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footer1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20352"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Francisco Correia (</w:t>
      </w:r>
      <w:proofErr w:type="spellStart"/>
      <w:r w:rsidR="00B4451B">
        <w:t>Engº</w:t>
      </w:r>
      <w:proofErr w:type="spellEnd"/>
      <w:r w:rsidR="00B4451B">
        <w:t xml:space="preserve">, </w:t>
      </w:r>
      <w:proofErr w:type="spellStart"/>
      <w:r w:rsidR="00B4451B" w:rsidRPr="00C81B86">
        <w:t>Glintt</w:t>
      </w:r>
      <w:proofErr w:type="spellEnd"/>
      <w:r w:rsidR="00B4451B" w:rsidRPr="00C81B86">
        <w:t xml:space="preserve"> - </w:t>
      </w:r>
      <w:proofErr w:type="spellStart"/>
      <w:r w:rsidR="00B4451B" w:rsidRPr="00C81B86">
        <w:t>Healthcare</w:t>
      </w:r>
      <w:proofErr w:type="spellEnd"/>
      <w:r w:rsidR="00B4451B" w:rsidRPr="00C81B86">
        <w:t xml:space="preserve"> </w:t>
      </w:r>
      <w:proofErr w:type="spellStart"/>
      <w:r w:rsidR="00B4451B" w:rsidRPr="00C81B86">
        <w:t>Solutions</w:t>
      </w:r>
      <w:proofErr w:type="spellEnd"/>
      <w:r w:rsidR="00B4451B">
        <w:t>)</w:t>
      </w:r>
    </w:p>
    <w:p w:rsidR="00FA63B4" w:rsidRDefault="0049048C" w:rsidP="00BF1719">
      <w:pPr>
        <w:pStyle w:val="thesisdate"/>
        <w:sectPr w:rsidR="00FA63B4" w:rsidSect="008A27A9">
          <w:headerReference w:type="even" r:id="rId9"/>
          <w:headerReference w:type="default" r:id="rId10"/>
          <w:footerReference w:type="default" r:id="rId11"/>
          <w:headerReference w:type="first" r:id="rId12"/>
          <w:footerReference w:type="first" r:id="rId13"/>
          <w:type w:val="continuous"/>
          <w:pgSz w:w="11905" w:h="16837"/>
          <w:pgMar w:top="1701" w:right="1701" w:bottom="1701" w:left="1701" w:header="1134" w:footer="1134" w:gutter="0"/>
          <w:cols w:space="720"/>
          <w:formProt w:val="0"/>
          <w:titlePg/>
          <w:docGrid w:linePitch="299"/>
        </w:sectPr>
      </w:pPr>
      <w:r>
        <w:t xml:space="preserve">27 de </w:t>
      </w:r>
      <w:proofErr w:type="gramStart"/>
      <w:r w:rsidR="0042544A">
        <w:t>Junho</w:t>
      </w:r>
      <w:proofErr w:type="gramEnd"/>
      <w:r w:rsidR="00B45527">
        <w:t xml:space="preserve"> de 2016</w:t>
      </w:r>
    </w:p>
    <w:p w:rsidR="00D333B4" w:rsidRDefault="00D333B4" w:rsidP="00FA63B4">
      <w:pPr>
        <w:pStyle w:val="Ttulo2"/>
        <w:rPr>
          <w:color w:val="000000" w:themeColor="text1"/>
        </w:rPr>
        <w:sectPr w:rsidR="00D333B4" w:rsidSect="008B3043">
          <w:headerReference w:type="even" r:id="rId14"/>
          <w:headerReference w:type="default" r:id="rId15"/>
          <w:footerReference w:type="default" r:id="rId16"/>
          <w:headerReference w:type="first" r:id="rId17"/>
          <w:type w:val="oddPage"/>
          <w:pgSz w:w="11905" w:h="16837"/>
          <w:pgMar w:top="1701" w:right="1701" w:bottom="1701" w:left="1701" w:header="1134" w:footer="1134" w:gutter="0"/>
          <w:pgNumType w:fmt="lowerRoman" w:start="1"/>
          <w:cols w:space="720"/>
          <w:formProt w:val="0"/>
        </w:sectPr>
      </w:pPr>
    </w:p>
    <w:p w:rsidR="00FA63B4" w:rsidRPr="00F644ED" w:rsidRDefault="00FA63B4" w:rsidP="00FA63B4">
      <w:pPr>
        <w:pStyle w:val="Ttulo2"/>
        <w:rPr>
          <w:color w:val="000000" w:themeColor="text1"/>
        </w:rPr>
      </w:pPr>
      <w:r w:rsidRPr="00F644ED">
        <w:rPr>
          <w:color w:val="000000" w:themeColor="text1"/>
        </w:rPr>
        <w:lastRenderedPageBreak/>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8F1219" w:rsidRDefault="008F1219" w:rsidP="008F1219">
      <w:pPr>
        <w:pStyle w:val="committeedegree"/>
      </w:pPr>
      <w:proofErr w:type="gramStart"/>
      <w:r>
        <w:t>Mestrado Integrado</w:t>
      </w:r>
      <w:proofErr w:type="gramEnd"/>
      <w:r>
        <w:t xml:space="preserve"> em Engenharia Informática e Computação</w:t>
      </w:r>
    </w:p>
    <w:p w:rsidR="008F1219" w:rsidRDefault="008F1219" w:rsidP="008F1219"/>
    <w:p w:rsidR="008F1219" w:rsidRDefault="008F1219" w:rsidP="008F1219">
      <w:pPr>
        <w:pStyle w:val="committeetext"/>
        <w:spacing w:before="4400"/>
      </w:pPr>
      <w:r>
        <w:t>Aprovado em provas públicas pelo Júri:</w:t>
      </w:r>
    </w:p>
    <w:p w:rsidR="008F1219" w:rsidRDefault="008F1219" w:rsidP="008F1219">
      <w:pPr>
        <w:pStyle w:val="committeemember"/>
      </w:pPr>
      <w:r>
        <w:t>Presidente:</w:t>
      </w:r>
    </w:p>
    <w:p w:rsidR="008F1219" w:rsidRDefault="008F1219" w:rsidP="008F1219">
      <w:pPr>
        <w:pStyle w:val="committeemember"/>
      </w:pPr>
      <w:r>
        <w:t>Vogal Externo:</w:t>
      </w:r>
    </w:p>
    <w:p w:rsidR="008F1219" w:rsidRDefault="008F1219" w:rsidP="008F1219">
      <w:pPr>
        <w:pStyle w:val="committeemember"/>
      </w:pPr>
      <w:r>
        <w:t>Orientador:</w:t>
      </w:r>
    </w:p>
    <w:p w:rsidR="008F1219" w:rsidRDefault="008F1219" w:rsidP="008F1219">
      <w:pPr>
        <w:pStyle w:val="Signature1"/>
      </w:pPr>
      <w:r>
        <w:br/>
        <w:t>____________________________________________________</w:t>
      </w:r>
    </w:p>
    <w:p w:rsidR="004E6777" w:rsidRDefault="008F1219" w:rsidP="008F1219">
      <w:pPr>
        <w:pStyle w:val="committeedate"/>
        <w:jc w:val="center"/>
        <w:sectPr w:rsidR="004E6777" w:rsidSect="00D92A13">
          <w:headerReference w:type="even" r:id="rId18"/>
          <w:headerReference w:type="default" r:id="rId19"/>
          <w:footerReference w:type="default" r:id="rId20"/>
          <w:headerReference w:type="first" r:id="rId21"/>
          <w:type w:val="oddPage"/>
          <w:pgSz w:w="11905" w:h="16837"/>
          <w:pgMar w:top="1701" w:right="1701" w:bottom="1701" w:left="1701" w:header="1134" w:footer="1134" w:gutter="0"/>
          <w:pgNumType w:fmt="lowerRoman" w:start="1"/>
          <w:cols w:space="720"/>
          <w:formProt w:val="0"/>
          <w:titlePg/>
          <w:docGrid w:linePitch="299"/>
        </w:sectPr>
      </w:pPr>
      <w:r>
        <w:t xml:space="preserve">27 de </w:t>
      </w:r>
      <w:proofErr w:type="gramStart"/>
      <w:r>
        <w:t>Junho</w:t>
      </w:r>
      <w:proofErr w:type="gramEnd"/>
      <w:r>
        <w:t xml:space="preserve"> de 2016</w:t>
      </w:r>
    </w:p>
    <w:p w:rsidR="00D92A13" w:rsidRPr="008F1219" w:rsidRDefault="00D92A13" w:rsidP="008F1219">
      <w:pPr>
        <w:pStyle w:val="committeedate"/>
        <w:jc w:val="center"/>
        <w:sectPr w:rsidR="00D92A13" w:rsidRPr="008F1219" w:rsidSect="00D92A13">
          <w:type w:val="oddPage"/>
          <w:pgSz w:w="11905" w:h="16837"/>
          <w:pgMar w:top="1701" w:right="1701" w:bottom="1701" w:left="1701" w:header="1134" w:footer="1134" w:gutter="0"/>
          <w:pgNumType w:fmt="lowerRoman" w:start="1"/>
          <w:cols w:space="720"/>
          <w:formProt w:val="0"/>
          <w:titlePg/>
          <w:docGrid w:linePitch="299"/>
        </w:sectPr>
      </w:pP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w:t>
      </w:r>
      <w:proofErr w:type="gramStart"/>
      <w:r w:rsidRPr="00AC6217">
        <w:rPr>
          <w:color w:val="000000" w:themeColor="text1"/>
        </w:rPr>
        <w:t>encontra-se</w:t>
      </w:r>
      <w:proofErr w:type="gramEnd"/>
      <w:r w:rsidRPr="00AC6217">
        <w:rPr>
          <w:color w:val="000000" w:themeColor="text1"/>
        </w:rPr>
        <w:t xml:space="preserve"> demasiado dispersa por diversas fontes. Torna-se assim claro que inovar o acesso à informação nestes serviços é essencial para melhorar a eficiência e qualidade dos mesmos. </w:t>
      </w:r>
    </w:p>
    <w:p w:rsidR="00783607" w:rsidRDefault="00783607" w:rsidP="00783607">
      <w:r>
        <w:t xml:space="preserve">Esta dissertação foi realizada em ambiente empresarial, na empresa de software da Saúde </w:t>
      </w:r>
      <w:proofErr w:type="spellStart"/>
      <w:r>
        <w:t>Glintt</w:t>
      </w:r>
      <w:proofErr w:type="spellEnd"/>
      <w:r>
        <w:t xml:space="preserve">, e usou como caso de estudo a aplicação </w:t>
      </w:r>
      <w:proofErr w:type="spellStart"/>
      <w:r>
        <w:t>EResults</w:t>
      </w:r>
      <w:proofErr w:type="spellEnd"/>
      <w:r>
        <w:t xml:space="preserve">, uma das aplicações de processo clínico eletrónico desenvolvidas na empresa, que contém documentos clínicos de diversas naturezas. </w:t>
      </w:r>
    </w:p>
    <w:p w:rsidR="009A078E" w:rsidRDefault="00783607" w:rsidP="00783607">
      <w:r>
        <w:t xml:space="preserve">A solução apresentada tem três passos. O primeiro consiste numa migração dos </w:t>
      </w:r>
      <w:proofErr w:type="spellStart"/>
      <w:r>
        <w:t>metadados</w:t>
      </w:r>
      <w:proofErr w:type="spellEnd"/>
      <w:r>
        <w:t xml:space="preserve"> do </w:t>
      </w:r>
      <w:proofErr w:type="spellStart"/>
      <w:r>
        <w:t>EResults</w:t>
      </w:r>
      <w:proofErr w:type="spellEnd"/>
      <w:r>
        <w:t xml:space="preserve"> para o sistema </w:t>
      </w:r>
      <w:proofErr w:type="spellStart"/>
      <w:r>
        <w:t>CaboLabs</w:t>
      </w:r>
      <w:proofErr w:type="spellEnd"/>
      <w:r>
        <w:t xml:space="preserve">, que representa a informação segundo a norma EHR. O segundo passo assenta numa indexação, usando o software </w:t>
      </w:r>
      <w:r w:rsidRPr="00783607">
        <w:rPr>
          <w:i/>
        </w:rPr>
        <w:t xml:space="preserve">Apache </w:t>
      </w:r>
      <w:proofErr w:type="spellStart"/>
      <w:r w:rsidRPr="00783607">
        <w:rPr>
          <w:i/>
        </w:rPr>
        <w:t>Solr</w:t>
      </w:r>
      <w:proofErr w:type="spellEnd"/>
      <w:r>
        <w:t xml:space="preserve">, tanto dos </w:t>
      </w:r>
      <w:proofErr w:type="spellStart"/>
      <w:r>
        <w:t>metadados</w:t>
      </w:r>
      <w:proofErr w:type="spellEnd"/>
      <w:r>
        <w:t xml:space="preserve"> em EHR como dos documentos anexos. O terceiro é a construção de uma interface de pesquisa especializada para o contexto clínico. </w:t>
      </w:r>
      <w:r w:rsidR="009A078E">
        <w:t xml:space="preserve">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w:t>
      </w:r>
      <w:r w:rsidRPr="00783607">
        <w:t>As principais vantagens desta solução são a construção de um sistema de pesquisa integrado, para o qual é possível fazer convergir outras aplicações de processo clínico, e que evita sobrecarregar a base de dados principal.</w:t>
      </w:r>
      <w:r w:rsidR="009A078E">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8B3043">
          <w:type w:val="oddPage"/>
          <w:pgSz w:w="11905" w:h="16837"/>
          <w:pgMar w:top="1701" w:right="1701" w:bottom="1701" w:left="1701" w:header="1134" w:footer="1134" w:gutter="0"/>
          <w:pgNumType w:fmt="lowerRoman" w:start="1"/>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F0733F" w:rsidRPr="00F0733F" w:rsidRDefault="00F0733F" w:rsidP="00F0733F">
      <w:pPr>
        <w:rPr>
          <w:rStyle w:val="english"/>
          <w:color w:val="000000" w:themeColor="text1"/>
        </w:rPr>
      </w:pPr>
      <w:r>
        <w:rPr>
          <w:rStyle w:val="english"/>
          <w:color w:val="000000" w:themeColor="text1"/>
        </w:rPr>
        <w:t>Nowadays</w:t>
      </w:r>
      <w:r w:rsidRPr="00F0733F">
        <w:rPr>
          <w:rStyle w:val="english"/>
          <w:color w:val="000000" w:themeColor="text1"/>
        </w:rPr>
        <w:t xml:space="preserve"> access to structured and well-organized information is increasingly essential in the planning, development and performance of a company. In </w:t>
      </w:r>
      <w:r>
        <w:rPr>
          <w:rStyle w:val="english"/>
          <w:color w:val="000000" w:themeColor="text1"/>
        </w:rPr>
        <w:t xml:space="preserve">a </w:t>
      </w:r>
      <w:r w:rsidRPr="00F0733F">
        <w:rPr>
          <w:rStyle w:val="english"/>
          <w:color w:val="000000" w:themeColor="text1"/>
        </w:rPr>
        <w:t>clinical environment</w:t>
      </w:r>
      <w:r>
        <w:rPr>
          <w:rStyle w:val="english"/>
          <w:color w:val="000000" w:themeColor="text1"/>
        </w:rPr>
        <w:t>, the</w:t>
      </w:r>
      <w:r w:rsidRPr="00F0733F">
        <w:rPr>
          <w:rStyle w:val="english"/>
          <w:color w:val="000000" w:themeColor="text1"/>
        </w:rPr>
        <w:t xml:space="preserve"> access to </w:t>
      </w:r>
      <w:r>
        <w:rPr>
          <w:rStyle w:val="english"/>
          <w:color w:val="000000" w:themeColor="text1"/>
        </w:rPr>
        <w:t>this type of</w:t>
      </w:r>
      <w:r w:rsidRPr="00F0733F">
        <w:rPr>
          <w:rStyle w:val="english"/>
          <w:color w:val="000000" w:themeColor="text1"/>
        </w:rPr>
        <w:t xml:space="preserve"> information influences the services provided by the medical </w:t>
      </w:r>
      <w:r>
        <w:rPr>
          <w:rStyle w:val="english"/>
          <w:color w:val="000000" w:themeColor="text1"/>
        </w:rPr>
        <w:t>entities</w:t>
      </w:r>
      <w:r w:rsidRPr="00F0733F">
        <w:rPr>
          <w:rStyle w:val="english"/>
          <w:color w:val="000000" w:themeColor="text1"/>
        </w:rPr>
        <w:t xml:space="preserve">, since the information is too </w:t>
      </w:r>
      <w:r>
        <w:rPr>
          <w:rStyle w:val="english"/>
          <w:color w:val="000000" w:themeColor="text1"/>
        </w:rPr>
        <w:t>dispersed by various sources. T</w:t>
      </w:r>
      <w:r w:rsidRPr="00F0733F">
        <w:rPr>
          <w:rStyle w:val="english"/>
          <w:color w:val="000000" w:themeColor="text1"/>
        </w:rPr>
        <w:t>hus it becomes clear that innovation access to information on these services is essential to improve efficiency and quality.</w:t>
      </w:r>
    </w:p>
    <w:p w:rsidR="00F0733F" w:rsidRPr="00F0733F" w:rsidRDefault="00F0733F" w:rsidP="00F0733F">
      <w:pPr>
        <w:rPr>
          <w:rStyle w:val="english"/>
          <w:color w:val="000000" w:themeColor="text1"/>
        </w:rPr>
      </w:pPr>
      <w:r w:rsidRPr="00F0733F">
        <w:rPr>
          <w:rStyle w:val="english"/>
          <w:color w:val="000000" w:themeColor="text1"/>
        </w:rPr>
        <w:t xml:space="preserve">This work was carried out in a business environment, </w:t>
      </w:r>
      <w:r w:rsidR="00185B23">
        <w:rPr>
          <w:rStyle w:val="english"/>
          <w:color w:val="000000" w:themeColor="text1"/>
        </w:rPr>
        <w:t xml:space="preserve">in </w:t>
      </w:r>
      <w:r w:rsidRPr="00F0733F">
        <w:rPr>
          <w:rStyle w:val="english"/>
          <w:color w:val="000000" w:themeColor="text1"/>
        </w:rPr>
        <w:t xml:space="preserve">the </w:t>
      </w:r>
      <w:r w:rsidR="00185B23">
        <w:rPr>
          <w:rStyle w:val="english"/>
          <w:color w:val="000000" w:themeColor="text1"/>
        </w:rPr>
        <w:t xml:space="preserve">health </w:t>
      </w:r>
      <w:r w:rsidRPr="00F0733F">
        <w:rPr>
          <w:rStyle w:val="english"/>
          <w:color w:val="000000" w:themeColor="text1"/>
        </w:rPr>
        <w:t xml:space="preserve">software company </w:t>
      </w:r>
      <w:proofErr w:type="spellStart"/>
      <w:r w:rsidRPr="00F0733F">
        <w:rPr>
          <w:rStyle w:val="english"/>
          <w:color w:val="000000" w:themeColor="text1"/>
        </w:rPr>
        <w:t>Glintt</w:t>
      </w:r>
      <w:proofErr w:type="spellEnd"/>
      <w:r w:rsidR="00185B23">
        <w:rPr>
          <w:rStyle w:val="english"/>
          <w:color w:val="000000" w:themeColor="text1"/>
        </w:rPr>
        <w:t>, and used as a case study</w:t>
      </w:r>
      <w:r w:rsidRPr="00F0733F">
        <w:rPr>
          <w:rStyle w:val="english"/>
          <w:color w:val="000000" w:themeColor="text1"/>
        </w:rPr>
        <w:t xml:space="preserve"> </w:t>
      </w:r>
      <w:proofErr w:type="spellStart"/>
      <w:r w:rsidRPr="00F0733F">
        <w:rPr>
          <w:rStyle w:val="english"/>
          <w:color w:val="000000" w:themeColor="text1"/>
        </w:rPr>
        <w:t>EResults</w:t>
      </w:r>
      <w:proofErr w:type="spellEnd"/>
      <w:r w:rsidR="00185B23">
        <w:rPr>
          <w:rStyle w:val="english"/>
          <w:color w:val="000000" w:themeColor="text1"/>
        </w:rPr>
        <w:t>, an</w:t>
      </w:r>
      <w:r w:rsidRPr="00F0733F">
        <w:rPr>
          <w:rStyle w:val="english"/>
          <w:color w:val="000000" w:themeColor="text1"/>
        </w:rPr>
        <w:t xml:space="preserve"> implementation of the electronic health record applications developed in the company, containing clinical documents of various kinds.</w:t>
      </w:r>
    </w:p>
    <w:p w:rsidR="00F0733F" w:rsidRPr="00F0733F" w:rsidRDefault="00F0733F" w:rsidP="00F0733F">
      <w:pPr>
        <w:rPr>
          <w:rStyle w:val="english"/>
          <w:color w:val="000000" w:themeColor="text1"/>
        </w:rPr>
      </w:pPr>
      <w:r w:rsidRPr="00F0733F">
        <w:rPr>
          <w:rStyle w:val="english"/>
          <w:color w:val="000000" w:themeColor="text1"/>
        </w:rPr>
        <w:t xml:space="preserve">The solution presented has three steps. The first is a migration of </w:t>
      </w:r>
      <w:proofErr w:type="spellStart"/>
      <w:r w:rsidRPr="00F0733F">
        <w:rPr>
          <w:rStyle w:val="english"/>
          <w:color w:val="000000" w:themeColor="text1"/>
        </w:rPr>
        <w:t>EResults</w:t>
      </w:r>
      <w:proofErr w:type="spellEnd"/>
      <w:r w:rsidR="00B01F05">
        <w:rPr>
          <w:rStyle w:val="english"/>
          <w:color w:val="000000" w:themeColor="text1"/>
        </w:rPr>
        <w:t xml:space="preserve"> metadata to</w:t>
      </w:r>
      <w:r w:rsidRPr="00F0733F">
        <w:rPr>
          <w:rStyle w:val="english"/>
          <w:color w:val="000000" w:themeColor="text1"/>
        </w:rPr>
        <w:t xml:space="preserve"> </w:t>
      </w:r>
      <w:proofErr w:type="spellStart"/>
      <w:r w:rsidRPr="00F0733F">
        <w:rPr>
          <w:rStyle w:val="english"/>
          <w:color w:val="000000" w:themeColor="text1"/>
        </w:rPr>
        <w:t>CaboLabs</w:t>
      </w:r>
      <w:proofErr w:type="spellEnd"/>
      <w:r w:rsidRPr="00F0733F">
        <w:rPr>
          <w:rStyle w:val="english"/>
          <w:color w:val="000000" w:themeColor="text1"/>
        </w:rPr>
        <w:t xml:space="preserve"> system</w:t>
      </w:r>
      <w:r w:rsidR="00B01F05">
        <w:rPr>
          <w:rStyle w:val="english"/>
          <w:color w:val="000000" w:themeColor="text1"/>
        </w:rPr>
        <w:t>,</w:t>
      </w:r>
      <w:r w:rsidRPr="00F0733F">
        <w:rPr>
          <w:rStyle w:val="english"/>
          <w:color w:val="000000" w:themeColor="text1"/>
        </w:rPr>
        <w:t xml:space="preserve"> that </w:t>
      </w:r>
      <w:r w:rsidR="00B01F05">
        <w:rPr>
          <w:rStyle w:val="english"/>
          <w:color w:val="000000" w:themeColor="text1"/>
        </w:rPr>
        <w:t>represents</w:t>
      </w:r>
      <w:r w:rsidRPr="00F0733F">
        <w:rPr>
          <w:rStyle w:val="english"/>
          <w:color w:val="000000" w:themeColor="text1"/>
        </w:rPr>
        <w:t xml:space="preserve"> the information </w:t>
      </w:r>
      <w:r w:rsidR="00B01F05">
        <w:rPr>
          <w:rStyle w:val="english"/>
          <w:color w:val="000000" w:themeColor="text1"/>
        </w:rPr>
        <w:t xml:space="preserve">by </w:t>
      </w:r>
      <w:r w:rsidRPr="00F0733F">
        <w:rPr>
          <w:rStyle w:val="english"/>
          <w:color w:val="000000" w:themeColor="text1"/>
        </w:rPr>
        <w:t xml:space="preserve">EHR standard. The second step is based on an index, using </w:t>
      </w:r>
      <w:r w:rsidRPr="00185B23">
        <w:rPr>
          <w:rStyle w:val="english"/>
          <w:i/>
          <w:color w:val="000000" w:themeColor="text1"/>
        </w:rPr>
        <w:t xml:space="preserve">Apache </w:t>
      </w:r>
      <w:proofErr w:type="spellStart"/>
      <w:r w:rsidRPr="00185B23">
        <w:rPr>
          <w:rStyle w:val="english"/>
          <w:i/>
          <w:color w:val="000000" w:themeColor="text1"/>
        </w:rPr>
        <w:t>Solr</w:t>
      </w:r>
      <w:proofErr w:type="spellEnd"/>
      <w:r w:rsidRPr="00F0733F">
        <w:rPr>
          <w:rStyle w:val="english"/>
          <w:color w:val="000000" w:themeColor="text1"/>
        </w:rPr>
        <w:t xml:space="preserve"> software, both the metadata in EHR as the accompanying documents. The third is the construction of a specialized search interface for the clinical context.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The main advantages of this solution is the construction of an integrated search system</w:t>
      </w:r>
      <w:r w:rsidR="009F5AF7">
        <w:rPr>
          <w:rStyle w:val="english"/>
          <w:color w:val="000000" w:themeColor="text1"/>
        </w:rPr>
        <w:t>,</w:t>
      </w:r>
      <w:r w:rsidRPr="00F0733F">
        <w:rPr>
          <w:rStyle w:val="english"/>
          <w:color w:val="000000" w:themeColor="text1"/>
        </w:rPr>
        <w:t xml:space="preserve"> to which it is possible to converge other clinical procedure applications</w:t>
      </w:r>
      <w:r w:rsidR="009F5AF7">
        <w:rPr>
          <w:rStyle w:val="english"/>
          <w:color w:val="000000" w:themeColor="text1"/>
        </w:rPr>
        <w:t>,</w:t>
      </w:r>
      <w:r w:rsidRPr="00F0733F">
        <w:rPr>
          <w:rStyle w:val="english"/>
          <w:color w:val="000000" w:themeColor="text1"/>
        </w:rPr>
        <w:t xml:space="preserve"> and which avoids overloading the master database.</w:t>
      </w:r>
    </w:p>
    <w:p w:rsidR="00F0733F" w:rsidRPr="00F0733F" w:rsidRDefault="00F0733F" w:rsidP="00F0733F">
      <w:pPr>
        <w:rPr>
          <w:rStyle w:val="english"/>
          <w:color w:val="000000" w:themeColor="text1"/>
        </w:rPr>
      </w:pPr>
      <w:r w:rsidRPr="00F0733F">
        <w:rPr>
          <w:rStyle w:val="english"/>
          <w:color w:val="000000" w:themeColor="text1"/>
        </w:rPr>
        <w:t>This project is intended to health professionals and therefore provides a centralized, searchable way to get all the clinical data of a patient / patient and the corresponding documentary information.</w:t>
      </w:r>
    </w:p>
    <w:p w:rsidR="00BF1719" w:rsidRPr="00F652D6" w:rsidRDefault="00F0733F" w:rsidP="00F0733F">
      <w:pPr>
        <w:rPr>
          <w:lang w:val="en-GB"/>
        </w:rPr>
      </w:pPr>
      <w:r w:rsidRPr="00F0733F">
        <w:rPr>
          <w:rStyle w:val="english"/>
          <w:color w:val="000000" w:themeColor="text1"/>
        </w:rPr>
        <w:t>That said, the solution aims to have a strong impact on the day-to-day health professionals as well as their patients, making access easier and faster clinical information.</w:t>
      </w:r>
      <w:r w:rsidR="00BF1719">
        <w:rPr>
          <w:rStyle w:val="english"/>
        </w:rPr>
        <w:br w:type="page"/>
      </w:r>
    </w:p>
    <w:p w:rsidR="00BF1719" w:rsidRPr="00AE166A" w:rsidRDefault="00BF1719" w:rsidP="00BF1719">
      <w:pPr>
        <w:ind w:firstLine="0"/>
        <w:rPr>
          <w:lang w:val="en-US"/>
        </w:rPr>
        <w:sectPr w:rsidR="00BF1719" w:rsidRPr="00AE166A" w:rsidSect="008B3043">
          <w:type w:val="oddPage"/>
          <w:pgSz w:w="11905" w:h="16837"/>
          <w:pgMar w:top="1701" w:right="1701" w:bottom="1701" w:left="1701" w:header="1134" w:footer="1134" w:gutter="0"/>
          <w:pgNumType w:fmt="lowerRoman"/>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w:t>
      </w:r>
      <w:proofErr w:type="spellStart"/>
      <w:r>
        <w:rPr>
          <w:rStyle w:val="english"/>
          <w:color w:val="000000" w:themeColor="text1"/>
          <w:lang w:val="pt-PT"/>
        </w:rPr>
        <w:t>Glintt</w:t>
      </w:r>
      <w:proofErr w:type="spellEnd"/>
      <w:r>
        <w:rPr>
          <w:rStyle w:val="english"/>
          <w:color w:val="000000" w:themeColor="text1"/>
          <w:lang w:val="pt-PT"/>
        </w:rPr>
        <w:t xml:space="preserve">,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xml:space="preserve">. O Eng.º Rui pelo apoio no estudo da base de dados da </w:t>
      </w:r>
      <w:proofErr w:type="spellStart"/>
      <w:r>
        <w:rPr>
          <w:rStyle w:val="english"/>
          <w:color w:val="000000" w:themeColor="text1"/>
          <w:lang w:val="pt-PT"/>
        </w:rPr>
        <w:t>Glintt</w:t>
      </w:r>
      <w:proofErr w:type="spellEnd"/>
      <w:r>
        <w:rPr>
          <w:rStyle w:val="english"/>
          <w:color w:val="000000" w:themeColor="text1"/>
          <w:lang w:val="pt-PT"/>
        </w:rPr>
        <w:t xml:space="preserve">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proofErr w:type="spellStart"/>
      <w:r w:rsidRPr="001B375B">
        <w:rPr>
          <w:rStyle w:val="english"/>
          <w:i/>
          <w:color w:val="000000" w:themeColor="text1"/>
          <w:lang w:val="pt-PT"/>
        </w:rPr>
        <w:t>EHRServer</w:t>
      </w:r>
      <w:proofErr w:type="spellEnd"/>
      <w:r>
        <w:rPr>
          <w:rStyle w:val="english"/>
          <w:color w:val="000000" w:themeColor="text1"/>
          <w:lang w:val="pt-PT"/>
        </w:rPr>
        <w:t xml:space="preserve">, Pablo </w:t>
      </w:r>
      <w:proofErr w:type="spellStart"/>
      <w:r>
        <w:rPr>
          <w:rStyle w:val="english"/>
          <w:color w:val="000000" w:themeColor="text1"/>
          <w:lang w:val="pt-PT"/>
        </w:rPr>
        <w:t>Pazos</w:t>
      </w:r>
      <w:proofErr w:type="spellEnd"/>
      <w:r>
        <w:rPr>
          <w:rStyle w:val="english"/>
          <w:color w:val="000000" w:themeColor="text1"/>
          <w:lang w:val="pt-PT"/>
        </w:rPr>
        <w:t xml:space="preserve">, pelo apoio no estudo do EHR, na construção dos arquétipos, </w:t>
      </w:r>
      <w:proofErr w:type="spellStart"/>
      <w:r w:rsidRPr="001B375B">
        <w:rPr>
          <w:rStyle w:val="english"/>
          <w:i/>
          <w:color w:val="000000" w:themeColor="text1"/>
          <w:lang w:val="pt-PT"/>
        </w:rPr>
        <w:t>templates</w:t>
      </w:r>
      <w:proofErr w:type="spellEnd"/>
      <w:r>
        <w:rPr>
          <w:rStyle w:val="english"/>
          <w:color w:val="000000" w:themeColor="text1"/>
          <w:lang w:val="pt-PT"/>
        </w:rPr>
        <w:t xml:space="preserve"> e </w:t>
      </w:r>
      <w:proofErr w:type="spellStart"/>
      <w:r>
        <w:rPr>
          <w:rStyle w:val="english"/>
          <w:color w:val="000000" w:themeColor="text1"/>
          <w:lang w:val="pt-PT"/>
        </w:rPr>
        <w:t>xml</w:t>
      </w:r>
      <w:proofErr w:type="spellEnd"/>
      <w:r>
        <w:rPr>
          <w:rStyle w:val="english"/>
          <w:color w:val="000000" w:themeColor="text1"/>
          <w:lang w:val="pt-PT"/>
        </w:rPr>
        <w:t xml:space="preserve">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664898" w:rsidRDefault="00664898" w:rsidP="001B375B">
      <w:pPr>
        <w:rPr>
          <w:rStyle w:val="english"/>
          <w:color w:val="000000" w:themeColor="text1"/>
          <w:lang w:val="pt-PT"/>
        </w:rPr>
      </w:pPr>
    </w:p>
    <w:p w:rsidR="00B75982" w:rsidRDefault="00664898" w:rsidP="001B375B">
      <w:pPr>
        <w:rPr>
          <w:rStyle w:val="english"/>
          <w:color w:val="000000" w:themeColor="text1"/>
          <w:lang w:val="pt-PT"/>
        </w:rPr>
      </w:pPr>
      <w:r>
        <w:rPr>
          <w:rStyle w:val="english"/>
          <w:color w:val="000000" w:themeColor="text1"/>
          <w:lang w:val="pt-PT"/>
        </w:rPr>
        <w:t>Obrigado,</w:t>
      </w: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8B3043">
          <w:type w:val="oddPage"/>
          <w:pgSz w:w="11905" w:h="16837"/>
          <w:pgMar w:top="1701" w:right="1701" w:bottom="1701" w:left="1701" w:header="1134" w:footer="1134" w:gutter="0"/>
          <w:pgNumType w:fmt="lowerRoman"/>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E56FB7" w:rsidRDefault="000F0EC2" w:rsidP="00912353">
      <w:pPr>
        <w:jc w:val="right"/>
        <w:rPr>
          <w:rStyle w:val="english"/>
          <w:sz w:val="28"/>
          <w:szCs w:val="28"/>
          <w:lang w:val="pt-PT"/>
        </w:rPr>
      </w:pPr>
      <w:r w:rsidRPr="00E56FB7">
        <w:rPr>
          <w:rStyle w:val="english"/>
          <w:sz w:val="28"/>
          <w:szCs w:val="28"/>
          <w:lang w:val="pt-PT"/>
        </w:rPr>
        <w:t xml:space="preserve">― </w:t>
      </w:r>
      <w:r w:rsidR="001F0E07" w:rsidRPr="00E56FB7">
        <w:rPr>
          <w:rStyle w:val="english"/>
          <w:sz w:val="28"/>
          <w:szCs w:val="28"/>
          <w:lang w:val="pt-PT"/>
        </w:rPr>
        <w:t>Aristóteles</w:t>
      </w:r>
    </w:p>
    <w:p w:rsidR="004B7590" w:rsidRPr="00E56FB7" w:rsidRDefault="004B7590" w:rsidP="00321FA1"/>
    <w:p w:rsidR="00D14525" w:rsidRPr="00E56FB7" w:rsidRDefault="00D14525" w:rsidP="00632912">
      <w:pPr>
        <w:ind w:firstLine="0"/>
        <w:sectPr w:rsidR="00D14525" w:rsidRPr="00E56FB7" w:rsidSect="008B3043">
          <w:type w:val="oddPage"/>
          <w:pgSz w:w="11905" w:h="16837"/>
          <w:pgMar w:top="1701" w:right="1701" w:bottom="1701" w:left="1701" w:header="1134" w:footer="1134" w:gutter="0"/>
          <w:pgNumType w:fmt="lowerRoman"/>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274728">
          <w:pPr>
            <w:pStyle w:val="Cabealhodondice"/>
            <w:rPr>
              <w:rFonts w:ascii="Times New Roman" w:hAnsi="Times New Roman" w:cs="Times New Roman"/>
              <w:b/>
              <w:sz w:val="48"/>
              <w:szCs w:val="48"/>
            </w:rPr>
          </w:pPr>
        </w:p>
        <w:p w:rsidR="00CE378C"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5417449" w:history="1">
            <w:r w:rsidR="00CE378C" w:rsidRPr="00CF5011">
              <w:rPr>
                <w:rStyle w:val="Hiperligao"/>
                <w:noProof/>
              </w:rPr>
              <w:t>Introdução</w:t>
            </w:r>
            <w:r w:rsidR="00CE378C">
              <w:rPr>
                <w:noProof/>
                <w:webHidden/>
              </w:rPr>
              <w:tab/>
            </w:r>
            <w:r w:rsidR="00CE378C">
              <w:rPr>
                <w:noProof/>
                <w:webHidden/>
              </w:rPr>
              <w:fldChar w:fldCharType="begin"/>
            </w:r>
            <w:r w:rsidR="00CE378C">
              <w:rPr>
                <w:noProof/>
                <w:webHidden/>
              </w:rPr>
              <w:instrText xml:space="preserve"> PAGEREF _Toc455417449 \h </w:instrText>
            </w:r>
            <w:r w:rsidR="00CE378C">
              <w:rPr>
                <w:noProof/>
                <w:webHidden/>
              </w:rPr>
            </w:r>
            <w:r w:rsidR="00CE378C">
              <w:rPr>
                <w:noProof/>
                <w:webHidden/>
              </w:rPr>
              <w:fldChar w:fldCharType="separate"/>
            </w:r>
            <w:r w:rsidR="003B3C0D">
              <w:rPr>
                <w:noProof/>
                <w:webHidden/>
              </w:rPr>
              <w:t>1</w:t>
            </w:r>
            <w:r w:rsidR="00CE378C">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50" w:history="1">
            <w:r w:rsidRPr="00CF5011">
              <w:rPr>
                <w:rStyle w:val="Hiperligao"/>
                <w:noProof/>
              </w:rPr>
              <w:t>1.1</w:t>
            </w:r>
            <w:r>
              <w:rPr>
                <w:rFonts w:asciiTheme="minorHAnsi" w:eastAsiaTheme="minorEastAsia" w:hAnsiTheme="minorHAnsi" w:cstheme="minorBidi"/>
                <w:noProof/>
                <w:szCs w:val="22"/>
                <w:lang w:eastAsia="pt-PT"/>
              </w:rPr>
              <w:tab/>
            </w:r>
            <w:r w:rsidRPr="00CF5011">
              <w:rPr>
                <w:rStyle w:val="Hiperligao"/>
                <w:noProof/>
              </w:rPr>
              <w:t>Contexto/Enquadramento</w:t>
            </w:r>
            <w:r>
              <w:rPr>
                <w:noProof/>
                <w:webHidden/>
              </w:rPr>
              <w:tab/>
            </w:r>
            <w:r>
              <w:rPr>
                <w:noProof/>
                <w:webHidden/>
              </w:rPr>
              <w:fldChar w:fldCharType="begin"/>
            </w:r>
            <w:r>
              <w:rPr>
                <w:noProof/>
                <w:webHidden/>
              </w:rPr>
              <w:instrText xml:space="preserve"> PAGEREF _Toc455417450 \h </w:instrText>
            </w:r>
            <w:r>
              <w:rPr>
                <w:noProof/>
                <w:webHidden/>
              </w:rPr>
            </w:r>
            <w:r>
              <w:rPr>
                <w:noProof/>
                <w:webHidden/>
              </w:rPr>
              <w:fldChar w:fldCharType="separate"/>
            </w:r>
            <w:r w:rsidR="003B3C0D">
              <w:rPr>
                <w:noProof/>
                <w:webHidden/>
              </w:rPr>
              <w:t>1</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51" w:history="1">
            <w:r w:rsidRPr="00CF5011">
              <w:rPr>
                <w:rStyle w:val="Hiperligao"/>
                <w:noProof/>
              </w:rPr>
              <w:t>1.2</w:t>
            </w:r>
            <w:r>
              <w:rPr>
                <w:rFonts w:asciiTheme="minorHAnsi" w:eastAsiaTheme="minorEastAsia" w:hAnsiTheme="minorHAnsi" w:cstheme="minorBidi"/>
                <w:noProof/>
                <w:szCs w:val="22"/>
                <w:lang w:eastAsia="pt-PT"/>
              </w:rPr>
              <w:tab/>
            </w:r>
            <w:r w:rsidRPr="00CF5011">
              <w:rPr>
                <w:rStyle w:val="Hiperligao"/>
                <w:noProof/>
              </w:rPr>
              <w:t>Motivação e Objetivos</w:t>
            </w:r>
            <w:r>
              <w:rPr>
                <w:noProof/>
                <w:webHidden/>
              </w:rPr>
              <w:tab/>
            </w:r>
            <w:r>
              <w:rPr>
                <w:noProof/>
                <w:webHidden/>
              </w:rPr>
              <w:fldChar w:fldCharType="begin"/>
            </w:r>
            <w:r>
              <w:rPr>
                <w:noProof/>
                <w:webHidden/>
              </w:rPr>
              <w:instrText xml:space="preserve"> PAGEREF _Toc455417451 \h </w:instrText>
            </w:r>
            <w:r>
              <w:rPr>
                <w:noProof/>
                <w:webHidden/>
              </w:rPr>
            </w:r>
            <w:r>
              <w:rPr>
                <w:noProof/>
                <w:webHidden/>
              </w:rPr>
              <w:fldChar w:fldCharType="separate"/>
            </w:r>
            <w:r w:rsidR="003B3C0D">
              <w:rPr>
                <w:noProof/>
                <w:webHidden/>
              </w:rPr>
              <w:t>2</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52" w:history="1">
            <w:r w:rsidRPr="00CF5011">
              <w:rPr>
                <w:rStyle w:val="Hiperligao"/>
                <w:noProof/>
              </w:rPr>
              <w:t>1.3</w:t>
            </w:r>
            <w:r>
              <w:rPr>
                <w:rFonts w:asciiTheme="minorHAnsi" w:eastAsiaTheme="minorEastAsia" w:hAnsiTheme="minorHAnsi" w:cstheme="minorBidi"/>
                <w:noProof/>
                <w:szCs w:val="22"/>
                <w:lang w:eastAsia="pt-PT"/>
              </w:rPr>
              <w:tab/>
            </w:r>
            <w:r w:rsidRPr="00CF5011">
              <w:rPr>
                <w:rStyle w:val="Hiperligao"/>
                <w:noProof/>
              </w:rPr>
              <w:t>Estrutura do Documento</w:t>
            </w:r>
            <w:r>
              <w:rPr>
                <w:noProof/>
                <w:webHidden/>
              </w:rPr>
              <w:tab/>
            </w:r>
            <w:r>
              <w:rPr>
                <w:noProof/>
                <w:webHidden/>
              </w:rPr>
              <w:fldChar w:fldCharType="begin"/>
            </w:r>
            <w:r>
              <w:rPr>
                <w:noProof/>
                <w:webHidden/>
              </w:rPr>
              <w:instrText xml:space="preserve"> PAGEREF _Toc455417452 \h </w:instrText>
            </w:r>
            <w:r>
              <w:rPr>
                <w:noProof/>
                <w:webHidden/>
              </w:rPr>
            </w:r>
            <w:r>
              <w:rPr>
                <w:noProof/>
                <w:webHidden/>
              </w:rPr>
              <w:fldChar w:fldCharType="separate"/>
            </w:r>
            <w:r w:rsidR="003B3C0D">
              <w:rPr>
                <w:noProof/>
                <w:webHidden/>
              </w:rPr>
              <w:t>2</w:t>
            </w:r>
            <w:r>
              <w:rPr>
                <w:noProof/>
                <w:webHidden/>
              </w:rPr>
              <w:fldChar w:fldCharType="end"/>
            </w:r>
          </w:hyperlink>
        </w:p>
        <w:p w:rsidR="00CE378C" w:rsidRDefault="00CE378C">
          <w:pPr>
            <w:pStyle w:val="ndice1"/>
            <w:rPr>
              <w:rFonts w:asciiTheme="minorHAnsi" w:eastAsiaTheme="minorEastAsia" w:hAnsiTheme="minorHAnsi" w:cstheme="minorBidi"/>
              <w:b w:val="0"/>
              <w:noProof/>
              <w:szCs w:val="22"/>
              <w:lang w:eastAsia="pt-PT"/>
            </w:rPr>
          </w:pPr>
          <w:hyperlink w:anchor="_Toc455417453" w:history="1">
            <w:r w:rsidRPr="00CF5011">
              <w:rPr>
                <w:rStyle w:val="Hiperligao"/>
                <w:noProof/>
              </w:rPr>
              <w:t>Revisão Bibliográfica</w:t>
            </w:r>
            <w:r>
              <w:rPr>
                <w:noProof/>
                <w:webHidden/>
              </w:rPr>
              <w:tab/>
            </w:r>
            <w:r>
              <w:rPr>
                <w:noProof/>
                <w:webHidden/>
              </w:rPr>
              <w:fldChar w:fldCharType="begin"/>
            </w:r>
            <w:r>
              <w:rPr>
                <w:noProof/>
                <w:webHidden/>
              </w:rPr>
              <w:instrText xml:space="preserve"> PAGEREF _Toc455417453 \h </w:instrText>
            </w:r>
            <w:r>
              <w:rPr>
                <w:noProof/>
                <w:webHidden/>
              </w:rPr>
            </w:r>
            <w:r>
              <w:rPr>
                <w:noProof/>
                <w:webHidden/>
              </w:rPr>
              <w:fldChar w:fldCharType="separate"/>
            </w:r>
            <w:r w:rsidR="003B3C0D">
              <w:rPr>
                <w:noProof/>
                <w:webHidden/>
              </w:rPr>
              <w:t>5</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54" w:history="1">
            <w:r w:rsidRPr="00CF5011">
              <w:rPr>
                <w:rStyle w:val="Hiperligao"/>
                <w:noProof/>
              </w:rPr>
              <w:t>2.1</w:t>
            </w:r>
            <w:r>
              <w:rPr>
                <w:rFonts w:asciiTheme="minorHAnsi" w:eastAsiaTheme="minorEastAsia" w:hAnsiTheme="minorHAnsi" w:cstheme="minorBidi"/>
                <w:noProof/>
                <w:szCs w:val="22"/>
                <w:lang w:eastAsia="pt-PT"/>
              </w:rPr>
              <w:tab/>
            </w:r>
            <w:r w:rsidRPr="00CF5011">
              <w:rPr>
                <w:rStyle w:val="Hiperligao"/>
                <w:noProof/>
              </w:rPr>
              <w:t>Introdução</w:t>
            </w:r>
            <w:r>
              <w:rPr>
                <w:noProof/>
                <w:webHidden/>
              </w:rPr>
              <w:tab/>
            </w:r>
            <w:r>
              <w:rPr>
                <w:noProof/>
                <w:webHidden/>
              </w:rPr>
              <w:fldChar w:fldCharType="begin"/>
            </w:r>
            <w:r>
              <w:rPr>
                <w:noProof/>
                <w:webHidden/>
              </w:rPr>
              <w:instrText xml:space="preserve"> PAGEREF _Toc455417454 \h </w:instrText>
            </w:r>
            <w:r>
              <w:rPr>
                <w:noProof/>
                <w:webHidden/>
              </w:rPr>
            </w:r>
            <w:r>
              <w:rPr>
                <w:noProof/>
                <w:webHidden/>
              </w:rPr>
              <w:fldChar w:fldCharType="separate"/>
            </w:r>
            <w:r w:rsidR="003B3C0D">
              <w:rPr>
                <w:noProof/>
                <w:webHidden/>
              </w:rPr>
              <w:t>5</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55" w:history="1">
            <w:r w:rsidRPr="00CF5011">
              <w:rPr>
                <w:rStyle w:val="Hiperligao"/>
                <w:noProof/>
              </w:rPr>
              <w:t>2.2</w:t>
            </w:r>
            <w:r>
              <w:rPr>
                <w:rFonts w:asciiTheme="minorHAnsi" w:eastAsiaTheme="minorEastAsia" w:hAnsiTheme="minorHAnsi" w:cstheme="minorBidi"/>
                <w:noProof/>
                <w:szCs w:val="22"/>
                <w:lang w:eastAsia="pt-PT"/>
              </w:rPr>
              <w:tab/>
            </w:r>
            <w:r w:rsidRPr="00CF5011">
              <w:rPr>
                <w:rStyle w:val="Hiperligao"/>
                <w:noProof/>
              </w:rPr>
              <w:t>Recuperação de Informação</w:t>
            </w:r>
            <w:r>
              <w:rPr>
                <w:noProof/>
                <w:webHidden/>
              </w:rPr>
              <w:tab/>
            </w:r>
            <w:r>
              <w:rPr>
                <w:noProof/>
                <w:webHidden/>
              </w:rPr>
              <w:fldChar w:fldCharType="begin"/>
            </w:r>
            <w:r>
              <w:rPr>
                <w:noProof/>
                <w:webHidden/>
              </w:rPr>
              <w:instrText xml:space="preserve"> PAGEREF _Toc455417455 \h </w:instrText>
            </w:r>
            <w:r>
              <w:rPr>
                <w:noProof/>
                <w:webHidden/>
              </w:rPr>
            </w:r>
            <w:r>
              <w:rPr>
                <w:noProof/>
                <w:webHidden/>
              </w:rPr>
              <w:fldChar w:fldCharType="separate"/>
            </w:r>
            <w:r w:rsidR="003B3C0D">
              <w:rPr>
                <w:noProof/>
                <w:webHidden/>
              </w:rPr>
              <w:t>6</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56" w:history="1">
            <w:r w:rsidRPr="00CF5011">
              <w:rPr>
                <w:rStyle w:val="Hiperligao"/>
                <w:noProof/>
              </w:rPr>
              <w:t>2.2.1</w:t>
            </w:r>
            <w:r>
              <w:rPr>
                <w:rFonts w:asciiTheme="minorHAnsi" w:eastAsiaTheme="minorEastAsia" w:hAnsiTheme="minorHAnsi" w:cstheme="minorBidi"/>
                <w:noProof/>
                <w:szCs w:val="22"/>
                <w:lang w:eastAsia="pt-PT"/>
              </w:rPr>
              <w:tab/>
            </w:r>
            <w:r w:rsidRPr="00CF5011">
              <w:rPr>
                <w:rStyle w:val="Hiperligao"/>
                <w:noProof/>
              </w:rPr>
              <w:t>Modelos Clássicos</w:t>
            </w:r>
            <w:r>
              <w:rPr>
                <w:noProof/>
                <w:webHidden/>
              </w:rPr>
              <w:tab/>
            </w:r>
            <w:r>
              <w:rPr>
                <w:noProof/>
                <w:webHidden/>
              </w:rPr>
              <w:fldChar w:fldCharType="begin"/>
            </w:r>
            <w:r>
              <w:rPr>
                <w:noProof/>
                <w:webHidden/>
              </w:rPr>
              <w:instrText xml:space="preserve"> PAGEREF _Toc455417456 \h </w:instrText>
            </w:r>
            <w:r>
              <w:rPr>
                <w:noProof/>
                <w:webHidden/>
              </w:rPr>
            </w:r>
            <w:r>
              <w:rPr>
                <w:noProof/>
                <w:webHidden/>
              </w:rPr>
              <w:fldChar w:fldCharType="separate"/>
            </w:r>
            <w:r w:rsidR="003B3C0D">
              <w:rPr>
                <w:noProof/>
                <w:webHidden/>
              </w:rPr>
              <w:t>7</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57" w:history="1">
            <w:r w:rsidRPr="00CF5011">
              <w:rPr>
                <w:rStyle w:val="Hiperligao"/>
                <w:noProof/>
              </w:rPr>
              <w:t>2.2.2</w:t>
            </w:r>
            <w:r>
              <w:rPr>
                <w:rFonts w:asciiTheme="minorHAnsi" w:eastAsiaTheme="minorEastAsia" w:hAnsiTheme="minorHAnsi" w:cstheme="minorBidi"/>
                <w:noProof/>
                <w:szCs w:val="22"/>
                <w:lang w:eastAsia="pt-PT"/>
              </w:rPr>
              <w:tab/>
            </w:r>
            <w:r w:rsidRPr="00CF5011">
              <w:rPr>
                <w:rStyle w:val="Hiperligao"/>
                <w:noProof/>
              </w:rPr>
              <w:t>Modelos Estruturados</w:t>
            </w:r>
            <w:r>
              <w:rPr>
                <w:noProof/>
                <w:webHidden/>
              </w:rPr>
              <w:tab/>
            </w:r>
            <w:r>
              <w:rPr>
                <w:noProof/>
                <w:webHidden/>
              </w:rPr>
              <w:fldChar w:fldCharType="begin"/>
            </w:r>
            <w:r>
              <w:rPr>
                <w:noProof/>
                <w:webHidden/>
              </w:rPr>
              <w:instrText xml:space="preserve"> PAGEREF _Toc455417457 \h </w:instrText>
            </w:r>
            <w:r>
              <w:rPr>
                <w:noProof/>
                <w:webHidden/>
              </w:rPr>
            </w:r>
            <w:r>
              <w:rPr>
                <w:noProof/>
                <w:webHidden/>
              </w:rPr>
              <w:fldChar w:fldCharType="separate"/>
            </w:r>
            <w:r w:rsidR="003B3C0D">
              <w:rPr>
                <w:noProof/>
                <w:webHidden/>
              </w:rPr>
              <w:t>9</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58" w:history="1">
            <w:r w:rsidRPr="00CF5011">
              <w:rPr>
                <w:rStyle w:val="Hiperligao"/>
                <w:noProof/>
              </w:rPr>
              <w:t>2.3</w:t>
            </w:r>
            <w:r>
              <w:rPr>
                <w:rFonts w:asciiTheme="minorHAnsi" w:eastAsiaTheme="minorEastAsia" w:hAnsiTheme="minorHAnsi" w:cstheme="minorBidi"/>
                <w:noProof/>
                <w:szCs w:val="22"/>
                <w:lang w:eastAsia="pt-PT"/>
              </w:rPr>
              <w:tab/>
            </w:r>
            <w:r w:rsidRPr="00CF5011">
              <w:rPr>
                <w:rStyle w:val="Hiperligao"/>
                <w:noProof/>
              </w:rPr>
              <w:t>Indexação</w:t>
            </w:r>
            <w:r>
              <w:rPr>
                <w:noProof/>
                <w:webHidden/>
              </w:rPr>
              <w:tab/>
            </w:r>
            <w:r>
              <w:rPr>
                <w:noProof/>
                <w:webHidden/>
              </w:rPr>
              <w:fldChar w:fldCharType="begin"/>
            </w:r>
            <w:r>
              <w:rPr>
                <w:noProof/>
                <w:webHidden/>
              </w:rPr>
              <w:instrText xml:space="preserve"> PAGEREF _Toc455417458 \h </w:instrText>
            </w:r>
            <w:r>
              <w:rPr>
                <w:noProof/>
                <w:webHidden/>
              </w:rPr>
            </w:r>
            <w:r>
              <w:rPr>
                <w:noProof/>
                <w:webHidden/>
              </w:rPr>
              <w:fldChar w:fldCharType="separate"/>
            </w:r>
            <w:r w:rsidR="003B3C0D">
              <w:rPr>
                <w:noProof/>
                <w:webHidden/>
              </w:rPr>
              <w:t>9</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59" w:history="1">
            <w:r w:rsidRPr="00CF5011">
              <w:rPr>
                <w:rStyle w:val="Hiperligao"/>
                <w:noProof/>
              </w:rPr>
              <w:t>2.3.2</w:t>
            </w:r>
            <w:r>
              <w:rPr>
                <w:rFonts w:asciiTheme="minorHAnsi" w:eastAsiaTheme="minorEastAsia" w:hAnsiTheme="minorHAnsi" w:cstheme="minorBidi"/>
                <w:noProof/>
                <w:szCs w:val="22"/>
                <w:lang w:eastAsia="pt-PT"/>
              </w:rPr>
              <w:tab/>
            </w:r>
            <w:r w:rsidRPr="00CF5011">
              <w:rPr>
                <w:rStyle w:val="Hiperligao"/>
                <w:noProof/>
              </w:rPr>
              <w:t>Apache Lucene</w:t>
            </w:r>
            <w:r>
              <w:rPr>
                <w:noProof/>
                <w:webHidden/>
              </w:rPr>
              <w:tab/>
            </w:r>
            <w:r>
              <w:rPr>
                <w:noProof/>
                <w:webHidden/>
              </w:rPr>
              <w:fldChar w:fldCharType="begin"/>
            </w:r>
            <w:r>
              <w:rPr>
                <w:noProof/>
                <w:webHidden/>
              </w:rPr>
              <w:instrText xml:space="preserve"> PAGEREF _Toc455417459 \h </w:instrText>
            </w:r>
            <w:r>
              <w:rPr>
                <w:noProof/>
                <w:webHidden/>
              </w:rPr>
            </w:r>
            <w:r>
              <w:rPr>
                <w:noProof/>
                <w:webHidden/>
              </w:rPr>
              <w:fldChar w:fldCharType="separate"/>
            </w:r>
            <w:r w:rsidR="003B3C0D">
              <w:rPr>
                <w:noProof/>
                <w:webHidden/>
              </w:rPr>
              <w:t>11</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60" w:history="1">
            <w:r w:rsidRPr="00CF5011">
              <w:rPr>
                <w:rStyle w:val="Hiperligao"/>
                <w:noProof/>
              </w:rPr>
              <w:t>2.3.3</w:t>
            </w:r>
            <w:r>
              <w:rPr>
                <w:rFonts w:asciiTheme="minorHAnsi" w:eastAsiaTheme="minorEastAsia" w:hAnsiTheme="minorHAnsi" w:cstheme="minorBidi"/>
                <w:noProof/>
                <w:szCs w:val="22"/>
                <w:lang w:eastAsia="pt-PT"/>
              </w:rPr>
              <w:tab/>
            </w:r>
            <w:r w:rsidRPr="00CF5011">
              <w:rPr>
                <w:rStyle w:val="Hiperligao"/>
                <w:noProof/>
              </w:rPr>
              <w:t>Apache Solr</w:t>
            </w:r>
            <w:r>
              <w:rPr>
                <w:noProof/>
                <w:webHidden/>
              </w:rPr>
              <w:tab/>
            </w:r>
            <w:r>
              <w:rPr>
                <w:noProof/>
                <w:webHidden/>
              </w:rPr>
              <w:fldChar w:fldCharType="begin"/>
            </w:r>
            <w:r>
              <w:rPr>
                <w:noProof/>
                <w:webHidden/>
              </w:rPr>
              <w:instrText xml:space="preserve"> PAGEREF _Toc455417460 \h </w:instrText>
            </w:r>
            <w:r>
              <w:rPr>
                <w:noProof/>
                <w:webHidden/>
              </w:rPr>
            </w:r>
            <w:r>
              <w:rPr>
                <w:noProof/>
                <w:webHidden/>
              </w:rPr>
              <w:fldChar w:fldCharType="separate"/>
            </w:r>
            <w:r w:rsidR="003B3C0D">
              <w:rPr>
                <w:noProof/>
                <w:webHidden/>
              </w:rPr>
              <w:t>13</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61" w:history="1">
            <w:r w:rsidRPr="00CF5011">
              <w:rPr>
                <w:rStyle w:val="Hiperligao"/>
                <w:noProof/>
              </w:rPr>
              <w:t>2.3.4</w:t>
            </w:r>
            <w:r>
              <w:rPr>
                <w:rFonts w:asciiTheme="minorHAnsi" w:eastAsiaTheme="minorEastAsia" w:hAnsiTheme="minorHAnsi" w:cstheme="minorBidi"/>
                <w:noProof/>
                <w:szCs w:val="22"/>
                <w:lang w:eastAsia="pt-PT"/>
              </w:rPr>
              <w:tab/>
            </w:r>
            <w:r w:rsidRPr="00CF5011">
              <w:rPr>
                <w:rStyle w:val="Hiperligao"/>
                <w:noProof/>
              </w:rPr>
              <w:t>ElasticSearch</w:t>
            </w:r>
            <w:r>
              <w:rPr>
                <w:noProof/>
                <w:webHidden/>
              </w:rPr>
              <w:tab/>
            </w:r>
            <w:r>
              <w:rPr>
                <w:noProof/>
                <w:webHidden/>
              </w:rPr>
              <w:fldChar w:fldCharType="begin"/>
            </w:r>
            <w:r>
              <w:rPr>
                <w:noProof/>
                <w:webHidden/>
              </w:rPr>
              <w:instrText xml:space="preserve"> PAGEREF _Toc455417461 \h </w:instrText>
            </w:r>
            <w:r>
              <w:rPr>
                <w:noProof/>
                <w:webHidden/>
              </w:rPr>
            </w:r>
            <w:r>
              <w:rPr>
                <w:noProof/>
                <w:webHidden/>
              </w:rPr>
              <w:fldChar w:fldCharType="separate"/>
            </w:r>
            <w:r w:rsidR="003B3C0D">
              <w:rPr>
                <w:noProof/>
                <w:webHidden/>
              </w:rPr>
              <w:t>13</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62" w:history="1">
            <w:r w:rsidRPr="00CF5011">
              <w:rPr>
                <w:rStyle w:val="Hiperligao"/>
                <w:noProof/>
              </w:rPr>
              <w:t>2.3.5</w:t>
            </w:r>
            <w:r>
              <w:rPr>
                <w:rFonts w:asciiTheme="minorHAnsi" w:eastAsiaTheme="minorEastAsia" w:hAnsiTheme="minorHAnsi" w:cstheme="minorBidi"/>
                <w:noProof/>
                <w:szCs w:val="22"/>
                <w:lang w:eastAsia="pt-PT"/>
              </w:rPr>
              <w:tab/>
            </w:r>
            <w:r w:rsidRPr="00CF5011">
              <w:rPr>
                <w:rStyle w:val="Hiperligao"/>
                <w:noProof/>
              </w:rPr>
              <w:t>Sphinx Search</w:t>
            </w:r>
            <w:r>
              <w:rPr>
                <w:noProof/>
                <w:webHidden/>
              </w:rPr>
              <w:tab/>
            </w:r>
            <w:r>
              <w:rPr>
                <w:noProof/>
                <w:webHidden/>
              </w:rPr>
              <w:fldChar w:fldCharType="begin"/>
            </w:r>
            <w:r>
              <w:rPr>
                <w:noProof/>
                <w:webHidden/>
              </w:rPr>
              <w:instrText xml:space="preserve"> PAGEREF _Toc455417462 \h </w:instrText>
            </w:r>
            <w:r>
              <w:rPr>
                <w:noProof/>
                <w:webHidden/>
              </w:rPr>
            </w:r>
            <w:r>
              <w:rPr>
                <w:noProof/>
                <w:webHidden/>
              </w:rPr>
              <w:fldChar w:fldCharType="separate"/>
            </w:r>
            <w:r w:rsidR="003B3C0D">
              <w:rPr>
                <w:noProof/>
                <w:webHidden/>
              </w:rPr>
              <w:t>14</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63" w:history="1">
            <w:r w:rsidRPr="00CF5011">
              <w:rPr>
                <w:rStyle w:val="Hiperligao"/>
                <w:noProof/>
              </w:rPr>
              <w:t>2.3.6</w:t>
            </w:r>
            <w:r>
              <w:rPr>
                <w:rFonts w:asciiTheme="minorHAnsi" w:eastAsiaTheme="minorEastAsia" w:hAnsiTheme="minorHAnsi" w:cstheme="minorBidi"/>
                <w:noProof/>
                <w:szCs w:val="22"/>
                <w:lang w:eastAsia="pt-PT"/>
              </w:rPr>
              <w:tab/>
            </w:r>
            <w:r w:rsidRPr="00CF5011">
              <w:rPr>
                <w:rStyle w:val="Hiperligao"/>
                <w:noProof/>
              </w:rPr>
              <w:t>Análise Tecnológica</w:t>
            </w:r>
            <w:r>
              <w:rPr>
                <w:noProof/>
                <w:webHidden/>
              </w:rPr>
              <w:tab/>
            </w:r>
            <w:r>
              <w:rPr>
                <w:noProof/>
                <w:webHidden/>
              </w:rPr>
              <w:fldChar w:fldCharType="begin"/>
            </w:r>
            <w:r>
              <w:rPr>
                <w:noProof/>
                <w:webHidden/>
              </w:rPr>
              <w:instrText xml:space="preserve"> PAGEREF _Toc455417463 \h </w:instrText>
            </w:r>
            <w:r>
              <w:rPr>
                <w:noProof/>
                <w:webHidden/>
              </w:rPr>
            </w:r>
            <w:r>
              <w:rPr>
                <w:noProof/>
                <w:webHidden/>
              </w:rPr>
              <w:fldChar w:fldCharType="separate"/>
            </w:r>
            <w:r w:rsidR="003B3C0D">
              <w:rPr>
                <w:noProof/>
                <w:webHidden/>
              </w:rPr>
              <w:t>15</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64" w:history="1">
            <w:r w:rsidRPr="00CF5011">
              <w:rPr>
                <w:rStyle w:val="Hiperligao"/>
                <w:noProof/>
              </w:rPr>
              <w:t>2.4</w:t>
            </w:r>
            <w:r>
              <w:rPr>
                <w:rFonts w:asciiTheme="minorHAnsi" w:eastAsiaTheme="minorEastAsia" w:hAnsiTheme="minorHAnsi" w:cstheme="minorBidi"/>
                <w:noProof/>
                <w:szCs w:val="22"/>
                <w:lang w:eastAsia="pt-PT"/>
              </w:rPr>
              <w:tab/>
            </w:r>
            <w:r w:rsidRPr="00CF5011">
              <w:rPr>
                <w:rStyle w:val="Hiperligao"/>
                <w:noProof/>
              </w:rPr>
              <w:t>Classificação</w:t>
            </w:r>
            <w:r>
              <w:rPr>
                <w:noProof/>
                <w:webHidden/>
              </w:rPr>
              <w:tab/>
            </w:r>
            <w:r>
              <w:rPr>
                <w:noProof/>
                <w:webHidden/>
              </w:rPr>
              <w:fldChar w:fldCharType="begin"/>
            </w:r>
            <w:r>
              <w:rPr>
                <w:noProof/>
                <w:webHidden/>
              </w:rPr>
              <w:instrText xml:space="preserve"> PAGEREF _Toc455417464 \h </w:instrText>
            </w:r>
            <w:r>
              <w:rPr>
                <w:noProof/>
                <w:webHidden/>
              </w:rPr>
            </w:r>
            <w:r>
              <w:rPr>
                <w:noProof/>
                <w:webHidden/>
              </w:rPr>
              <w:fldChar w:fldCharType="separate"/>
            </w:r>
            <w:r w:rsidR="003B3C0D">
              <w:rPr>
                <w:noProof/>
                <w:webHidden/>
              </w:rPr>
              <w:t>17</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65" w:history="1">
            <w:r w:rsidRPr="00CF5011">
              <w:rPr>
                <w:rStyle w:val="Hiperligao"/>
                <w:noProof/>
              </w:rPr>
              <w:t>2.4.1</w:t>
            </w:r>
            <w:r>
              <w:rPr>
                <w:rFonts w:asciiTheme="minorHAnsi" w:eastAsiaTheme="minorEastAsia" w:hAnsiTheme="minorHAnsi" w:cstheme="minorBidi"/>
                <w:noProof/>
                <w:szCs w:val="22"/>
                <w:lang w:eastAsia="pt-PT"/>
              </w:rPr>
              <w:tab/>
            </w:r>
            <w:r w:rsidRPr="00CF5011">
              <w:rPr>
                <w:rStyle w:val="Hiperligao"/>
                <w:noProof/>
              </w:rPr>
              <w:t>Relações Hierárquicas</w:t>
            </w:r>
            <w:r>
              <w:rPr>
                <w:noProof/>
                <w:webHidden/>
              </w:rPr>
              <w:tab/>
            </w:r>
            <w:r>
              <w:rPr>
                <w:noProof/>
                <w:webHidden/>
              </w:rPr>
              <w:fldChar w:fldCharType="begin"/>
            </w:r>
            <w:r>
              <w:rPr>
                <w:noProof/>
                <w:webHidden/>
              </w:rPr>
              <w:instrText xml:space="preserve"> PAGEREF _Toc455417465 \h </w:instrText>
            </w:r>
            <w:r>
              <w:rPr>
                <w:noProof/>
                <w:webHidden/>
              </w:rPr>
            </w:r>
            <w:r>
              <w:rPr>
                <w:noProof/>
                <w:webHidden/>
              </w:rPr>
              <w:fldChar w:fldCharType="separate"/>
            </w:r>
            <w:r w:rsidR="003B3C0D">
              <w:rPr>
                <w:noProof/>
                <w:webHidden/>
              </w:rPr>
              <w:t>17</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66" w:history="1">
            <w:r w:rsidRPr="00CF5011">
              <w:rPr>
                <w:rStyle w:val="Hiperligao"/>
                <w:noProof/>
              </w:rPr>
              <w:t>2.4.2</w:t>
            </w:r>
            <w:r>
              <w:rPr>
                <w:rFonts w:asciiTheme="minorHAnsi" w:eastAsiaTheme="minorEastAsia" w:hAnsiTheme="minorHAnsi" w:cstheme="minorBidi"/>
                <w:noProof/>
                <w:szCs w:val="22"/>
                <w:lang w:eastAsia="pt-PT"/>
              </w:rPr>
              <w:tab/>
            </w:r>
            <w:r w:rsidRPr="00CF5011">
              <w:rPr>
                <w:rStyle w:val="Hiperligao"/>
                <w:noProof/>
              </w:rPr>
              <w:t>Classificações Clínicas</w:t>
            </w:r>
            <w:r>
              <w:rPr>
                <w:noProof/>
                <w:webHidden/>
              </w:rPr>
              <w:tab/>
            </w:r>
            <w:r>
              <w:rPr>
                <w:noProof/>
                <w:webHidden/>
              </w:rPr>
              <w:fldChar w:fldCharType="begin"/>
            </w:r>
            <w:r>
              <w:rPr>
                <w:noProof/>
                <w:webHidden/>
              </w:rPr>
              <w:instrText xml:space="preserve"> PAGEREF _Toc455417466 \h </w:instrText>
            </w:r>
            <w:r>
              <w:rPr>
                <w:noProof/>
                <w:webHidden/>
              </w:rPr>
            </w:r>
            <w:r>
              <w:rPr>
                <w:noProof/>
                <w:webHidden/>
              </w:rPr>
              <w:fldChar w:fldCharType="separate"/>
            </w:r>
            <w:r w:rsidR="003B3C0D">
              <w:rPr>
                <w:noProof/>
                <w:webHidden/>
              </w:rPr>
              <w:t>18</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67" w:history="1">
            <w:r w:rsidRPr="00CF5011">
              <w:rPr>
                <w:rStyle w:val="Hiperligao"/>
                <w:noProof/>
              </w:rPr>
              <w:t>2.5</w:t>
            </w:r>
            <w:r>
              <w:rPr>
                <w:rFonts w:asciiTheme="minorHAnsi" w:eastAsiaTheme="minorEastAsia" w:hAnsiTheme="minorHAnsi" w:cstheme="minorBidi"/>
                <w:noProof/>
                <w:szCs w:val="22"/>
                <w:lang w:eastAsia="pt-PT"/>
              </w:rPr>
              <w:tab/>
            </w:r>
            <w:r w:rsidRPr="00CF5011">
              <w:rPr>
                <w:rStyle w:val="Hiperligao"/>
                <w:noProof/>
              </w:rPr>
              <w:t>Eletronic Health Record</w:t>
            </w:r>
            <w:r>
              <w:rPr>
                <w:noProof/>
                <w:webHidden/>
              </w:rPr>
              <w:tab/>
            </w:r>
            <w:r>
              <w:rPr>
                <w:noProof/>
                <w:webHidden/>
              </w:rPr>
              <w:fldChar w:fldCharType="begin"/>
            </w:r>
            <w:r>
              <w:rPr>
                <w:noProof/>
                <w:webHidden/>
              </w:rPr>
              <w:instrText xml:space="preserve"> PAGEREF _Toc455417467 \h </w:instrText>
            </w:r>
            <w:r>
              <w:rPr>
                <w:noProof/>
                <w:webHidden/>
              </w:rPr>
            </w:r>
            <w:r>
              <w:rPr>
                <w:noProof/>
                <w:webHidden/>
              </w:rPr>
              <w:fldChar w:fldCharType="separate"/>
            </w:r>
            <w:r w:rsidR="003B3C0D">
              <w:rPr>
                <w:noProof/>
                <w:webHidden/>
              </w:rPr>
              <w:t>21</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68" w:history="1">
            <w:r w:rsidRPr="00CF5011">
              <w:rPr>
                <w:rStyle w:val="Hiperligao"/>
                <w:noProof/>
              </w:rPr>
              <w:t>2.6</w:t>
            </w:r>
            <w:r>
              <w:rPr>
                <w:rFonts w:asciiTheme="minorHAnsi" w:eastAsiaTheme="minorEastAsia" w:hAnsiTheme="minorHAnsi" w:cstheme="minorBidi"/>
                <w:noProof/>
                <w:szCs w:val="22"/>
                <w:lang w:eastAsia="pt-PT"/>
              </w:rPr>
              <w:tab/>
            </w:r>
            <w:r w:rsidRPr="00CF5011">
              <w:rPr>
                <w:rStyle w:val="Hiperligao"/>
                <w:noProof/>
              </w:rPr>
              <w:t>Resumo</w:t>
            </w:r>
            <w:r>
              <w:rPr>
                <w:noProof/>
                <w:webHidden/>
              </w:rPr>
              <w:tab/>
            </w:r>
            <w:r>
              <w:rPr>
                <w:noProof/>
                <w:webHidden/>
              </w:rPr>
              <w:fldChar w:fldCharType="begin"/>
            </w:r>
            <w:r>
              <w:rPr>
                <w:noProof/>
                <w:webHidden/>
              </w:rPr>
              <w:instrText xml:space="preserve"> PAGEREF _Toc455417468 \h </w:instrText>
            </w:r>
            <w:r>
              <w:rPr>
                <w:noProof/>
                <w:webHidden/>
              </w:rPr>
            </w:r>
            <w:r>
              <w:rPr>
                <w:noProof/>
                <w:webHidden/>
              </w:rPr>
              <w:fldChar w:fldCharType="separate"/>
            </w:r>
            <w:r w:rsidR="003B3C0D">
              <w:rPr>
                <w:noProof/>
                <w:webHidden/>
              </w:rPr>
              <w:t>23</w:t>
            </w:r>
            <w:r>
              <w:rPr>
                <w:noProof/>
                <w:webHidden/>
              </w:rPr>
              <w:fldChar w:fldCharType="end"/>
            </w:r>
          </w:hyperlink>
        </w:p>
        <w:p w:rsidR="00CE378C" w:rsidRDefault="00CE378C">
          <w:pPr>
            <w:pStyle w:val="ndice1"/>
            <w:rPr>
              <w:rFonts w:asciiTheme="minorHAnsi" w:eastAsiaTheme="minorEastAsia" w:hAnsiTheme="minorHAnsi" w:cstheme="minorBidi"/>
              <w:b w:val="0"/>
              <w:noProof/>
              <w:szCs w:val="22"/>
              <w:lang w:eastAsia="pt-PT"/>
            </w:rPr>
          </w:pPr>
          <w:hyperlink w:anchor="_Toc455417469" w:history="1">
            <w:r w:rsidRPr="00CF5011">
              <w:rPr>
                <w:rStyle w:val="Hiperligao"/>
                <w:noProof/>
              </w:rPr>
              <w:t>Solução</w:t>
            </w:r>
            <w:r>
              <w:rPr>
                <w:noProof/>
                <w:webHidden/>
              </w:rPr>
              <w:tab/>
            </w:r>
            <w:r>
              <w:rPr>
                <w:noProof/>
                <w:webHidden/>
              </w:rPr>
              <w:fldChar w:fldCharType="begin"/>
            </w:r>
            <w:r>
              <w:rPr>
                <w:noProof/>
                <w:webHidden/>
              </w:rPr>
              <w:instrText xml:space="preserve"> PAGEREF _Toc455417469 \h </w:instrText>
            </w:r>
            <w:r>
              <w:rPr>
                <w:noProof/>
                <w:webHidden/>
              </w:rPr>
            </w:r>
            <w:r>
              <w:rPr>
                <w:noProof/>
                <w:webHidden/>
              </w:rPr>
              <w:fldChar w:fldCharType="separate"/>
            </w:r>
            <w:r w:rsidR="003B3C0D">
              <w:rPr>
                <w:noProof/>
                <w:webHidden/>
              </w:rPr>
              <w:t>25</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70" w:history="1">
            <w:r w:rsidRPr="00CF5011">
              <w:rPr>
                <w:rStyle w:val="Hiperligao"/>
                <w:noProof/>
              </w:rPr>
              <w:t>3.1</w:t>
            </w:r>
            <w:r>
              <w:rPr>
                <w:rFonts w:asciiTheme="minorHAnsi" w:eastAsiaTheme="minorEastAsia" w:hAnsiTheme="minorHAnsi" w:cstheme="minorBidi"/>
                <w:noProof/>
                <w:szCs w:val="22"/>
                <w:lang w:eastAsia="pt-PT"/>
              </w:rPr>
              <w:tab/>
            </w:r>
            <w:r w:rsidRPr="00CF5011">
              <w:rPr>
                <w:rStyle w:val="Hiperligao"/>
                <w:noProof/>
              </w:rPr>
              <w:t>Arquitetura</w:t>
            </w:r>
            <w:r>
              <w:rPr>
                <w:noProof/>
                <w:webHidden/>
              </w:rPr>
              <w:tab/>
            </w:r>
            <w:r>
              <w:rPr>
                <w:noProof/>
                <w:webHidden/>
              </w:rPr>
              <w:fldChar w:fldCharType="begin"/>
            </w:r>
            <w:r>
              <w:rPr>
                <w:noProof/>
                <w:webHidden/>
              </w:rPr>
              <w:instrText xml:space="preserve"> PAGEREF _Toc455417470 \h </w:instrText>
            </w:r>
            <w:r>
              <w:rPr>
                <w:noProof/>
                <w:webHidden/>
              </w:rPr>
            </w:r>
            <w:r>
              <w:rPr>
                <w:noProof/>
                <w:webHidden/>
              </w:rPr>
              <w:fldChar w:fldCharType="separate"/>
            </w:r>
            <w:r w:rsidR="003B3C0D">
              <w:rPr>
                <w:noProof/>
                <w:webHidden/>
              </w:rPr>
              <w:t>25</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71" w:history="1">
            <w:r w:rsidRPr="00CF5011">
              <w:rPr>
                <w:rStyle w:val="Hiperligao"/>
                <w:noProof/>
              </w:rPr>
              <w:t>3.1.1</w:t>
            </w:r>
            <w:r>
              <w:rPr>
                <w:rFonts w:asciiTheme="minorHAnsi" w:eastAsiaTheme="minorEastAsia" w:hAnsiTheme="minorHAnsi" w:cstheme="minorBidi"/>
                <w:noProof/>
                <w:szCs w:val="22"/>
                <w:lang w:eastAsia="pt-PT"/>
              </w:rPr>
              <w:tab/>
            </w:r>
            <w:r w:rsidRPr="00CF5011">
              <w:rPr>
                <w:rStyle w:val="Hiperligao"/>
                <w:noProof/>
              </w:rPr>
              <w:t>BD documentos Glintt</w:t>
            </w:r>
            <w:r>
              <w:rPr>
                <w:noProof/>
                <w:webHidden/>
              </w:rPr>
              <w:tab/>
            </w:r>
            <w:r>
              <w:rPr>
                <w:noProof/>
                <w:webHidden/>
              </w:rPr>
              <w:fldChar w:fldCharType="begin"/>
            </w:r>
            <w:r>
              <w:rPr>
                <w:noProof/>
                <w:webHidden/>
              </w:rPr>
              <w:instrText xml:space="preserve"> PAGEREF _Toc455417471 \h </w:instrText>
            </w:r>
            <w:r>
              <w:rPr>
                <w:noProof/>
                <w:webHidden/>
              </w:rPr>
            </w:r>
            <w:r>
              <w:rPr>
                <w:noProof/>
                <w:webHidden/>
              </w:rPr>
              <w:fldChar w:fldCharType="separate"/>
            </w:r>
            <w:r w:rsidR="003B3C0D">
              <w:rPr>
                <w:noProof/>
                <w:webHidden/>
              </w:rPr>
              <w:t>27</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72" w:history="1">
            <w:r w:rsidRPr="00CF5011">
              <w:rPr>
                <w:rStyle w:val="Hiperligao"/>
                <w:noProof/>
              </w:rPr>
              <w:t>3.1.2</w:t>
            </w:r>
            <w:r>
              <w:rPr>
                <w:rFonts w:asciiTheme="minorHAnsi" w:eastAsiaTheme="minorEastAsia" w:hAnsiTheme="minorHAnsi" w:cstheme="minorBidi"/>
                <w:noProof/>
                <w:szCs w:val="22"/>
                <w:lang w:eastAsia="pt-PT"/>
              </w:rPr>
              <w:tab/>
            </w:r>
            <w:r w:rsidRPr="00CF5011">
              <w:rPr>
                <w:rStyle w:val="Hiperligao"/>
                <w:noProof/>
              </w:rPr>
              <w:t>Módulo de Mapeamento</w:t>
            </w:r>
            <w:r>
              <w:rPr>
                <w:noProof/>
                <w:webHidden/>
              </w:rPr>
              <w:tab/>
            </w:r>
            <w:r>
              <w:rPr>
                <w:noProof/>
                <w:webHidden/>
              </w:rPr>
              <w:fldChar w:fldCharType="begin"/>
            </w:r>
            <w:r>
              <w:rPr>
                <w:noProof/>
                <w:webHidden/>
              </w:rPr>
              <w:instrText xml:space="preserve"> PAGEREF _Toc455417472 \h </w:instrText>
            </w:r>
            <w:r>
              <w:rPr>
                <w:noProof/>
                <w:webHidden/>
              </w:rPr>
            </w:r>
            <w:r>
              <w:rPr>
                <w:noProof/>
                <w:webHidden/>
              </w:rPr>
              <w:fldChar w:fldCharType="separate"/>
            </w:r>
            <w:r w:rsidR="003B3C0D">
              <w:rPr>
                <w:noProof/>
                <w:webHidden/>
              </w:rPr>
              <w:t>27</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73" w:history="1">
            <w:r w:rsidRPr="00CF5011">
              <w:rPr>
                <w:rStyle w:val="Hiperligao"/>
                <w:noProof/>
              </w:rPr>
              <w:t>3.1.3</w:t>
            </w:r>
            <w:r>
              <w:rPr>
                <w:rFonts w:asciiTheme="minorHAnsi" w:eastAsiaTheme="minorEastAsia" w:hAnsiTheme="minorHAnsi" w:cstheme="minorBidi"/>
                <w:noProof/>
                <w:szCs w:val="22"/>
                <w:lang w:eastAsia="pt-PT"/>
              </w:rPr>
              <w:tab/>
            </w:r>
            <w:r w:rsidRPr="00CF5011">
              <w:rPr>
                <w:rStyle w:val="Hiperligao"/>
                <w:noProof/>
              </w:rPr>
              <w:t>Servidor EHR</w:t>
            </w:r>
            <w:r>
              <w:rPr>
                <w:noProof/>
                <w:webHidden/>
              </w:rPr>
              <w:tab/>
            </w:r>
            <w:r>
              <w:rPr>
                <w:noProof/>
                <w:webHidden/>
              </w:rPr>
              <w:fldChar w:fldCharType="begin"/>
            </w:r>
            <w:r>
              <w:rPr>
                <w:noProof/>
                <w:webHidden/>
              </w:rPr>
              <w:instrText xml:space="preserve"> PAGEREF _Toc455417473 \h </w:instrText>
            </w:r>
            <w:r>
              <w:rPr>
                <w:noProof/>
                <w:webHidden/>
              </w:rPr>
            </w:r>
            <w:r>
              <w:rPr>
                <w:noProof/>
                <w:webHidden/>
              </w:rPr>
              <w:fldChar w:fldCharType="separate"/>
            </w:r>
            <w:r w:rsidR="003B3C0D">
              <w:rPr>
                <w:noProof/>
                <w:webHidden/>
              </w:rPr>
              <w:t>27</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74" w:history="1">
            <w:r w:rsidRPr="00CF5011">
              <w:rPr>
                <w:rStyle w:val="Hiperligao"/>
                <w:noProof/>
              </w:rPr>
              <w:t>3.1.4</w:t>
            </w:r>
            <w:r>
              <w:rPr>
                <w:rFonts w:asciiTheme="minorHAnsi" w:eastAsiaTheme="minorEastAsia" w:hAnsiTheme="minorHAnsi" w:cstheme="minorBidi"/>
                <w:noProof/>
                <w:szCs w:val="22"/>
                <w:lang w:eastAsia="pt-PT"/>
              </w:rPr>
              <w:tab/>
            </w:r>
            <w:r w:rsidRPr="00CF5011">
              <w:rPr>
                <w:rStyle w:val="Hiperligao"/>
                <w:noProof/>
              </w:rPr>
              <w:t>Módulo de Indexação</w:t>
            </w:r>
            <w:r>
              <w:rPr>
                <w:noProof/>
                <w:webHidden/>
              </w:rPr>
              <w:tab/>
            </w:r>
            <w:r>
              <w:rPr>
                <w:noProof/>
                <w:webHidden/>
              </w:rPr>
              <w:fldChar w:fldCharType="begin"/>
            </w:r>
            <w:r>
              <w:rPr>
                <w:noProof/>
                <w:webHidden/>
              </w:rPr>
              <w:instrText xml:space="preserve"> PAGEREF _Toc455417474 \h </w:instrText>
            </w:r>
            <w:r>
              <w:rPr>
                <w:noProof/>
                <w:webHidden/>
              </w:rPr>
            </w:r>
            <w:r>
              <w:rPr>
                <w:noProof/>
                <w:webHidden/>
              </w:rPr>
              <w:fldChar w:fldCharType="separate"/>
            </w:r>
            <w:r w:rsidR="003B3C0D">
              <w:rPr>
                <w:noProof/>
                <w:webHidden/>
              </w:rPr>
              <w:t>27</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75" w:history="1">
            <w:r w:rsidRPr="00CF5011">
              <w:rPr>
                <w:rStyle w:val="Hiperligao"/>
                <w:noProof/>
              </w:rPr>
              <w:t>3.1.5</w:t>
            </w:r>
            <w:r>
              <w:rPr>
                <w:rFonts w:asciiTheme="minorHAnsi" w:eastAsiaTheme="minorEastAsia" w:hAnsiTheme="minorHAnsi" w:cstheme="minorBidi"/>
                <w:noProof/>
                <w:szCs w:val="22"/>
                <w:lang w:eastAsia="pt-PT"/>
              </w:rPr>
              <w:tab/>
            </w:r>
            <w:r w:rsidRPr="00CF5011">
              <w:rPr>
                <w:rStyle w:val="Hiperligao"/>
                <w:noProof/>
              </w:rPr>
              <w:t>Índices</w:t>
            </w:r>
            <w:r>
              <w:rPr>
                <w:noProof/>
                <w:webHidden/>
              </w:rPr>
              <w:tab/>
            </w:r>
            <w:r>
              <w:rPr>
                <w:noProof/>
                <w:webHidden/>
              </w:rPr>
              <w:fldChar w:fldCharType="begin"/>
            </w:r>
            <w:r>
              <w:rPr>
                <w:noProof/>
                <w:webHidden/>
              </w:rPr>
              <w:instrText xml:space="preserve"> PAGEREF _Toc455417475 \h </w:instrText>
            </w:r>
            <w:r>
              <w:rPr>
                <w:noProof/>
                <w:webHidden/>
              </w:rPr>
            </w:r>
            <w:r>
              <w:rPr>
                <w:noProof/>
                <w:webHidden/>
              </w:rPr>
              <w:fldChar w:fldCharType="separate"/>
            </w:r>
            <w:r w:rsidR="003B3C0D">
              <w:rPr>
                <w:noProof/>
                <w:webHidden/>
              </w:rPr>
              <w:t>28</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76" w:history="1">
            <w:r w:rsidRPr="00CF5011">
              <w:rPr>
                <w:rStyle w:val="Hiperligao"/>
                <w:noProof/>
              </w:rPr>
              <w:t>3.1.6</w:t>
            </w:r>
            <w:r>
              <w:rPr>
                <w:rFonts w:asciiTheme="minorHAnsi" w:eastAsiaTheme="minorEastAsia" w:hAnsiTheme="minorHAnsi" w:cstheme="minorBidi"/>
                <w:noProof/>
                <w:szCs w:val="22"/>
                <w:lang w:eastAsia="pt-PT"/>
              </w:rPr>
              <w:tab/>
            </w:r>
            <w:r w:rsidRPr="00CF5011">
              <w:rPr>
                <w:rStyle w:val="Hiperligao"/>
                <w:noProof/>
              </w:rPr>
              <w:t>Módulo de Pesquisa</w:t>
            </w:r>
            <w:r>
              <w:rPr>
                <w:noProof/>
                <w:webHidden/>
              </w:rPr>
              <w:tab/>
            </w:r>
            <w:r>
              <w:rPr>
                <w:noProof/>
                <w:webHidden/>
              </w:rPr>
              <w:fldChar w:fldCharType="begin"/>
            </w:r>
            <w:r>
              <w:rPr>
                <w:noProof/>
                <w:webHidden/>
              </w:rPr>
              <w:instrText xml:space="preserve"> PAGEREF _Toc455417476 \h </w:instrText>
            </w:r>
            <w:r>
              <w:rPr>
                <w:noProof/>
                <w:webHidden/>
              </w:rPr>
            </w:r>
            <w:r>
              <w:rPr>
                <w:noProof/>
                <w:webHidden/>
              </w:rPr>
              <w:fldChar w:fldCharType="separate"/>
            </w:r>
            <w:r w:rsidR="003B3C0D">
              <w:rPr>
                <w:noProof/>
                <w:webHidden/>
              </w:rPr>
              <w:t>28</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77" w:history="1">
            <w:r w:rsidRPr="00CF5011">
              <w:rPr>
                <w:rStyle w:val="Hiperligao"/>
                <w:noProof/>
              </w:rPr>
              <w:t>3.1.7</w:t>
            </w:r>
            <w:r>
              <w:rPr>
                <w:rFonts w:asciiTheme="minorHAnsi" w:eastAsiaTheme="minorEastAsia" w:hAnsiTheme="minorHAnsi" w:cstheme="minorBidi"/>
                <w:noProof/>
                <w:szCs w:val="22"/>
                <w:lang w:eastAsia="pt-PT"/>
              </w:rPr>
              <w:tab/>
            </w:r>
            <w:r w:rsidRPr="00CF5011">
              <w:rPr>
                <w:rStyle w:val="Hiperligao"/>
                <w:noProof/>
              </w:rPr>
              <w:t>Interface</w:t>
            </w:r>
            <w:r>
              <w:rPr>
                <w:noProof/>
                <w:webHidden/>
              </w:rPr>
              <w:tab/>
            </w:r>
            <w:r>
              <w:rPr>
                <w:noProof/>
                <w:webHidden/>
              </w:rPr>
              <w:fldChar w:fldCharType="begin"/>
            </w:r>
            <w:r>
              <w:rPr>
                <w:noProof/>
                <w:webHidden/>
              </w:rPr>
              <w:instrText xml:space="preserve"> PAGEREF _Toc455417477 \h </w:instrText>
            </w:r>
            <w:r>
              <w:rPr>
                <w:noProof/>
                <w:webHidden/>
              </w:rPr>
            </w:r>
            <w:r>
              <w:rPr>
                <w:noProof/>
                <w:webHidden/>
              </w:rPr>
              <w:fldChar w:fldCharType="separate"/>
            </w:r>
            <w:r w:rsidR="003B3C0D">
              <w:rPr>
                <w:noProof/>
                <w:webHidden/>
              </w:rPr>
              <w:t>28</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78" w:history="1">
            <w:r w:rsidRPr="00CF5011">
              <w:rPr>
                <w:rStyle w:val="Hiperligao"/>
                <w:noProof/>
              </w:rPr>
              <w:t>3.2</w:t>
            </w:r>
            <w:r>
              <w:rPr>
                <w:rFonts w:asciiTheme="minorHAnsi" w:eastAsiaTheme="minorEastAsia" w:hAnsiTheme="minorHAnsi" w:cstheme="minorBidi"/>
                <w:noProof/>
                <w:szCs w:val="22"/>
                <w:lang w:eastAsia="pt-PT"/>
              </w:rPr>
              <w:tab/>
            </w:r>
            <w:r w:rsidRPr="00CF5011">
              <w:rPr>
                <w:rStyle w:val="Hiperligao"/>
                <w:noProof/>
              </w:rPr>
              <w:t>Diagrama de casos de uso</w:t>
            </w:r>
            <w:r>
              <w:rPr>
                <w:noProof/>
                <w:webHidden/>
              </w:rPr>
              <w:tab/>
            </w:r>
            <w:r>
              <w:rPr>
                <w:noProof/>
                <w:webHidden/>
              </w:rPr>
              <w:fldChar w:fldCharType="begin"/>
            </w:r>
            <w:r>
              <w:rPr>
                <w:noProof/>
                <w:webHidden/>
              </w:rPr>
              <w:instrText xml:space="preserve"> PAGEREF _Toc455417478 \h </w:instrText>
            </w:r>
            <w:r>
              <w:rPr>
                <w:noProof/>
                <w:webHidden/>
              </w:rPr>
            </w:r>
            <w:r>
              <w:rPr>
                <w:noProof/>
                <w:webHidden/>
              </w:rPr>
              <w:fldChar w:fldCharType="separate"/>
            </w:r>
            <w:r w:rsidR="003B3C0D">
              <w:rPr>
                <w:noProof/>
                <w:webHidden/>
              </w:rPr>
              <w:t>28</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79" w:history="1">
            <w:r w:rsidRPr="00CF5011">
              <w:rPr>
                <w:rStyle w:val="Hiperligao"/>
                <w:noProof/>
              </w:rPr>
              <w:t>3.3</w:t>
            </w:r>
            <w:r>
              <w:rPr>
                <w:rFonts w:asciiTheme="minorHAnsi" w:eastAsiaTheme="minorEastAsia" w:hAnsiTheme="minorHAnsi" w:cstheme="minorBidi"/>
                <w:noProof/>
                <w:szCs w:val="22"/>
                <w:lang w:eastAsia="pt-PT"/>
              </w:rPr>
              <w:tab/>
            </w:r>
            <w:r w:rsidRPr="00CF5011">
              <w:rPr>
                <w:rStyle w:val="Hiperligao"/>
                <w:noProof/>
              </w:rPr>
              <w:t>Conclusões</w:t>
            </w:r>
            <w:r>
              <w:rPr>
                <w:noProof/>
                <w:webHidden/>
              </w:rPr>
              <w:tab/>
            </w:r>
            <w:r>
              <w:rPr>
                <w:noProof/>
                <w:webHidden/>
              </w:rPr>
              <w:fldChar w:fldCharType="begin"/>
            </w:r>
            <w:r>
              <w:rPr>
                <w:noProof/>
                <w:webHidden/>
              </w:rPr>
              <w:instrText xml:space="preserve"> PAGEREF _Toc455417479 \h </w:instrText>
            </w:r>
            <w:r>
              <w:rPr>
                <w:noProof/>
                <w:webHidden/>
              </w:rPr>
            </w:r>
            <w:r>
              <w:rPr>
                <w:noProof/>
                <w:webHidden/>
              </w:rPr>
              <w:fldChar w:fldCharType="separate"/>
            </w:r>
            <w:r w:rsidR="003B3C0D">
              <w:rPr>
                <w:noProof/>
                <w:webHidden/>
              </w:rPr>
              <w:t>29</w:t>
            </w:r>
            <w:r>
              <w:rPr>
                <w:noProof/>
                <w:webHidden/>
              </w:rPr>
              <w:fldChar w:fldCharType="end"/>
            </w:r>
          </w:hyperlink>
        </w:p>
        <w:p w:rsidR="00CE378C" w:rsidRDefault="00CE378C">
          <w:pPr>
            <w:pStyle w:val="ndice1"/>
            <w:rPr>
              <w:rFonts w:asciiTheme="minorHAnsi" w:eastAsiaTheme="minorEastAsia" w:hAnsiTheme="minorHAnsi" w:cstheme="minorBidi"/>
              <w:b w:val="0"/>
              <w:noProof/>
              <w:szCs w:val="22"/>
              <w:lang w:eastAsia="pt-PT"/>
            </w:rPr>
          </w:pPr>
          <w:hyperlink w:anchor="_Toc455417480" w:history="1">
            <w:r w:rsidRPr="00CF5011">
              <w:rPr>
                <w:rStyle w:val="Hiperligao"/>
                <w:noProof/>
              </w:rPr>
              <w:t>Implementação</w:t>
            </w:r>
            <w:r>
              <w:rPr>
                <w:noProof/>
                <w:webHidden/>
              </w:rPr>
              <w:tab/>
            </w:r>
            <w:r>
              <w:rPr>
                <w:noProof/>
                <w:webHidden/>
              </w:rPr>
              <w:fldChar w:fldCharType="begin"/>
            </w:r>
            <w:r>
              <w:rPr>
                <w:noProof/>
                <w:webHidden/>
              </w:rPr>
              <w:instrText xml:space="preserve"> PAGEREF _Toc455417480 \h </w:instrText>
            </w:r>
            <w:r>
              <w:rPr>
                <w:noProof/>
                <w:webHidden/>
              </w:rPr>
            </w:r>
            <w:r>
              <w:rPr>
                <w:noProof/>
                <w:webHidden/>
              </w:rPr>
              <w:fldChar w:fldCharType="separate"/>
            </w:r>
            <w:r w:rsidR="003B3C0D">
              <w:rPr>
                <w:noProof/>
                <w:webHidden/>
              </w:rPr>
              <w:t>31</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81" w:history="1">
            <w:r w:rsidRPr="00CF5011">
              <w:rPr>
                <w:rStyle w:val="Hiperligao"/>
                <w:noProof/>
              </w:rPr>
              <w:t>4.1</w:t>
            </w:r>
            <w:r>
              <w:rPr>
                <w:rFonts w:asciiTheme="minorHAnsi" w:eastAsiaTheme="minorEastAsia" w:hAnsiTheme="minorHAnsi" w:cstheme="minorBidi"/>
                <w:noProof/>
                <w:szCs w:val="22"/>
                <w:lang w:eastAsia="pt-PT"/>
              </w:rPr>
              <w:tab/>
            </w:r>
            <w:r w:rsidRPr="00CF5011">
              <w:rPr>
                <w:rStyle w:val="Hiperligao"/>
                <w:noProof/>
              </w:rPr>
              <w:t>Protótipo</w:t>
            </w:r>
            <w:r>
              <w:rPr>
                <w:noProof/>
                <w:webHidden/>
              </w:rPr>
              <w:tab/>
            </w:r>
            <w:r>
              <w:rPr>
                <w:noProof/>
                <w:webHidden/>
              </w:rPr>
              <w:fldChar w:fldCharType="begin"/>
            </w:r>
            <w:r>
              <w:rPr>
                <w:noProof/>
                <w:webHidden/>
              </w:rPr>
              <w:instrText xml:space="preserve"> PAGEREF _Toc455417481 \h </w:instrText>
            </w:r>
            <w:r>
              <w:rPr>
                <w:noProof/>
                <w:webHidden/>
              </w:rPr>
            </w:r>
            <w:r>
              <w:rPr>
                <w:noProof/>
                <w:webHidden/>
              </w:rPr>
              <w:fldChar w:fldCharType="separate"/>
            </w:r>
            <w:r w:rsidR="003B3C0D">
              <w:rPr>
                <w:noProof/>
                <w:webHidden/>
              </w:rPr>
              <w:t>31</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82" w:history="1">
            <w:r w:rsidRPr="00CF5011">
              <w:rPr>
                <w:rStyle w:val="Hiperligao"/>
                <w:noProof/>
              </w:rPr>
              <w:t>4.2</w:t>
            </w:r>
            <w:r>
              <w:rPr>
                <w:rFonts w:asciiTheme="minorHAnsi" w:eastAsiaTheme="minorEastAsia" w:hAnsiTheme="minorHAnsi" w:cstheme="minorBidi"/>
                <w:noProof/>
                <w:szCs w:val="22"/>
                <w:lang w:eastAsia="pt-PT"/>
              </w:rPr>
              <w:tab/>
            </w:r>
            <w:r w:rsidRPr="00CF5011">
              <w:rPr>
                <w:rStyle w:val="Hiperligao"/>
                <w:noProof/>
              </w:rPr>
              <w:t>Bases de dados da aplicação</w:t>
            </w:r>
            <w:r>
              <w:rPr>
                <w:noProof/>
                <w:webHidden/>
              </w:rPr>
              <w:tab/>
            </w:r>
            <w:r>
              <w:rPr>
                <w:noProof/>
                <w:webHidden/>
              </w:rPr>
              <w:fldChar w:fldCharType="begin"/>
            </w:r>
            <w:r>
              <w:rPr>
                <w:noProof/>
                <w:webHidden/>
              </w:rPr>
              <w:instrText xml:space="preserve"> PAGEREF _Toc455417482 \h </w:instrText>
            </w:r>
            <w:r>
              <w:rPr>
                <w:noProof/>
                <w:webHidden/>
              </w:rPr>
            </w:r>
            <w:r>
              <w:rPr>
                <w:noProof/>
                <w:webHidden/>
              </w:rPr>
              <w:fldChar w:fldCharType="separate"/>
            </w:r>
            <w:r w:rsidR="003B3C0D">
              <w:rPr>
                <w:noProof/>
                <w:webHidden/>
              </w:rPr>
              <w:t>31</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83" w:history="1">
            <w:r w:rsidRPr="00CF5011">
              <w:rPr>
                <w:rStyle w:val="Hiperligao"/>
                <w:noProof/>
              </w:rPr>
              <w:t>4.2.1</w:t>
            </w:r>
            <w:r>
              <w:rPr>
                <w:rFonts w:asciiTheme="minorHAnsi" w:eastAsiaTheme="minorEastAsia" w:hAnsiTheme="minorHAnsi" w:cstheme="minorBidi"/>
                <w:noProof/>
                <w:szCs w:val="22"/>
                <w:lang w:eastAsia="pt-PT"/>
              </w:rPr>
              <w:tab/>
            </w:r>
            <w:r w:rsidRPr="00CF5011">
              <w:rPr>
                <w:rStyle w:val="Hiperligao"/>
                <w:noProof/>
              </w:rPr>
              <w:t>EHR</w:t>
            </w:r>
            <w:r>
              <w:rPr>
                <w:noProof/>
                <w:webHidden/>
              </w:rPr>
              <w:tab/>
            </w:r>
            <w:r>
              <w:rPr>
                <w:noProof/>
                <w:webHidden/>
              </w:rPr>
              <w:fldChar w:fldCharType="begin"/>
            </w:r>
            <w:r>
              <w:rPr>
                <w:noProof/>
                <w:webHidden/>
              </w:rPr>
              <w:instrText xml:space="preserve"> PAGEREF _Toc455417483 \h </w:instrText>
            </w:r>
            <w:r>
              <w:rPr>
                <w:noProof/>
                <w:webHidden/>
              </w:rPr>
            </w:r>
            <w:r>
              <w:rPr>
                <w:noProof/>
                <w:webHidden/>
              </w:rPr>
              <w:fldChar w:fldCharType="separate"/>
            </w:r>
            <w:r w:rsidR="003B3C0D">
              <w:rPr>
                <w:noProof/>
                <w:webHidden/>
              </w:rPr>
              <w:t>31</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84" w:history="1">
            <w:r w:rsidRPr="00CF5011">
              <w:rPr>
                <w:rStyle w:val="Hiperligao"/>
                <w:noProof/>
              </w:rPr>
              <w:t>4.2.2</w:t>
            </w:r>
            <w:r>
              <w:rPr>
                <w:rFonts w:asciiTheme="minorHAnsi" w:eastAsiaTheme="minorEastAsia" w:hAnsiTheme="minorHAnsi" w:cstheme="minorBidi"/>
                <w:noProof/>
                <w:szCs w:val="22"/>
                <w:lang w:eastAsia="pt-PT"/>
              </w:rPr>
              <w:tab/>
            </w:r>
            <w:r w:rsidRPr="00CF5011">
              <w:rPr>
                <w:rStyle w:val="Hiperligao"/>
                <w:i/>
                <w:noProof/>
              </w:rPr>
              <w:t>EHRServer</w:t>
            </w:r>
            <w:r>
              <w:rPr>
                <w:noProof/>
                <w:webHidden/>
              </w:rPr>
              <w:tab/>
            </w:r>
            <w:r>
              <w:rPr>
                <w:noProof/>
                <w:webHidden/>
              </w:rPr>
              <w:fldChar w:fldCharType="begin"/>
            </w:r>
            <w:r>
              <w:rPr>
                <w:noProof/>
                <w:webHidden/>
              </w:rPr>
              <w:instrText xml:space="preserve"> PAGEREF _Toc455417484 \h </w:instrText>
            </w:r>
            <w:r>
              <w:rPr>
                <w:noProof/>
                <w:webHidden/>
              </w:rPr>
            </w:r>
            <w:r>
              <w:rPr>
                <w:noProof/>
                <w:webHidden/>
              </w:rPr>
              <w:fldChar w:fldCharType="separate"/>
            </w:r>
            <w:r w:rsidR="003B3C0D">
              <w:rPr>
                <w:noProof/>
                <w:webHidden/>
              </w:rPr>
              <w:t>32</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85" w:history="1">
            <w:r w:rsidRPr="00CF5011">
              <w:rPr>
                <w:rStyle w:val="Hiperligao"/>
                <w:noProof/>
              </w:rPr>
              <w:t>4.2.3</w:t>
            </w:r>
            <w:r>
              <w:rPr>
                <w:rFonts w:asciiTheme="minorHAnsi" w:eastAsiaTheme="minorEastAsia" w:hAnsiTheme="minorHAnsi" w:cstheme="minorBidi"/>
                <w:noProof/>
                <w:szCs w:val="22"/>
                <w:lang w:eastAsia="pt-PT"/>
              </w:rPr>
              <w:tab/>
            </w:r>
            <w:r w:rsidRPr="00CF5011">
              <w:rPr>
                <w:rStyle w:val="Hiperligao"/>
                <w:i/>
                <w:noProof/>
              </w:rPr>
              <w:t>EHRServer</w:t>
            </w:r>
            <w:r w:rsidRPr="00CF5011">
              <w:rPr>
                <w:rStyle w:val="Hiperligao"/>
                <w:noProof/>
              </w:rPr>
              <w:t xml:space="preserve"> interface</w:t>
            </w:r>
            <w:r>
              <w:rPr>
                <w:noProof/>
                <w:webHidden/>
              </w:rPr>
              <w:tab/>
            </w:r>
            <w:r>
              <w:rPr>
                <w:noProof/>
                <w:webHidden/>
              </w:rPr>
              <w:fldChar w:fldCharType="begin"/>
            </w:r>
            <w:r>
              <w:rPr>
                <w:noProof/>
                <w:webHidden/>
              </w:rPr>
              <w:instrText xml:space="preserve"> PAGEREF _Toc455417485 \h </w:instrText>
            </w:r>
            <w:r>
              <w:rPr>
                <w:noProof/>
                <w:webHidden/>
              </w:rPr>
            </w:r>
            <w:r>
              <w:rPr>
                <w:noProof/>
                <w:webHidden/>
              </w:rPr>
              <w:fldChar w:fldCharType="separate"/>
            </w:r>
            <w:r w:rsidR="003B3C0D">
              <w:rPr>
                <w:noProof/>
                <w:webHidden/>
              </w:rPr>
              <w:t>32</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86" w:history="1">
            <w:r w:rsidRPr="00CF5011">
              <w:rPr>
                <w:rStyle w:val="Hiperligao"/>
                <w:noProof/>
              </w:rPr>
              <w:t>4.2.4</w:t>
            </w:r>
            <w:r>
              <w:rPr>
                <w:rFonts w:asciiTheme="minorHAnsi" w:eastAsiaTheme="minorEastAsia" w:hAnsiTheme="minorHAnsi" w:cstheme="minorBidi"/>
                <w:noProof/>
                <w:szCs w:val="22"/>
                <w:lang w:eastAsia="pt-PT"/>
              </w:rPr>
              <w:tab/>
            </w:r>
            <w:r w:rsidRPr="00CF5011">
              <w:rPr>
                <w:rStyle w:val="Hiperligao"/>
                <w:noProof/>
              </w:rPr>
              <w:t>Modelo de dados</w:t>
            </w:r>
            <w:r>
              <w:rPr>
                <w:noProof/>
                <w:webHidden/>
              </w:rPr>
              <w:tab/>
            </w:r>
            <w:r>
              <w:rPr>
                <w:noProof/>
                <w:webHidden/>
              </w:rPr>
              <w:fldChar w:fldCharType="begin"/>
            </w:r>
            <w:r>
              <w:rPr>
                <w:noProof/>
                <w:webHidden/>
              </w:rPr>
              <w:instrText xml:space="preserve"> PAGEREF _Toc455417486 \h </w:instrText>
            </w:r>
            <w:r>
              <w:rPr>
                <w:noProof/>
                <w:webHidden/>
              </w:rPr>
            </w:r>
            <w:r>
              <w:rPr>
                <w:noProof/>
                <w:webHidden/>
              </w:rPr>
              <w:fldChar w:fldCharType="separate"/>
            </w:r>
            <w:r w:rsidR="003B3C0D">
              <w:rPr>
                <w:noProof/>
                <w:webHidden/>
              </w:rPr>
              <w:t>34</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87" w:history="1">
            <w:r w:rsidRPr="00CF5011">
              <w:rPr>
                <w:rStyle w:val="Hiperligao"/>
                <w:noProof/>
              </w:rPr>
              <w:t>4.3</w:t>
            </w:r>
            <w:r>
              <w:rPr>
                <w:rFonts w:asciiTheme="minorHAnsi" w:eastAsiaTheme="minorEastAsia" w:hAnsiTheme="minorHAnsi" w:cstheme="minorBidi"/>
                <w:noProof/>
                <w:szCs w:val="22"/>
                <w:lang w:eastAsia="pt-PT"/>
              </w:rPr>
              <w:tab/>
            </w:r>
            <w:r w:rsidRPr="00CF5011">
              <w:rPr>
                <w:rStyle w:val="Hiperligao"/>
                <w:noProof/>
              </w:rPr>
              <w:t>Mapeamento</w:t>
            </w:r>
            <w:r>
              <w:rPr>
                <w:noProof/>
                <w:webHidden/>
              </w:rPr>
              <w:tab/>
            </w:r>
            <w:r>
              <w:rPr>
                <w:noProof/>
                <w:webHidden/>
              </w:rPr>
              <w:fldChar w:fldCharType="begin"/>
            </w:r>
            <w:r>
              <w:rPr>
                <w:noProof/>
                <w:webHidden/>
              </w:rPr>
              <w:instrText xml:space="preserve"> PAGEREF _Toc455417487 \h </w:instrText>
            </w:r>
            <w:r>
              <w:rPr>
                <w:noProof/>
                <w:webHidden/>
              </w:rPr>
            </w:r>
            <w:r>
              <w:rPr>
                <w:noProof/>
                <w:webHidden/>
              </w:rPr>
              <w:fldChar w:fldCharType="separate"/>
            </w:r>
            <w:r w:rsidR="003B3C0D">
              <w:rPr>
                <w:noProof/>
                <w:webHidden/>
              </w:rPr>
              <w:t>34</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88" w:history="1">
            <w:r w:rsidRPr="00CF5011">
              <w:rPr>
                <w:rStyle w:val="Hiperligao"/>
                <w:noProof/>
              </w:rPr>
              <w:t>4.4</w:t>
            </w:r>
            <w:r>
              <w:rPr>
                <w:rFonts w:asciiTheme="minorHAnsi" w:eastAsiaTheme="minorEastAsia" w:hAnsiTheme="minorHAnsi" w:cstheme="minorBidi"/>
                <w:noProof/>
                <w:szCs w:val="22"/>
                <w:lang w:eastAsia="pt-PT"/>
              </w:rPr>
              <w:tab/>
            </w:r>
            <w:r w:rsidRPr="00CF5011">
              <w:rPr>
                <w:rStyle w:val="Hiperligao"/>
                <w:noProof/>
              </w:rPr>
              <w:t>Indexação</w:t>
            </w:r>
            <w:r>
              <w:rPr>
                <w:noProof/>
                <w:webHidden/>
              </w:rPr>
              <w:tab/>
            </w:r>
            <w:r>
              <w:rPr>
                <w:noProof/>
                <w:webHidden/>
              </w:rPr>
              <w:fldChar w:fldCharType="begin"/>
            </w:r>
            <w:r>
              <w:rPr>
                <w:noProof/>
                <w:webHidden/>
              </w:rPr>
              <w:instrText xml:space="preserve"> PAGEREF _Toc455417488 \h </w:instrText>
            </w:r>
            <w:r>
              <w:rPr>
                <w:noProof/>
                <w:webHidden/>
              </w:rPr>
            </w:r>
            <w:r>
              <w:rPr>
                <w:noProof/>
                <w:webHidden/>
              </w:rPr>
              <w:fldChar w:fldCharType="separate"/>
            </w:r>
            <w:r w:rsidR="003B3C0D">
              <w:rPr>
                <w:noProof/>
                <w:webHidden/>
              </w:rPr>
              <w:t>36</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89" w:history="1">
            <w:r w:rsidRPr="00CF5011">
              <w:rPr>
                <w:rStyle w:val="Hiperligao"/>
                <w:noProof/>
              </w:rPr>
              <w:t>4.5</w:t>
            </w:r>
            <w:r>
              <w:rPr>
                <w:rFonts w:asciiTheme="minorHAnsi" w:eastAsiaTheme="minorEastAsia" w:hAnsiTheme="minorHAnsi" w:cstheme="minorBidi"/>
                <w:noProof/>
                <w:szCs w:val="22"/>
                <w:lang w:eastAsia="pt-PT"/>
              </w:rPr>
              <w:tab/>
            </w:r>
            <w:r w:rsidRPr="00CF5011">
              <w:rPr>
                <w:rStyle w:val="Hiperligao"/>
                <w:noProof/>
              </w:rPr>
              <w:t>Pesquisa</w:t>
            </w:r>
            <w:r>
              <w:rPr>
                <w:noProof/>
                <w:webHidden/>
              </w:rPr>
              <w:tab/>
            </w:r>
            <w:r>
              <w:rPr>
                <w:noProof/>
                <w:webHidden/>
              </w:rPr>
              <w:fldChar w:fldCharType="begin"/>
            </w:r>
            <w:r>
              <w:rPr>
                <w:noProof/>
                <w:webHidden/>
              </w:rPr>
              <w:instrText xml:space="preserve"> PAGEREF _Toc455417489 \h </w:instrText>
            </w:r>
            <w:r>
              <w:rPr>
                <w:noProof/>
                <w:webHidden/>
              </w:rPr>
            </w:r>
            <w:r>
              <w:rPr>
                <w:noProof/>
                <w:webHidden/>
              </w:rPr>
              <w:fldChar w:fldCharType="separate"/>
            </w:r>
            <w:r w:rsidR="003B3C0D">
              <w:rPr>
                <w:noProof/>
                <w:webHidden/>
              </w:rPr>
              <w:t>40</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90" w:history="1">
            <w:r w:rsidRPr="00CF5011">
              <w:rPr>
                <w:rStyle w:val="Hiperligao"/>
                <w:noProof/>
              </w:rPr>
              <w:t>4.5.1</w:t>
            </w:r>
            <w:r>
              <w:rPr>
                <w:rFonts w:asciiTheme="minorHAnsi" w:eastAsiaTheme="minorEastAsia" w:hAnsiTheme="minorHAnsi" w:cstheme="minorBidi"/>
                <w:noProof/>
                <w:szCs w:val="22"/>
                <w:lang w:eastAsia="pt-PT"/>
              </w:rPr>
              <w:tab/>
            </w:r>
            <w:r w:rsidRPr="00CF5011">
              <w:rPr>
                <w:rStyle w:val="Hiperligao"/>
                <w:noProof/>
              </w:rPr>
              <w:t>Pesquisa Avançada</w:t>
            </w:r>
            <w:r>
              <w:rPr>
                <w:noProof/>
                <w:webHidden/>
              </w:rPr>
              <w:tab/>
            </w:r>
            <w:r>
              <w:rPr>
                <w:noProof/>
                <w:webHidden/>
              </w:rPr>
              <w:fldChar w:fldCharType="begin"/>
            </w:r>
            <w:r>
              <w:rPr>
                <w:noProof/>
                <w:webHidden/>
              </w:rPr>
              <w:instrText xml:space="preserve"> PAGEREF _Toc455417490 \h </w:instrText>
            </w:r>
            <w:r>
              <w:rPr>
                <w:noProof/>
                <w:webHidden/>
              </w:rPr>
            </w:r>
            <w:r>
              <w:rPr>
                <w:noProof/>
                <w:webHidden/>
              </w:rPr>
              <w:fldChar w:fldCharType="separate"/>
            </w:r>
            <w:r w:rsidR="003B3C0D">
              <w:rPr>
                <w:noProof/>
                <w:webHidden/>
              </w:rPr>
              <w:t>40</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91" w:history="1">
            <w:r w:rsidRPr="00CF5011">
              <w:rPr>
                <w:rStyle w:val="Hiperligao"/>
                <w:noProof/>
              </w:rPr>
              <w:t>4.5.2</w:t>
            </w:r>
            <w:r>
              <w:rPr>
                <w:rFonts w:asciiTheme="minorHAnsi" w:eastAsiaTheme="minorEastAsia" w:hAnsiTheme="minorHAnsi" w:cstheme="minorBidi"/>
                <w:noProof/>
                <w:szCs w:val="22"/>
                <w:lang w:eastAsia="pt-PT"/>
              </w:rPr>
              <w:tab/>
            </w:r>
            <w:r w:rsidRPr="00CF5011">
              <w:rPr>
                <w:rStyle w:val="Hiperligao"/>
                <w:noProof/>
              </w:rPr>
              <w:t xml:space="preserve">Construção de </w:t>
            </w:r>
            <w:r w:rsidRPr="00CF5011">
              <w:rPr>
                <w:rStyle w:val="Hiperligao"/>
                <w:i/>
                <w:noProof/>
              </w:rPr>
              <w:t>queries</w:t>
            </w:r>
            <w:r>
              <w:rPr>
                <w:noProof/>
                <w:webHidden/>
              </w:rPr>
              <w:tab/>
            </w:r>
            <w:r>
              <w:rPr>
                <w:noProof/>
                <w:webHidden/>
              </w:rPr>
              <w:fldChar w:fldCharType="begin"/>
            </w:r>
            <w:r>
              <w:rPr>
                <w:noProof/>
                <w:webHidden/>
              </w:rPr>
              <w:instrText xml:space="preserve"> PAGEREF _Toc455417491 \h </w:instrText>
            </w:r>
            <w:r>
              <w:rPr>
                <w:noProof/>
                <w:webHidden/>
              </w:rPr>
            </w:r>
            <w:r>
              <w:rPr>
                <w:noProof/>
                <w:webHidden/>
              </w:rPr>
              <w:fldChar w:fldCharType="separate"/>
            </w:r>
            <w:r w:rsidR="003B3C0D">
              <w:rPr>
                <w:noProof/>
                <w:webHidden/>
              </w:rPr>
              <w:t>41</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92" w:history="1">
            <w:r w:rsidRPr="00CF5011">
              <w:rPr>
                <w:rStyle w:val="Hiperligao"/>
                <w:noProof/>
              </w:rPr>
              <w:t>4.5.3</w:t>
            </w:r>
            <w:r>
              <w:rPr>
                <w:rFonts w:asciiTheme="minorHAnsi" w:eastAsiaTheme="minorEastAsia" w:hAnsiTheme="minorHAnsi" w:cstheme="minorBidi"/>
                <w:noProof/>
                <w:szCs w:val="22"/>
                <w:lang w:eastAsia="pt-PT"/>
              </w:rPr>
              <w:tab/>
            </w:r>
            <w:r w:rsidRPr="00CF5011">
              <w:rPr>
                <w:rStyle w:val="Hiperligao"/>
                <w:noProof/>
              </w:rPr>
              <w:t>Ordenação dos resultados</w:t>
            </w:r>
            <w:r>
              <w:rPr>
                <w:noProof/>
                <w:webHidden/>
              </w:rPr>
              <w:tab/>
            </w:r>
            <w:r>
              <w:rPr>
                <w:noProof/>
                <w:webHidden/>
              </w:rPr>
              <w:fldChar w:fldCharType="begin"/>
            </w:r>
            <w:r>
              <w:rPr>
                <w:noProof/>
                <w:webHidden/>
              </w:rPr>
              <w:instrText xml:space="preserve"> PAGEREF _Toc455417492 \h </w:instrText>
            </w:r>
            <w:r>
              <w:rPr>
                <w:noProof/>
                <w:webHidden/>
              </w:rPr>
            </w:r>
            <w:r>
              <w:rPr>
                <w:noProof/>
                <w:webHidden/>
              </w:rPr>
              <w:fldChar w:fldCharType="separate"/>
            </w:r>
            <w:r w:rsidR="003B3C0D">
              <w:rPr>
                <w:noProof/>
                <w:webHidden/>
              </w:rPr>
              <w:t>41</w:t>
            </w:r>
            <w:r>
              <w:rPr>
                <w:noProof/>
                <w:webHidden/>
              </w:rPr>
              <w:fldChar w:fldCharType="end"/>
            </w:r>
          </w:hyperlink>
        </w:p>
        <w:p w:rsidR="00CE378C" w:rsidRDefault="00CE378C" w:rsidP="00CE378C">
          <w:pPr>
            <w:pStyle w:val="ndice3"/>
            <w:tabs>
              <w:tab w:val="left" w:pos="1134"/>
            </w:tabs>
            <w:rPr>
              <w:rFonts w:asciiTheme="minorHAnsi" w:eastAsiaTheme="minorEastAsia" w:hAnsiTheme="minorHAnsi" w:cstheme="minorBidi"/>
              <w:noProof/>
              <w:szCs w:val="22"/>
              <w:lang w:eastAsia="pt-PT"/>
            </w:rPr>
          </w:pPr>
          <w:hyperlink w:anchor="_Toc455417493" w:history="1">
            <w:r w:rsidRPr="00CF5011">
              <w:rPr>
                <w:rStyle w:val="Hiperligao"/>
                <w:noProof/>
              </w:rPr>
              <w:t>4.5.4</w:t>
            </w:r>
            <w:r>
              <w:rPr>
                <w:rFonts w:asciiTheme="minorHAnsi" w:eastAsiaTheme="minorEastAsia" w:hAnsiTheme="minorHAnsi" w:cstheme="minorBidi"/>
                <w:noProof/>
                <w:szCs w:val="22"/>
                <w:lang w:eastAsia="pt-PT"/>
              </w:rPr>
              <w:tab/>
            </w:r>
            <w:r w:rsidRPr="00CF5011">
              <w:rPr>
                <w:rStyle w:val="Hiperligao"/>
                <w:noProof/>
              </w:rPr>
              <w:t>Construção dos resultados</w:t>
            </w:r>
            <w:r>
              <w:rPr>
                <w:noProof/>
                <w:webHidden/>
              </w:rPr>
              <w:tab/>
            </w:r>
            <w:r>
              <w:rPr>
                <w:noProof/>
                <w:webHidden/>
              </w:rPr>
              <w:fldChar w:fldCharType="begin"/>
            </w:r>
            <w:r>
              <w:rPr>
                <w:noProof/>
                <w:webHidden/>
              </w:rPr>
              <w:instrText xml:space="preserve"> PAGEREF _Toc455417493 \h </w:instrText>
            </w:r>
            <w:r>
              <w:rPr>
                <w:noProof/>
                <w:webHidden/>
              </w:rPr>
            </w:r>
            <w:r>
              <w:rPr>
                <w:noProof/>
                <w:webHidden/>
              </w:rPr>
              <w:fldChar w:fldCharType="separate"/>
            </w:r>
            <w:r w:rsidR="003B3C0D">
              <w:rPr>
                <w:noProof/>
                <w:webHidden/>
              </w:rPr>
              <w:t>42</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94" w:history="1">
            <w:r w:rsidRPr="00CF5011">
              <w:rPr>
                <w:rStyle w:val="Hiperligao"/>
                <w:noProof/>
              </w:rPr>
              <w:t>4.6</w:t>
            </w:r>
            <w:r>
              <w:rPr>
                <w:rFonts w:asciiTheme="minorHAnsi" w:eastAsiaTheme="minorEastAsia" w:hAnsiTheme="minorHAnsi" w:cstheme="minorBidi"/>
                <w:noProof/>
                <w:szCs w:val="22"/>
                <w:lang w:eastAsia="pt-PT"/>
              </w:rPr>
              <w:tab/>
            </w:r>
            <w:r w:rsidRPr="00CF5011">
              <w:rPr>
                <w:rStyle w:val="Hiperligao"/>
                <w:noProof/>
              </w:rPr>
              <w:t>Atualização de índices</w:t>
            </w:r>
            <w:r>
              <w:rPr>
                <w:noProof/>
                <w:webHidden/>
              </w:rPr>
              <w:tab/>
            </w:r>
            <w:r>
              <w:rPr>
                <w:noProof/>
                <w:webHidden/>
              </w:rPr>
              <w:fldChar w:fldCharType="begin"/>
            </w:r>
            <w:r>
              <w:rPr>
                <w:noProof/>
                <w:webHidden/>
              </w:rPr>
              <w:instrText xml:space="preserve"> PAGEREF _Toc455417494 \h </w:instrText>
            </w:r>
            <w:r>
              <w:rPr>
                <w:noProof/>
                <w:webHidden/>
              </w:rPr>
            </w:r>
            <w:r>
              <w:rPr>
                <w:noProof/>
                <w:webHidden/>
              </w:rPr>
              <w:fldChar w:fldCharType="separate"/>
            </w:r>
            <w:r w:rsidR="003B3C0D">
              <w:rPr>
                <w:noProof/>
                <w:webHidden/>
              </w:rPr>
              <w:t>42</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95" w:history="1">
            <w:r w:rsidRPr="00CF5011">
              <w:rPr>
                <w:rStyle w:val="Hiperligao"/>
                <w:noProof/>
              </w:rPr>
              <w:t>4.7</w:t>
            </w:r>
            <w:r>
              <w:rPr>
                <w:rFonts w:asciiTheme="minorHAnsi" w:eastAsiaTheme="minorEastAsia" w:hAnsiTheme="minorHAnsi" w:cstheme="minorBidi"/>
                <w:noProof/>
                <w:szCs w:val="22"/>
                <w:lang w:eastAsia="pt-PT"/>
              </w:rPr>
              <w:tab/>
            </w:r>
            <w:r w:rsidRPr="00CF5011">
              <w:rPr>
                <w:rStyle w:val="Hiperligao"/>
                <w:noProof/>
              </w:rPr>
              <w:t>Interface</w:t>
            </w:r>
            <w:r>
              <w:rPr>
                <w:noProof/>
                <w:webHidden/>
              </w:rPr>
              <w:tab/>
            </w:r>
            <w:r>
              <w:rPr>
                <w:noProof/>
                <w:webHidden/>
              </w:rPr>
              <w:fldChar w:fldCharType="begin"/>
            </w:r>
            <w:r>
              <w:rPr>
                <w:noProof/>
                <w:webHidden/>
              </w:rPr>
              <w:instrText xml:space="preserve"> PAGEREF _Toc455417495 \h </w:instrText>
            </w:r>
            <w:r>
              <w:rPr>
                <w:noProof/>
                <w:webHidden/>
              </w:rPr>
            </w:r>
            <w:r>
              <w:rPr>
                <w:noProof/>
                <w:webHidden/>
              </w:rPr>
              <w:fldChar w:fldCharType="separate"/>
            </w:r>
            <w:r w:rsidR="003B3C0D">
              <w:rPr>
                <w:noProof/>
                <w:webHidden/>
              </w:rPr>
              <w:t>43</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96" w:history="1">
            <w:r w:rsidRPr="00CF5011">
              <w:rPr>
                <w:rStyle w:val="Hiperligao"/>
                <w:noProof/>
              </w:rPr>
              <w:t>4.8</w:t>
            </w:r>
            <w:r>
              <w:rPr>
                <w:rFonts w:asciiTheme="minorHAnsi" w:eastAsiaTheme="minorEastAsia" w:hAnsiTheme="minorHAnsi" w:cstheme="minorBidi"/>
                <w:noProof/>
                <w:szCs w:val="22"/>
                <w:lang w:eastAsia="pt-PT"/>
              </w:rPr>
              <w:tab/>
            </w:r>
            <w:r w:rsidRPr="00CF5011">
              <w:rPr>
                <w:rStyle w:val="Hiperligao"/>
                <w:noProof/>
              </w:rPr>
              <w:t>Ferramentas e Tecnologias</w:t>
            </w:r>
            <w:r>
              <w:rPr>
                <w:noProof/>
                <w:webHidden/>
              </w:rPr>
              <w:tab/>
            </w:r>
            <w:r>
              <w:rPr>
                <w:noProof/>
                <w:webHidden/>
              </w:rPr>
              <w:fldChar w:fldCharType="begin"/>
            </w:r>
            <w:r>
              <w:rPr>
                <w:noProof/>
                <w:webHidden/>
              </w:rPr>
              <w:instrText xml:space="preserve"> PAGEREF _Toc455417496 \h </w:instrText>
            </w:r>
            <w:r>
              <w:rPr>
                <w:noProof/>
                <w:webHidden/>
              </w:rPr>
            </w:r>
            <w:r>
              <w:rPr>
                <w:noProof/>
                <w:webHidden/>
              </w:rPr>
              <w:fldChar w:fldCharType="separate"/>
            </w:r>
            <w:r w:rsidR="003B3C0D">
              <w:rPr>
                <w:noProof/>
                <w:webHidden/>
              </w:rPr>
              <w:t>45</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97" w:history="1">
            <w:r w:rsidRPr="00CF5011">
              <w:rPr>
                <w:rStyle w:val="Hiperligao"/>
                <w:noProof/>
              </w:rPr>
              <w:t>4.9</w:t>
            </w:r>
            <w:r>
              <w:rPr>
                <w:rFonts w:asciiTheme="minorHAnsi" w:eastAsiaTheme="minorEastAsia" w:hAnsiTheme="minorHAnsi" w:cstheme="minorBidi"/>
                <w:noProof/>
                <w:szCs w:val="22"/>
                <w:lang w:eastAsia="pt-PT"/>
              </w:rPr>
              <w:tab/>
            </w:r>
            <w:r w:rsidRPr="00CF5011">
              <w:rPr>
                <w:rStyle w:val="Hiperligao"/>
                <w:noProof/>
              </w:rPr>
              <w:t>Resumo</w:t>
            </w:r>
            <w:r>
              <w:rPr>
                <w:noProof/>
                <w:webHidden/>
              </w:rPr>
              <w:tab/>
            </w:r>
            <w:r>
              <w:rPr>
                <w:noProof/>
                <w:webHidden/>
              </w:rPr>
              <w:fldChar w:fldCharType="begin"/>
            </w:r>
            <w:r>
              <w:rPr>
                <w:noProof/>
                <w:webHidden/>
              </w:rPr>
              <w:instrText xml:space="preserve"> PAGEREF _Toc455417497 \h </w:instrText>
            </w:r>
            <w:r>
              <w:rPr>
                <w:noProof/>
                <w:webHidden/>
              </w:rPr>
            </w:r>
            <w:r>
              <w:rPr>
                <w:noProof/>
                <w:webHidden/>
              </w:rPr>
              <w:fldChar w:fldCharType="separate"/>
            </w:r>
            <w:r w:rsidR="003B3C0D">
              <w:rPr>
                <w:noProof/>
                <w:webHidden/>
              </w:rPr>
              <w:t>46</w:t>
            </w:r>
            <w:r>
              <w:rPr>
                <w:noProof/>
                <w:webHidden/>
              </w:rPr>
              <w:fldChar w:fldCharType="end"/>
            </w:r>
          </w:hyperlink>
        </w:p>
        <w:p w:rsidR="00CE378C" w:rsidRDefault="00CE378C">
          <w:pPr>
            <w:pStyle w:val="ndice1"/>
            <w:rPr>
              <w:rFonts w:asciiTheme="minorHAnsi" w:eastAsiaTheme="minorEastAsia" w:hAnsiTheme="minorHAnsi" w:cstheme="minorBidi"/>
              <w:b w:val="0"/>
              <w:noProof/>
              <w:szCs w:val="22"/>
              <w:lang w:eastAsia="pt-PT"/>
            </w:rPr>
          </w:pPr>
          <w:hyperlink w:anchor="_Toc455417498" w:history="1">
            <w:r w:rsidRPr="00CF5011">
              <w:rPr>
                <w:rStyle w:val="Hiperligao"/>
                <w:noProof/>
              </w:rPr>
              <w:t>Simulação e Resultados</w:t>
            </w:r>
            <w:r>
              <w:rPr>
                <w:noProof/>
                <w:webHidden/>
              </w:rPr>
              <w:tab/>
            </w:r>
            <w:r>
              <w:rPr>
                <w:noProof/>
                <w:webHidden/>
              </w:rPr>
              <w:fldChar w:fldCharType="begin"/>
            </w:r>
            <w:r>
              <w:rPr>
                <w:noProof/>
                <w:webHidden/>
              </w:rPr>
              <w:instrText xml:space="preserve"> PAGEREF _Toc455417498 \h </w:instrText>
            </w:r>
            <w:r>
              <w:rPr>
                <w:noProof/>
                <w:webHidden/>
              </w:rPr>
            </w:r>
            <w:r>
              <w:rPr>
                <w:noProof/>
                <w:webHidden/>
              </w:rPr>
              <w:fldChar w:fldCharType="separate"/>
            </w:r>
            <w:r w:rsidR="003B3C0D">
              <w:rPr>
                <w:noProof/>
                <w:webHidden/>
              </w:rPr>
              <w:t>51</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499" w:history="1">
            <w:r w:rsidRPr="00CF5011">
              <w:rPr>
                <w:rStyle w:val="Hiperligao"/>
                <w:noProof/>
              </w:rPr>
              <w:t>5.1</w:t>
            </w:r>
            <w:r>
              <w:rPr>
                <w:rFonts w:asciiTheme="minorHAnsi" w:eastAsiaTheme="minorEastAsia" w:hAnsiTheme="minorHAnsi" w:cstheme="minorBidi"/>
                <w:noProof/>
                <w:szCs w:val="22"/>
                <w:lang w:eastAsia="pt-PT"/>
              </w:rPr>
              <w:tab/>
            </w:r>
            <w:r w:rsidRPr="00CF5011">
              <w:rPr>
                <w:rStyle w:val="Hiperligao"/>
                <w:noProof/>
              </w:rPr>
              <w:t>Introdução</w:t>
            </w:r>
            <w:r>
              <w:rPr>
                <w:noProof/>
                <w:webHidden/>
              </w:rPr>
              <w:tab/>
            </w:r>
            <w:r>
              <w:rPr>
                <w:noProof/>
                <w:webHidden/>
              </w:rPr>
              <w:fldChar w:fldCharType="begin"/>
            </w:r>
            <w:r>
              <w:rPr>
                <w:noProof/>
                <w:webHidden/>
              </w:rPr>
              <w:instrText xml:space="preserve"> PAGEREF _Toc455417499 \h </w:instrText>
            </w:r>
            <w:r>
              <w:rPr>
                <w:noProof/>
                <w:webHidden/>
              </w:rPr>
            </w:r>
            <w:r>
              <w:rPr>
                <w:noProof/>
                <w:webHidden/>
              </w:rPr>
              <w:fldChar w:fldCharType="separate"/>
            </w:r>
            <w:r w:rsidR="003B3C0D">
              <w:rPr>
                <w:noProof/>
                <w:webHidden/>
              </w:rPr>
              <w:t>51</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500" w:history="1">
            <w:r w:rsidRPr="00CF5011">
              <w:rPr>
                <w:rStyle w:val="Hiperligao"/>
                <w:noProof/>
              </w:rPr>
              <w:t>5.2</w:t>
            </w:r>
            <w:r>
              <w:rPr>
                <w:rFonts w:asciiTheme="minorHAnsi" w:eastAsiaTheme="minorEastAsia" w:hAnsiTheme="minorHAnsi" w:cstheme="minorBidi"/>
                <w:noProof/>
                <w:szCs w:val="22"/>
                <w:lang w:eastAsia="pt-PT"/>
              </w:rPr>
              <w:tab/>
            </w:r>
            <w:r w:rsidRPr="00CF5011">
              <w:rPr>
                <w:rStyle w:val="Hiperligao"/>
                <w:noProof/>
              </w:rPr>
              <w:t>Cenário</w:t>
            </w:r>
            <w:r>
              <w:rPr>
                <w:noProof/>
                <w:webHidden/>
              </w:rPr>
              <w:tab/>
            </w:r>
            <w:r>
              <w:rPr>
                <w:noProof/>
                <w:webHidden/>
              </w:rPr>
              <w:fldChar w:fldCharType="begin"/>
            </w:r>
            <w:r>
              <w:rPr>
                <w:noProof/>
                <w:webHidden/>
              </w:rPr>
              <w:instrText xml:space="preserve"> PAGEREF _Toc455417500 \h </w:instrText>
            </w:r>
            <w:r>
              <w:rPr>
                <w:noProof/>
                <w:webHidden/>
              </w:rPr>
            </w:r>
            <w:r>
              <w:rPr>
                <w:noProof/>
                <w:webHidden/>
              </w:rPr>
              <w:fldChar w:fldCharType="separate"/>
            </w:r>
            <w:r w:rsidR="003B3C0D">
              <w:rPr>
                <w:noProof/>
                <w:webHidden/>
              </w:rPr>
              <w:t>51</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501" w:history="1">
            <w:r w:rsidRPr="00CF5011">
              <w:rPr>
                <w:rStyle w:val="Hiperligao"/>
                <w:noProof/>
              </w:rPr>
              <w:t>5.3</w:t>
            </w:r>
            <w:r>
              <w:rPr>
                <w:rFonts w:asciiTheme="minorHAnsi" w:eastAsiaTheme="minorEastAsia" w:hAnsiTheme="minorHAnsi" w:cstheme="minorBidi"/>
                <w:noProof/>
                <w:szCs w:val="22"/>
                <w:lang w:eastAsia="pt-PT"/>
              </w:rPr>
              <w:tab/>
            </w:r>
            <w:r w:rsidRPr="00CF5011">
              <w:rPr>
                <w:rStyle w:val="Hiperligao"/>
                <w:noProof/>
              </w:rPr>
              <w:t>Resultados Experimentais</w:t>
            </w:r>
            <w:r>
              <w:rPr>
                <w:noProof/>
                <w:webHidden/>
              </w:rPr>
              <w:tab/>
            </w:r>
            <w:r>
              <w:rPr>
                <w:noProof/>
                <w:webHidden/>
              </w:rPr>
              <w:fldChar w:fldCharType="begin"/>
            </w:r>
            <w:r>
              <w:rPr>
                <w:noProof/>
                <w:webHidden/>
              </w:rPr>
              <w:instrText xml:space="preserve"> PAGEREF _Toc455417501 \h </w:instrText>
            </w:r>
            <w:r>
              <w:rPr>
                <w:noProof/>
                <w:webHidden/>
              </w:rPr>
            </w:r>
            <w:r>
              <w:rPr>
                <w:noProof/>
                <w:webHidden/>
              </w:rPr>
              <w:fldChar w:fldCharType="separate"/>
            </w:r>
            <w:r w:rsidR="003B3C0D">
              <w:rPr>
                <w:noProof/>
                <w:webHidden/>
              </w:rPr>
              <w:t>52</w:t>
            </w:r>
            <w:r>
              <w:rPr>
                <w:noProof/>
                <w:webHidden/>
              </w:rPr>
              <w:fldChar w:fldCharType="end"/>
            </w:r>
          </w:hyperlink>
        </w:p>
        <w:p w:rsidR="00CE378C" w:rsidRDefault="00CE378C">
          <w:pPr>
            <w:pStyle w:val="ndice1"/>
            <w:rPr>
              <w:rFonts w:asciiTheme="minorHAnsi" w:eastAsiaTheme="minorEastAsia" w:hAnsiTheme="minorHAnsi" w:cstheme="minorBidi"/>
              <w:b w:val="0"/>
              <w:noProof/>
              <w:szCs w:val="22"/>
              <w:lang w:eastAsia="pt-PT"/>
            </w:rPr>
          </w:pPr>
          <w:hyperlink w:anchor="_Toc455417502" w:history="1">
            <w:r w:rsidRPr="00CF5011">
              <w:rPr>
                <w:rStyle w:val="Hiperligao"/>
                <w:noProof/>
              </w:rPr>
              <w:t>Conclusões e Trabalho Futuro</w:t>
            </w:r>
            <w:r>
              <w:rPr>
                <w:noProof/>
                <w:webHidden/>
              </w:rPr>
              <w:tab/>
            </w:r>
            <w:r>
              <w:rPr>
                <w:noProof/>
                <w:webHidden/>
              </w:rPr>
              <w:fldChar w:fldCharType="begin"/>
            </w:r>
            <w:r>
              <w:rPr>
                <w:noProof/>
                <w:webHidden/>
              </w:rPr>
              <w:instrText xml:space="preserve"> PAGEREF _Toc455417502 \h </w:instrText>
            </w:r>
            <w:r>
              <w:rPr>
                <w:noProof/>
                <w:webHidden/>
              </w:rPr>
            </w:r>
            <w:r>
              <w:rPr>
                <w:noProof/>
                <w:webHidden/>
              </w:rPr>
              <w:fldChar w:fldCharType="separate"/>
            </w:r>
            <w:r w:rsidR="003B3C0D">
              <w:rPr>
                <w:noProof/>
                <w:webHidden/>
              </w:rPr>
              <w:t>55</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503" w:history="1">
            <w:r w:rsidRPr="00CF5011">
              <w:rPr>
                <w:rStyle w:val="Hiperligao"/>
                <w:noProof/>
              </w:rPr>
              <w:t>6.1</w:t>
            </w:r>
            <w:r>
              <w:rPr>
                <w:rFonts w:asciiTheme="minorHAnsi" w:eastAsiaTheme="minorEastAsia" w:hAnsiTheme="minorHAnsi" w:cstheme="minorBidi"/>
                <w:noProof/>
                <w:szCs w:val="22"/>
                <w:lang w:eastAsia="pt-PT"/>
              </w:rPr>
              <w:tab/>
            </w:r>
            <w:r w:rsidRPr="00CF5011">
              <w:rPr>
                <w:rStyle w:val="Hiperligao"/>
                <w:noProof/>
              </w:rPr>
              <w:t>Conclusão e Satisfação dos Objetivos</w:t>
            </w:r>
            <w:r>
              <w:rPr>
                <w:noProof/>
                <w:webHidden/>
              </w:rPr>
              <w:tab/>
            </w:r>
            <w:r>
              <w:rPr>
                <w:noProof/>
                <w:webHidden/>
              </w:rPr>
              <w:fldChar w:fldCharType="begin"/>
            </w:r>
            <w:r>
              <w:rPr>
                <w:noProof/>
                <w:webHidden/>
              </w:rPr>
              <w:instrText xml:space="preserve"> PAGEREF _Toc455417503 \h </w:instrText>
            </w:r>
            <w:r>
              <w:rPr>
                <w:noProof/>
                <w:webHidden/>
              </w:rPr>
            </w:r>
            <w:r>
              <w:rPr>
                <w:noProof/>
                <w:webHidden/>
              </w:rPr>
              <w:fldChar w:fldCharType="separate"/>
            </w:r>
            <w:r w:rsidR="003B3C0D">
              <w:rPr>
                <w:noProof/>
                <w:webHidden/>
              </w:rPr>
              <w:t>55</w:t>
            </w:r>
            <w:r>
              <w:rPr>
                <w:noProof/>
                <w:webHidden/>
              </w:rPr>
              <w:fldChar w:fldCharType="end"/>
            </w:r>
          </w:hyperlink>
        </w:p>
        <w:p w:rsidR="00CE378C" w:rsidRDefault="00CE378C" w:rsidP="00CE378C">
          <w:pPr>
            <w:pStyle w:val="ndice2"/>
            <w:tabs>
              <w:tab w:val="left" w:pos="709"/>
            </w:tabs>
            <w:rPr>
              <w:rFonts w:asciiTheme="minorHAnsi" w:eastAsiaTheme="minorEastAsia" w:hAnsiTheme="minorHAnsi" w:cstheme="minorBidi"/>
              <w:noProof/>
              <w:szCs w:val="22"/>
              <w:lang w:eastAsia="pt-PT"/>
            </w:rPr>
          </w:pPr>
          <w:hyperlink w:anchor="_Toc455417504" w:history="1">
            <w:r w:rsidRPr="00CF5011">
              <w:rPr>
                <w:rStyle w:val="Hiperligao"/>
                <w:noProof/>
              </w:rPr>
              <w:t>6.2</w:t>
            </w:r>
            <w:r>
              <w:rPr>
                <w:rFonts w:asciiTheme="minorHAnsi" w:eastAsiaTheme="minorEastAsia" w:hAnsiTheme="minorHAnsi" w:cstheme="minorBidi"/>
                <w:noProof/>
                <w:szCs w:val="22"/>
                <w:lang w:eastAsia="pt-PT"/>
              </w:rPr>
              <w:tab/>
            </w:r>
            <w:r w:rsidRPr="00CF5011">
              <w:rPr>
                <w:rStyle w:val="Hiperligao"/>
                <w:noProof/>
              </w:rPr>
              <w:t>Trabalho Futuro</w:t>
            </w:r>
            <w:r>
              <w:rPr>
                <w:noProof/>
                <w:webHidden/>
              </w:rPr>
              <w:tab/>
            </w:r>
            <w:r>
              <w:rPr>
                <w:noProof/>
                <w:webHidden/>
              </w:rPr>
              <w:fldChar w:fldCharType="begin"/>
            </w:r>
            <w:r>
              <w:rPr>
                <w:noProof/>
                <w:webHidden/>
              </w:rPr>
              <w:instrText xml:space="preserve"> PAGEREF _Toc455417504 \h </w:instrText>
            </w:r>
            <w:r>
              <w:rPr>
                <w:noProof/>
                <w:webHidden/>
              </w:rPr>
            </w:r>
            <w:r>
              <w:rPr>
                <w:noProof/>
                <w:webHidden/>
              </w:rPr>
              <w:fldChar w:fldCharType="separate"/>
            </w:r>
            <w:r w:rsidR="003B3C0D">
              <w:rPr>
                <w:noProof/>
                <w:webHidden/>
              </w:rPr>
              <w:t>56</w:t>
            </w:r>
            <w:r>
              <w:rPr>
                <w:noProof/>
                <w:webHidden/>
              </w:rPr>
              <w:fldChar w:fldCharType="end"/>
            </w:r>
          </w:hyperlink>
        </w:p>
        <w:p w:rsidR="00CE378C" w:rsidRDefault="00CE378C">
          <w:pPr>
            <w:pStyle w:val="ndice1"/>
            <w:rPr>
              <w:rFonts w:asciiTheme="minorHAnsi" w:eastAsiaTheme="minorEastAsia" w:hAnsiTheme="minorHAnsi" w:cstheme="minorBidi"/>
              <w:b w:val="0"/>
              <w:noProof/>
              <w:szCs w:val="22"/>
              <w:lang w:eastAsia="pt-PT"/>
            </w:rPr>
          </w:pPr>
          <w:hyperlink w:anchor="_Toc455417505" w:history="1">
            <w:r w:rsidRPr="00CF5011">
              <w:rPr>
                <w:rStyle w:val="Hiperligao"/>
                <w:noProof/>
              </w:rPr>
              <w:t>Referências</w:t>
            </w:r>
            <w:r>
              <w:rPr>
                <w:noProof/>
                <w:webHidden/>
              </w:rPr>
              <w:tab/>
            </w:r>
            <w:r>
              <w:rPr>
                <w:noProof/>
                <w:webHidden/>
              </w:rPr>
              <w:fldChar w:fldCharType="begin"/>
            </w:r>
            <w:r>
              <w:rPr>
                <w:noProof/>
                <w:webHidden/>
              </w:rPr>
              <w:instrText xml:space="preserve"> PAGEREF _Toc455417505 \h </w:instrText>
            </w:r>
            <w:r>
              <w:rPr>
                <w:noProof/>
                <w:webHidden/>
              </w:rPr>
            </w:r>
            <w:r>
              <w:rPr>
                <w:noProof/>
                <w:webHidden/>
              </w:rPr>
              <w:fldChar w:fldCharType="separate"/>
            </w:r>
            <w:r w:rsidR="003B3C0D">
              <w:rPr>
                <w:noProof/>
                <w:webHidden/>
              </w:rPr>
              <w:t>59</w:t>
            </w:r>
            <w:r>
              <w:rPr>
                <w:noProof/>
                <w:webHidden/>
              </w:rPr>
              <w:fldChar w:fldCharType="end"/>
            </w:r>
          </w:hyperlink>
        </w:p>
        <w:p w:rsidR="00CE378C" w:rsidRDefault="00CE378C">
          <w:pPr>
            <w:pStyle w:val="ndice1"/>
            <w:rPr>
              <w:rFonts w:asciiTheme="minorHAnsi" w:eastAsiaTheme="minorEastAsia" w:hAnsiTheme="minorHAnsi" w:cstheme="minorBidi"/>
              <w:b w:val="0"/>
              <w:noProof/>
              <w:szCs w:val="22"/>
              <w:lang w:eastAsia="pt-PT"/>
            </w:rPr>
          </w:pPr>
          <w:hyperlink w:anchor="_Toc455417506" w:history="1">
            <w:r w:rsidRPr="00CF5011">
              <w:rPr>
                <w:rStyle w:val="Hiperligao"/>
                <w:noProof/>
              </w:rPr>
              <w:t>Anexo A</w:t>
            </w:r>
            <w:r>
              <w:rPr>
                <w:noProof/>
                <w:webHidden/>
              </w:rPr>
              <w:tab/>
            </w:r>
            <w:r>
              <w:rPr>
                <w:noProof/>
                <w:webHidden/>
              </w:rPr>
              <w:fldChar w:fldCharType="begin"/>
            </w:r>
            <w:r>
              <w:rPr>
                <w:noProof/>
                <w:webHidden/>
              </w:rPr>
              <w:instrText xml:space="preserve"> PAGEREF _Toc455417506 \h </w:instrText>
            </w:r>
            <w:r>
              <w:rPr>
                <w:noProof/>
                <w:webHidden/>
              </w:rPr>
            </w:r>
            <w:r>
              <w:rPr>
                <w:noProof/>
                <w:webHidden/>
              </w:rPr>
              <w:fldChar w:fldCharType="separate"/>
            </w:r>
            <w:r w:rsidR="003B3C0D">
              <w:rPr>
                <w:noProof/>
                <w:webHidden/>
              </w:rPr>
              <w:t>61</w:t>
            </w:r>
            <w:r>
              <w:rPr>
                <w:noProof/>
                <w:webHidden/>
              </w:rPr>
              <w:fldChar w:fldCharType="end"/>
            </w:r>
          </w:hyperlink>
        </w:p>
        <w:p w:rsidR="00CE378C" w:rsidRDefault="00CE378C">
          <w:pPr>
            <w:pStyle w:val="ndice1"/>
            <w:rPr>
              <w:rFonts w:asciiTheme="minorHAnsi" w:eastAsiaTheme="minorEastAsia" w:hAnsiTheme="minorHAnsi" w:cstheme="minorBidi"/>
              <w:b w:val="0"/>
              <w:noProof/>
              <w:szCs w:val="22"/>
              <w:lang w:eastAsia="pt-PT"/>
            </w:rPr>
          </w:pPr>
          <w:hyperlink w:anchor="_Toc455417507" w:history="1">
            <w:r w:rsidRPr="00CF5011">
              <w:rPr>
                <w:rStyle w:val="Hiperligao"/>
                <w:noProof/>
              </w:rPr>
              <w:t>Anexo B</w:t>
            </w:r>
            <w:r>
              <w:rPr>
                <w:noProof/>
                <w:webHidden/>
              </w:rPr>
              <w:tab/>
            </w:r>
            <w:r>
              <w:rPr>
                <w:noProof/>
                <w:webHidden/>
              </w:rPr>
              <w:fldChar w:fldCharType="begin"/>
            </w:r>
            <w:r>
              <w:rPr>
                <w:noProof/>
                <w:webHidden/>
              </w:rPr>
              <w:instrText xml:space="preserve"> PAGEREF _Toc455417507 \h </w:instrText>
            </w:r>
            <w:r>
              <w:rPr>
                <w:noProof/>
                <w:webHidden/>
              </w:rPr>
            </w:r>
            <w:r>
              <w:rPr>
                <w:noProof/>
                <w:webHidden/>
              </w:rPr>
              <w:fldChar w:fldCharType="separate"/>
            </w:r>
            <w:r w:rsidR="003B3C0D">
              <w:rPr>
                <w:noProof/>
                <w:webHidden/>
              </w:rPr>
              <w:t>65</w:t>
            </w:r>
            <w:r>
              <w:rPr>
                <w:noProof/>
                <w:webHidden/>
              </w:rPr>
              <w:fldChar w:fldCharType="end"/>
            </w:r>
          </w:hyperlink>
        </w:p>
        <w:p w:rsidR="00D14525" w:rsidRPr="00173F88" w:rsidRDefault="0065776C" w:rsidP="00274728">
          <w:pPr>
            <w:jc w:val="left"/>
            <w:sectPr w:rsidR="00D14525" w:rsidRPr="00173F88" w:rsidSect="000470BA">
              <w:headerReference w:type="even" r:id="rId22"/>
              <w:headerReference w:type="default" r:id="rId23"/>
              <w:headerReference w:type="first" r:id="rId24"/>
              <w:type w:val="oddPage"/>
              <w:pgSz w:w="11905" w:h="16837"/>
              <w:pgMar w:top="1701" w:right="1701" w:bottom="1701" w:left="1701" w:header="1134" w:footer="1134" w:gutter="0"/>
              <w:pgNumType w:fmt="lowerRoman"/>
              <w:cols w:space="720"/>
              <w:formProt w:val="0"/>
              <w:titlePg/>
              <w:docGrid w:linePitch="299"/>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CE378C"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25" w:anchor="_Toc455417536" w:history="1">
        <w:r w:rsidR="00CE378C" w:rsidRPr="00D23D95">
          <w:rPr>
            <w:rStyle w:val="Hiperligao"/>
            <w:noProof/>
          </w:rPr>
          <w:t>Figura 1 - Sistema RI</w:t>
        </w:r>
        <w:r w:rsidR="00CE378C">
          <w:rPr>
            <w:noProof/>
            <w:webHidden/>
          </w:rPr>
          <w:tab/>
        </w:r>
        <w:r w:rsidR="00CE378C">
          <w:rPr>
            <w:noProof/>
            <w:webHidden/>
          </w:rPr>
          <w:fldChar w:fldCharType="begin"/>
        </w:r>
        <w:r w:rsidR="00CE378C">
          <w:rPr>
            <w:noProof/>
            <w:webHidden/>
          </w:rPr>
          <w:instrText xml:space="preserve"> PAGEREF _Toc455417536 \h </w:instrText>
        </w:r>
        <w:r w:rsidR="00CE378C">
          <w:rPr>
            <w:noProof/>
            <w:webHidden/>
          </w:rPr>
        </w:r>
        <w:r w:rsidR="00CE378C">
          <w:rPr>
            <w:noProof/>
            <w:webHidden/>
          </w:rPr>
          <w:fldChar w:fldCharType="separate"/>
        </w:r>
        <w:r w:rsidR="003B3C0D">
          <w:rPr>
            <w:noProof/>
            <w:webHidden/>
          </w:rPr>
          <w:t>7</w:t>
        </w:r>
        <w:r w:rsidR="00CE378C">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26" w:anchor="_Toc455417537" w:history="1">
        <w:r w:rsidRPr="00D23D95">
          <w:rPr>
            <w:rStyle w:val="Hiperligao"/>
            <w:noProof/>
          </w:rPr>
          <w:t>Figura 2 - Arquitetura do Apache Lucene, Hatcher and Gospodnetic [4]</w:t>
        </w:r>
        <w:r>
          <w:rPr>
            <w:noProof/>
            <w:webHidden/>
          </w:rPr>
          <w:tab/>
        </w:r>
        <w:r>
          <w:rPr>
            <w:noProof/>
            <w:webHidden/>
          </w:rPr>
          <w:fldChar w:fldCharType="begin"/>
        </w:r>
        <w:r>
          <w:rPr>
            <w:noProof/>
            <w:webHidden/>
          </w:rPr>
          <w:instrText xml:space="preserve"> PAGEREF _Toc455417537 \h </w:instrText>
        </w:r>
        <w:r>
          <w:rPr>
            <w:noProof/>
            <w:webHidden/>
          </w:rPr>
        </w:r>
        <w:r>
          <w:rPr>
            <w:noProof/>
            <w:webHidden/>
          </w:rPr>
          <w:fldChar w:fldCharType="separate"/>
        </w:r>
        <w:r w:rsidR="003B3C0D">
          <w:rPr>
            <w:noProof/>
            <w:webHidden/>
          </w:rPr>
          <w:t>12</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27" w:anchor="_Toc455417538" w:history="1">
        <w:r w:rsidRPr="00D23D95">
          <w:rPr>
            <w:rStyle w:val="Hiperligao"/>
            <w:noProof/>
          </w:rPr>
          <w:t xml:space="preserve">Figura 3 - Arquitetura do </w:t>
        </w:r>
        <w:r w:rsidRPr="00D23D95">
          <w:rPr>
            <w:rStyle w:val="Hiperligao"/>
            <w:i/>
            <w:noProof/>
          </w:rPr>
          <w:t>Sphinx Search</w:t>
        </w:r>
        <w:r w:rsidRPr="00D23D95">
          <w:rPr>
            <w:rStyle w:val="Hiperligao"/>
            <w:noProof/>
          </w:rPr>
          <w:t xml:space="preserve"> [2]</w:t>
        </w:r>
        <w:r>
          <w:rPr>
            <w:noProof/>
            <w:webHidden/>
          </w:rPr>
          <w:tab/>
        </w:r>
        <w:r>
          <w:rPr>
            <w:noProof/>
            <w:webHidden/>
          </w:rPr>
          <w:fldChar w:fldCharType="begin"/>
        </w:r>
        <w:r>
          <w:rPr>
            <w:noProof/>
            <w:webHidden/>
          </w:rPr>
          <w:instrText xml:space="preserve"> PAGEREF _Toc455417538 \h </w:instrText>
        </w:r>
        <w:r>
          <w:rPr>
            <w:noProof/>
            <w:webHidden/>
          </w:rPr>
        </w:r>
        <w:r>
          <w:rPr>
            <w:noProof/>
            <w:webHidden/>
          </w:rPr>
          <w:fldChar w:fldCharType="separate"/>
        </w:r>
        <w:r w:rsidR="003B3C0D">
          <w:rPr>
            <w:noProof/>
            <w:webHidden/>
          </w:rPr>
          <w:t>14</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28" w:anchor="_Toc455417539" w:history="1">
        <w:r w:rsidRPr="00D23D95">
          <w:rPr>
            <w:rStyle w:val="Hiperligao"/>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5417539 \h </w:instrText>
        </w:r>
        <w:r>
          <w:rPr>
            <w:noProof/>
            <w:webHidden/>
          </w:rPr>
        </w:r>
        <w:r>
          <w:rPr>
            <w:noProof/>
            <w:webHidden/>
          </w:rPr>
          <w:fldChar w:fldCharType="separate"/>
        </w:r>
        <w:r w:rsidR="003B3C0D">
          <w:rPr>
            <w:noProof/>
            <w:webHidden/>
          </w:rPr>
          <w:t>16</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29" w:anchor="_Toc455417540" w:history="1">
        <w:r w:rsidRPr="00D23D95">
          <w:rPr>
            <w:rStyle w:val="Hiperligao"/>
            <w:noProof/>
          </w:rPr>
          <w:t>Figura 5 - Estrutura hierárquica e relações dos termos do SNOMED [5]</w:t>
        </w:r>
        <w:r>
          <w:rPr>
            <w:noProof/>
            <w:webHidden/>
          </w:rPr>
          <w:tab/>
        </w:r>
        <w:r>
          <w:rPr>
            <w:noProof/>
            <w:webHidden/>
          </w:rPr>
          <w:fldChar w:fldCharType="begin"/>
        </w:r>
        <w:r>
          <w:rPr>
            <w:noProof/>
            <w:webHidden/>
          </w:rPr>
          <w:instrText xml:space="preserve"> PAGEREF _Toc455417540 \h </w:instrText>
        </w:r>
        <w:r>
          <w:rPr>
            <w:noProof/>
            <w:webHidden/>
          </w:rPr>
        </w:r>
        <w:r>
          <w:rPr>
            <w:noProof/>
            <w:webHidden/>
          </w:rPr>
          <w:fldChar w:fldCharType="separate"/>
        </w:r>
        <w:r w:rsidR="003B3C0D">
          <w:rPr>
            <w:noProof/>
            <w:webHidden/>
          </w:rPr>
          <w:t>19</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0" w:anchor="_Toc455417541" w:history="1">
        <w:r w:rsidRPr="00D23D95">
          <w:rPr>
            <w:rStyle w:val="Hiperligao"/>
            <w:noProof/>
          </w:rPr>
          <w:t>Figura 6 - Estrutura hierárquica do MeSH [1]</w:t>
        </w:r>
        <w:r>
          <w:rPr>
            <w:noProof/>
            <w:webHidden/>
          </w:rPr>
          <w:tab/>
        </w:r>
        <w:r>
          <w:rPr>
            <w:noProof/>
            <w:webHidden/>
          </w:rPr>
          <w:fldChar w:fldCharType="begin"/>
        </w:r>
        <w:r>
          <w:rPr>
            <w:noProof/>
            <w:webHidden/>
          </w:rPr>
          <w:instrText xml:space="preserve"> PAGEREF _Toc455417541 \h </w:instrText>
        </w:r>
        <w:r>
          <w:rPr>
            <w:noProof/>
            <w:webHidden/>
          </w:rPr>
        </w:r>
        <w:r>
          <w:rPr>
            <w:noProof/>
            <w:webHidden/>
          </w:rPr>
          <w:fldChar w:fldCharType="separate"/>
        </w:r>
        <w:r w:rsidR="003B3C0D">
          <w:rPr>
            <w:noProof/>
            <w:webHidden/>
          </w:rPr>
          <w:t>20</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1" w:anchor="_Toc455417542" w:history="1">
        <w:r w:rsidRPr="00D23D95">
          <w:rPr>
            <w:rStyle w:val="Hiperligao"/>
            <w:noProof/>
          </w:rPr>
          <w:t xml:space="preserve">Figura 7 - Atores envolvidos no </w:t>
        </w:r>
        <w:r w:rsidRPr="00D23D95">
          <w:rPr>
            <w:rStyle w:val="Hiperligao"/>
            <w:i/>
            <w:noProof/>
          </w:rPr>
          <w:t>openEHR</w:t>
        </w:r>
        <w:r w:rsidRPr="00D23D95">
          <w:rPr>
            <w:rStyle w:val="Hiperligao"/>
            <w:noProof/>
          </w:rPr>
          <w:t>, [6]</w:t>
        </w:r>
        <w:r>
          <w:rPr>
            <w:noProof/>
            <w:webHidden/>
          </w:rPr>
          <w:tab/>
        </w:r>
        <w:r>
          <w:rPr>
            <w:noProof/>
            <w:webHidden/>
          </w:rPr>
          <w:fldChar w:fldCharType="begin"/>
        </w:r>
        <w:r>
          <w:rPr>
            <w:noProof/>
            <w:webHidden/>
          </w:rPr>
          <w:instrText xml:space="preserve"> PAGEREF _Toc455417542 \h </w:instrText>
        </w:r>
        <w:r>
          <w:rPr>
            <w:noProof/>
            <w:webHidden/>
          </w:rPr>
        </w:r>
        <w:r>
          <w:rPr>
            <w:noProof/>
            <w:webHidden/>
          </w:rPr>
          <w:fldChar w:fldCharType="separate"/>
        </w:r>
        <w:r w:rsidR="003B3C0D">
          <w:rPr>
            <w:noProof/>
            <w:webHidden/>
          </w:rPr>
          <w:t>22</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2" w:anchor="_Toc455417543" w:history="1">
        <w:r w:rsidRPr="00D23D95">
          <w:rPr>
            <w:rStyle w:val="Hiperligao"/>
            <w:noProof/>
          </w:rPr>
          <w:t>Figura 8 - Arquitetura geral do sistema</w:t>
        </w:r>
        <w:r>
          <w:rPr>
            <w:noProof/>
            <w:webHidden/>
          </w:rPr>
          <w:tab/>
        </w:r>
        <w:r>
          <w:rPr>
            <w:noProof/>
            <w:webHidden/>
          </w:rPr>
          <w:fldChar w:fldCharType="begin"/>
        </w:r>
        <w:r>
          <w:rPr>
            <w:noProof/>
            <w:webHidden/>
          </w:rPr>
          <w:instrText xml:space="preserve"> PAGEREF _Toc455417543 \h </w:instrText>
        </w:r>
        <w:r>
          <w:rPr>
            <w:noProof/>
            <w:webHidden/>
          </w:rPr>
        </w:r>
        <w:r>
          <w:rPr>
            <w:noProof/>
            <w:webHidden/>
          </w:rPr>
          <w:fldChar w:fldCharType="separate"/>
        </w:r>
        <w:r w:rsidR="003B3C0D">
          <w:rPr>
            <w:noProof/>
            <w:webHidden/>
          </w:rPr>
          <w:t>25</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3" w:anchor="_Toc455417544" w:history="1">
        <w:r w:rsidRPr="00D23D95">
          <w:rPr>
            <w:rStyle w:val="Hiperligao"/>
            <w:noProof/>
          </w:rPr>
          <w:t>Figura 9 - Arquitetura da solução</w:t>
        </w:r>
        <w:r>
          <w:rPr>
            <w:noProof/>
            <w:webHidden/>
          </w:rPr>
          <w:tab/>
        </w:r>
        <w:r>
          <w:rPr>
            <w:noProof/>
            <w:webHidden/>
          </w:rPr>
          <w:fldChar w:fldCharType="begin"/>
        </w:r>
        <w:r>
          <w:rPr>
            <w:noProof/>
            <w:webHidden/>
          </w:rPr>
          <w:instrText xml:space="preserve"> PAGEREF _Toc455417544 \h </w:instrText>
        </w:r>
        <w:r>
          <w:rPr>
            <w:noProof/>
            <w:webHidden/>
          </w:rPr>
        </w:r>
        <w:r>
          <w:rPr>
            <w:noProof/>
            <w:webHidden/>
          </w:rPr>
          <w:fldChar w:fldCharType="separate"/>
        </w:r>
        <w:r w:rsidR="003B3C0D">
          <w:rPr>
            <w:noProof/>
            <w:webHidden/>
          </w:rPr>
          <w:t>26</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4" w:anchor="_Toc455417545" w:history="1">
        <w:r w:rsidRPr="00D23D95">
          <w:rPr>
            <w:rStyle w:val="Hiperligao"/>
            <w:noProof/>
          </w:rPr>
          <w:t>Figura 10 - Diagrama de casos de uso do utilizador</w:t>
        </w:r>
        <w:r>
          <w:rPr>
            <w:noProof/>
            <w:webHidden/>
          </w:rPr>
          <w:tab/>
        </w:r>
        <w:r>
          <w:rPr>
            <w:noProof/>
            <w:webHidden/>
          </w:rPr>
          <w:fldChar w:fldCharType="begin"/>
        </w:r>
        <w:r>
          <w:rPr>
            <w:noProof/>
            <w:webHidden/>
          </w:rPr>
          <w:instrText xml:space="preserve"> PAGEREF _Toc455417545 \h </w:instrText>
        </w:r>
        <w:r>
          <w:rPr>
            <w:noProof/>
            <w:webHidden/>
          </w:rPr>
        </w:r>
        <w:r>
          <w:rPr>
            <w:noProof/>
            <w:webHidden/>
          </w:rPr>
          <w:fldChar w:fldCharType="separate"/>
        </w:r>
        <w:r w:rsidR="003B3C0D">
          <w:rPr>
            <w:noProof/>
            <w:webHidden/>
          </w:rPr>
          <w:t>29</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5" w:anchor="_Toc455417546" w:history="1">
        <w:r w:rsidRPr="00D23D95">
          <w:rPr>
            <w:rStyle w:val="Hiperligao"/>
            <w:noProof/>
          </w:rPr>
          <w:t xml:space="preserve">Figura 11 - Ecrãs de uma contribuição no </w:t>
        </w:r>
        <w:r w:rsidRPr="00D23D95">
          <w:rPr>
            <w:rStyle w:val="Hiperligao"/>
            <w:i/>
            <w:noProof/>
          </w:rPr>
          <w:t>EHRServer</w:t>
        </w:r>
        <w:r>
          <w:rPr>
            <w:noProof/>
            <w:webHidden/>
          </w:rPr>
          <w:tab/>
        </w:r>
        <w:r>
          <w:rPr>
            <w:noProof/>
            <w:webHidden/>
          </w:rPr>
          <w:fldChar w:fldCharType="begin"/>
        </w:r>
        <w:r>
          <w:rPr>
            <w:noProof/>
            <w:webHidden/>
          </w:rPr>
          <w:instrText xml:space="preserve"> PAGEREF _Toc455417546 \h </w:instrText>
        </w:r>
        <w:r>
          <w:rPr>
            <w:noProof/>
            <w:webHidden/>
          </w:rPr>
        </w:r>
        <w:r>
          <w:rPr>
            <w:noProof/>
            <w:webHidden/>
          </w:rPr>
          <w:fldChar w:fldCharType="separate"/>
        </w:r>
        <w:r w:rsidR="003B3C0D">
          <w:rPr>
            <w:noProof/>
            <w:webHidden/>
          </w:rPr>
          <w:t>33</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6" w:anchor="_Toc455417547" w:history="1">
        <w:r w:rsidRPr="00D23D95">
          <w:rPr>
            <w:rStyle w:val="Hiperligao"/>
            <w:noProof/>
          </w:rPr>
          <w:t xml:space="preserve">Figura 12 - </w:t>
        </w:r>
        <w:r w:rsidRPr="00D23D95">
          <w:rPr>
            <w:rStyle w:val="Hiperligao"/>
            <w:i/>
            <w:noProof/>
          </w:rPr>
          <w:t>Template</w:t>
        </w:r>
        <w:r w:rsidRPr="00D23D95">
          <w:rPr>
            <w:rStyle w:val="Hiperligao"/>
            <w:noProof/>
          </w:rPr>
          <w:t xml:space="preserve"> (dados demográficos)</w:t>
        </w:r>
        <w:r>
          <w:rPr>
            <w:noProof/>
            <w:webHidden/>
          </w:rPr>
          <w:tab/>
        </w:r>
        <w:r>
          <w:rPr>
            <w:noProof/>
            <w:webHidden/>
          </w:rPr>
          <w:fldChar w:fldCharType="begin"/>
        </w:r>
        <w:r>
          <w:rPr>
            <w:noProof/>
            <w:webHidden/>
          </w:rPr>
          <w:instrText xml:space="preserve"> PAGEREF _Toc455417547 \h </w:instrText>
        </w:r>
        <w:r>
          <w:rPr>
            <w:noProof/>
            <w:webHidden/>
          </w:rPr>
        </w:r>
        <w:r>
          <w:rPr>
            <w:noProof/>
            <w:webHidden/>
          </w:rPr>
          <w:fldChar w:fldCharType="separate"/>
        </w:r>
        <w:r w:rsidR="003B3C0D">
          <w:rPr>
            <w:noProof/>
            <w:webHidden/>
          </w:rPr>
          <w:t>36</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7" w:anchor="_Toc455417548" w:history="1">
        <w:r w:rsidRPr="00D23D95">
          <w:rPr>
            <w:rStyle w:val="Hiperligao"/>
            <w:noProof/>
          </w:rPr>
          <w:t>Figura 13 - Estrutura de dados no schema.xml</w:t>
        </w:r>
        <w:r>
          <w:rPr>
            <w:noProof/>
            <w:webHidden/>
          </w:rPr>
          <w:tab/>
        </w:r>
        <w:r>
          <w:rPr>
            <w:noProof/>
            <w:webHidden/>
          </w:rPr>
          <w:fldChar w:fldCharType="begin"/>
        </w:r>
        <w:r>
          <w:rPr>
            <w:noProof/>
            <w:webHidden/>
          </w:rPr>
          <w:instrText xml:space="preserve"> PAGEREF _Toc455417548 \h </w:instrText>
        </w:r>
        <w:r>
          <w:rPr>
            <w:noProof/>
            <w:webHidden/>
          </w:rPr>
        </w:r>
        <w:r>
          <w:rPr>
            <w:noProof/>
            <w:webHidden/>
          </w:rPr>
          <w:fldChar w:fldCharType="separate"/>
        </w:r>
        <w:r w:rsidR="003B3C0D">
          <w:rPr>
            <w:noProof/>
            <w:webHidden/>
          </w:rPr>
          <w:t>38</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8" w:anchor="_Toc455417549" w:history="1">
        <w:r w:rsidRPr="00D23D95">
          <w:rPr>
            <w:rStyle w:val="Hiperligao"/>
            <w:noProof/>
          </w:rPr>
          <w:t>Figura 14 - Interface de resultados e pesquisa</w:t>
        </w:r>
        <w:r>
          <w:rPr>
            <w:noProof/>
            <w:webHidden/>
          </w:rPr>
          <w:tab/>
        </w:r>
        <w:r>
          <w:rPr>
            <w:noProof/>
            <w:webHidden/>
          </w:rPr>
          <w:fldChar w:fldCharType="begin"/>
        </w:r>
        <w:r>
          <w:rPr>
            <w:noProof/>
            <w:webHidden/>
          </w:rPr>
          <w:instrText xml:space="preserve"> PAGEREF _Toc455417549 \h </w:instrText>
        </w:r>
        <w:r>
          <w:rPr>
            <w:noProof/>
            <w:webHidden/>
          </w:rPr>
        </w:r>
        <w:r>
          <w:rPr>
            <w:noProof/>
            <w:webHidden/>
          </w:rPr>
          <w:fldChar w:fldCharType="separate"/>
        </w:r>
        <w:r w:rsidR="003B3C0D">
          <w:rPr>
            <w:noProof/>
            <w:webHidden/>
          </w:rPr>
          <w:t>44</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39" w:anchor="_Toc455417550" w:history="1">
        <w:r w:rsidRPr="00D23D95">
          <w:rPr>
            <w:rStyle w:val="Hiperligao"/>
            <w:noProof/>
          </w:rPr>
          <w:t>Figura 15 - Pesquisa avançada</w:t>
        </w:r>
        <w:r>
          <w:rPr>
            <w:noProof/>
            <w:webHidden/>
          </w:rPr>
          <w:tab/>
        </w:r>
        <w:r>
          <w:rPr>
            <w:noProof/>
            <w:webHidden/>
          </w:rPr>
          <w:fldChar w:fldCharType="begin"/>
        </w:r>
        <w:r>
          <w:rPr>
            <w:noProof/>
            <w:webHidden/>
          </w:rPr>
          <w:instrText xml:space="preserve"> PAGEREF _Toc455417550 \h </w:instrText>
        </w:r>
        <w:r>
          <w:rPr>
            <w:noProof/>
            <w:webHidden/>
          </w:rPr>
        </w:r>
        <w:r>
          <w:rPr>
            <w:noProof/>
            <w:webHidden/>
          </w:rPr>
          <w:fldChar w:fldCharType="separate"/>
        </w:r>
        <w:r w:rsidR="003B3C0D">
          <w:rPr>
            <w:noProof/>
            <w:webHidden/>
          </w:rPr>
          <w:t>44</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40" w:anchor="_Toc455417551" w:history="1">
        <w:r w:rsidRPr="00D23D95">
          <w:rPr>
            <w:rStyle w:val="Hiperligao"/>
            <w:noProof/>
          </w:rPr>
          <w:t>Figura 16 - Interface de informação demográfica</w:t>
        </w:r>
        <w:r>
          <w:rPr>
            <w:noProof/>
            <w:webHidden/>
          </w:rPr>
          <w:tab/>
        </w:r>
        <w:r>
          <w:rPr>
            <w:noProof/>
            <w:webHidden/>
          </w:rPr>
          <w:fldChar w:fldCharType="begin"/>
        </w:r>
        <w:r>
          <w:rPr>
            <w:noProof/>
            <w:webHidden/>
          </w:rPr>
          <w:instrText xml:space="preserve"> PAGEREF _Toc455417551 \h </w:instrText>
        </w:r>
        <w:r>
          <w:rPr>
            <w:noProof/>
            <w:webHidden/>
          </w:rPr>
        </w:r>
        <w:r>
          <w:rPr>
            <w:noProof/>
            <w:webHidden/>
          </w:rPr>
          <w:fldChar w:fldCharType="separate"/>
        </w:r>
        <w:r w:rsidR="003B3C0D">
          <w:rPr>
            <w:noProof/>
            <w:webHidden/>
          </w:rPr>
          <w:t>45</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41" w:anchor="_Toc455417552" w:history="1">
        <w:r w:rsidRPr="00D23D95">
          <w:rPr>
            <w:rStyle w:val="Hiperligao"/>
            <w:noProof/>
          </w:rPr>
          <w:t>Figura 17 - Diagrama de atividades da aplicação</w:t>
        </w:r>
        <w:r>
          <w:rPr>
            <w:noProof/>
            <w:webHidden/>
          </w:rPr>
          <w:tab/>
        </w:r>
        <w:r>
          <w:rPr>
            <w:noProof/>
            <w:webHidden/>
          </w:rPr>
          <w:fldChar w:fldCharType="begin"/>
        </w:r>
        <w:r>
          <w:rPr>
            <w:noProof/>
            <w:webHidden/>
          </w:rPr>
          <w:instrText xml:space="preserve"> PAGEREF _Toc455417552 \h </w:instrText>
        </w:r>
        <w:r>
          <w:rPr>
            <w:noProof/>
            <w:webHidden/>
          </w:rPr>
        </w:r>
        <w:r>
          <w:rPr>
            <w:noProof/>
            <w:webHidden/>
          </w:rPr>
          <w:fldChar w:fldCharType="separate"/>
        </w:r>
        <w:r w:rsidR="003B3C0D">
          <w:rPr>
            <w:noProof/>
            <w:webHidden/>
          </w:rPr>
          <w:t>47</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42" w:anchor="_Toc455417553" w:history="1">
        <w:r w:rsidRPr="00D23D95">
          <w:rPr>
            <w:rStyle w:val="Hiperligao"/>
            <w:noProof/>
          </w:rPr>
          <w:t>Figura 18 - Diagrama de atividades para a atualização de índices</w:t>
        </w:r>
        <w:r>
          <w:rPr>
            <w:noProof/>
            <w:webHidden/>
          </w:rPr>
          <w:tab/>
        </w:r>
        <w:r>
          <w:rPr>
            <w:noProof/>
            <w:webHidden/>
          </w:rPr>
          <w:fldChar w:fldCharType="begin"/>
        </w:r>
        <w:r>
          <w:rPr>
            <w:noProof/>
            <w:webHidden/>
          </w:rPr>
          <w:instrText xml:space="preserve"> PAGEREF _Toc455417553 \h </w:instrText>
        </w:r>
        <w:r>
          <w:rPr>
            <w:noProof/>
            <w:webHidden/>
          </w:rPr>
        </w:r>
        <w:r>
          <w:rPr>
            <w:noProof/>
            <w:webHidden/>
          </w:rPr>
          <w:fldChar w:fldCharType="separate"/>
        </w:r>
        <w:r w:rsidR="003B3C0D">
          <w:rPr>
            <w:noProof/>
            <w:webHidden/>
          </w:rPr>
          <w:t>49</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43" w:anchor="_Toc455417554" w:history="1">
        <w:r w:rsidRPr="00D23D95">
          <w:rPr>
            <w:rStyle w:val="Hiperligao"/>
            <w:noProof/>
          </w:rPr>
          <w:t>Figura 19 - Modelo EER do EHR (parte 1)</w:t>
        </w:r>
        <w:r>
          <w:rPr>
            <w:noProof/>
            <w:webHidden/>
          </w:rPr>
          <w:tab/>
        </w:r>
        <w:r>
          <w:rPr>
            <w:noProof/>
            <w:webHidden/>
          </w:rPr>
          <w:fldChar w:fldCharType="begin"/>
        </w:r>
        <w:r>
          <w:rPr>
            <w:noProof/>
            <w:webHidden/>
          </w:rPr>
          <w:instrText xml:space="preserve"> PAGEREF _Toc455417554 \h </w:instrText>
        </w:r>
        <w:r>
          <w:rPr>
            <w:noProof/>
            <w:webHidden/>
          </w:rPr>
        </w:r>
        <w:r>
          <w:rPr>
            <w:noProof/>
            <w:webHidden/>
          </w:rPr>
          <w:fldChar w:fldCharType="separate"/>
        </w:r>
        <w:r w:rsidR="003B3C0D">
          <w:rPr>
            <w:noProof/>
            <w:webHidden/>
          </w:rPr>
          <w:t>61</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44" w:anchor="_Toc455417555" w:history="1">
        <w:r w:rsidRPr="00D23D95">
          <w:rPr>
            <w:rStyle w:val="Hiperligao"/>
            <w:noProof/>
          </w:rPr>
          <w:t>Figura 20 - Modelo EER do EHR (parte 2)</w:t>
        </w:r>
        <w:r>
          <w:rPr>
            <w:noProof/>
            <w:webHidden/>
          </w:rPr>
          <w:tab/>
        </w:r>
        <w:r>
          <w:rPr>
            <w:noProof/>
            <w:webHidden/>
          </w:rPr>
          <w:fldChar w:fldCharType="begin"/>
        </w:r>
        <w:r>
          <w:rPr>
            <w:noProof/>
            <w:webHidden/>
          </w:rPr>
          <w:instrText xml:space="preserve"> PAGEREF _Toc455417555 \h </w:instrText>
        </w:r>
        <w:r>
          <w:rPr>
            <w:noProof/>
            <w:webHidden/>
          </w:rPr>
        </w:r>
        <w:r>
          <w:rPr>
            <w:noProof/>
            <w:webHidden/>
          </w:rPr>
          <w:fldChar w:fldCharType="separate"/>
        </w:r>
        <w:r w:rsidR="003B3C0D">
          <w:rPr>
            <w:noProof/>
            <w:webHidden/>
          </w:rPr>
          <w:t>62</w:t>
        </w:r>
        <w:r>
          <w:rPr>
            <w:noProof/>
            <w:webHidden/>
          </w:rPr>
          <w:fldChar w:fldCharType="end"/>
        </w:r>
      </w:hyperlink>
    </w:p>
    <w:p w:rsidR="00CE378C" w:rsidRDefault="00CE378C">
      <w:pPr>
        <w:pStyle w:val="ndicedeilustraes"/>
        <w:rPr>
          <w:rFonts w:asciiTheme="minorHAnsi" w:eastAsiaTheme="minorEastAsia" w:hAnsiTheme="minorHAnsi" w:cstheme="minorBidi"/>
          <w:noProof/>
          <w:sz w:val="22"/>
          <w:szCs w:val="22"/>
          <w:lang w:eastAsia="pt-PT"/>
        </w:rPr>
      </w:pPr>
      <w:hyperlink r:id="rId45" w:anchor="_Toc455417556" w:history="1">
        <w:r w:rsidRPr="00D23D95">
          <w:rPr>
            <w:rStyle w:val="Hiperligao"/>
            <w:noProof/>
          </w:rPr>
          <w:t>Figura 21 - Modelo EER do EHR (parte 3)</w:t>
        </w:r>
        <w:r>
          <w:rPr>
            <w:noProof/>
            <w:webHidden/>
          </w:rPr>
          <w:tab/>
        </w:r>
        <w:r>
          <w:rPr>
            <w:noProof/>
            <w:webHidden/>
          </w:rPr>
          <w:fldChar w:fldCharType="begin"/>
        </w:r>
        <w:r>
          <w:rPr>
            <w:noProof/>
            <w:webHidden/>
          </w:rPr>
          <w:instrText xml:space="preserve"> PAGEREF _Toc455417556 \h </w:instrText>
        </w:r>
        <w:r>
          <w:rPr>
            <w:noProof/>
            <w:webHidden/>
          </w:rPr>
        </w:r>
        <w:r>
          <w:rPr>
            <w:noProof/>
            <w:webHidden/>
          </w:rPr>
          <w:fldChar w:fldCharType="separate"/>
        </w:r>
        <w:r w:rsidR="003B3C0D">
          <w:rPr>
            <w:noProof/>
            <w:webHidden/>
          </w:rPr>
          <w:t>63</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46"/>
          <w:headerReference w:type="default" r:id="rId47"/>
          <w:footerReference w:type="even" r:id="rId48"/>
          <w:footerReference w:type="default" r:id="rId49"/>
          <w:headerReference w:type="first" r:id="rId50"/>
          <w:type w:val="oddPage"/>
          <w:pgSz w:w="11905" w:h="16837"/>
          <w:pgMar w:top="1701" w:right="1701" w:bottom="1701" w:left="1701" w:header="1134" w:footer="1134" w:gutter="0"/>
          <w:pgNumType w:fmt="lowerRoman"/>
          <w:cols w:space="720"/>
          <w:formProt w:val="0"/>
        </w:sectPr>
      </w:pPr>
      <w:bookmarkStart w:id="0" w:name="_GoBack"/>
      <w:bookmarkEnd w:id="0"/>
    </w:p>
    <w:p w:rsidR="004B7590" w:rsidRPr="00173F88" w:rsidRDefault="004B7590" w:rsidP="00321FA1">
      <w:pPr>
        <w:pStyle w:val="ttuloinicial"/>
      </w:pPr>
      <w:r w:rsidRPr="00173F88">
        <w:lastRenderedPageBreak/>
        <w:t>Lista de Tabelas</w:t>
      </w:r>
    </w:p>
    <w:p w:rsidR="00CE378C"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CE378C" w:rsidRPr="00BC3901">
        <w:rPr>
          <w:noProof/>
          <w:color w:val="000000" w:themeColor="text1"/>
        </w:rPr>
        <w:t>Tabela 1 - Comparação entre Solr, ElasticSearch e Sphinx Search</w:t>
      </w:r>
      <w:r w:rsidR="00CE378C">
        <w:rPr>
          <w:noProof/>
        </w:rPr>
        <w:tab/>
      </w:r>
      <w:r w:rsidR="00CE378C">
        <w:rPr>
          <w:noProof/>
        </w:rPr>
        <w:fldChar w:fldCharType="begin"/>
      </w:r>
      <w:r w:rsidR="00CE378C">
        <w:rPr>
          <w:noProof/>
        </w:rPr>
        <w:instrText xml:space="preserve"> PAGEREF _Toc455417529 \h </w:instrText>
      </w:r>
      <w:r w:rsidR="00CE378C">
        <w:rPr>
          <w:noProof/>
        </w:rPr>
      </w:r>
      <w:r w:rsidR="00CE378C">
        <w:rPr>
          <w:noProof/>
        </w:rPr>
        <w:fldChar w:fldCharType="separate"/>
      </w:r>
      <w:r w:rsidR="003B3C0D">
        <w:rPr>
          <w:noProof/>
        </w:rPr>
        <w:t>15</w:t>
      </w:r>
      <w:r w:rsidR="00CE378C">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5417530 \h </w:instrText>
      </w:r>
      <w:r>
        <w:rPr>
          <w:noProof/>
        </w:rPr>
      </w:r>
      <w:r>
        <w:rPr>
          <w:noProof/>
        </w:rPr>
        <w:fldChar w:fldCharType="separate"/>
      </w:r>
      <w:r w:rsidR="003B3C0D">
        <w:rPr>
          <w:noProof/>
        </w:rPr>
        <w:t>19</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5417531 \h </w:instrText>
      </w:r>
      <w:r>
        <w:rPr>
          <w:noProof/>
        </w:rPr>
      </w:r>
      <w:r>
        <w:rPr>
          <w:noProof/>
        </w:rPr>
        <w:fldChar w:fldCharType="separate"/>
      </w:r>
      <w:r w:rsidR="003B3C0D">
        <w:rPr>
          <w:noProof/>
        </w:rPr>
        <w:t>21</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BC3901">
        <w:rPr>
          <w:i/>
          <w:noProof/>
        </w:rPr>
        <w:t>Solr</w:t>
      </w:r>
      <w:r>
        <w:rPr>
          <w:noProof/>
        </w:rPr>
        <w:tab/>
      </w:r>
      <w:r>
        <w:rPr>
          <w:noProof/>
        </w:rPr>
        <w:fldChar w:fldCharType="begin"/>
      </w:r>
      <w:r>
        <w:rPr>
          <w:noProof/>
        </w:rPr>
        <w:instrText xml:space="preserve"> PAGEREF _Toc455417532 \h </w:instrText>
      </w:r>
      <w:r>
        <w:rPr>
          <w:noProof/>
        </w:rPr>
      </w:r>
      <w:r>
        <w:rPr>
          <w:noProof/>
        </w:rPr>
        <w:fldChar w:fldCharType="separate"/>
      </w:r>
      <w:r w:rsidR="003B3C0D">
        <w:rPr>
          <w:noProof/>
        </w:rPr>
        <w:t>39</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5417533 \h </w:instrText>
      </w:r>
      <w:r>
        <w:rPr>
          <w:noProof/>
        </w:rPr>
      </w:r>
      <w:r>
        <w:rPr>
          <w:noProof/>
        </w:rPr>
        <w:fldChar w:fldCharType="separate"/>
      </w:r>
      <w:r w:rsidR="003B3C0D">
        <w:rPr>
          <w:noProof/>
        </w:rPr>
        <w:t>52</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5417534 \h </w:instrText>
      </w:r>
      <w:r>
        <w:rPr>
          <w:noProof/>
        </w:rPr>
      </w:r>
      <w:r>
        <w:rPr>
          <w:noProof/>
        </w:rPr>
        <w:fldChar w:fldCharType="separate"/>
      </w:r>
      <w:r w:rsidR="003B3C0D">
        <w:rPr>
          <w:noProof/>
        </w:rPr>
        <w:t>52</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7 - Parâmetros do Web.config</w:t>
      </w:r>
      <w:r>
        <w:rPr>
          <w:noProof/>
        </w:rPr>
        <w:tab/>
      </w:r>
      <w:r>
        <w:rPr>
          <w:noProof/>
        </w:rPr>
        <w:fldChar w:fldCharType="begin"/>
      </w:r>
      <w:r>
        <w:rPr>
          <w:noProof/>
        </w:rPr>
        <w:instrText xml:space="preserve"> PAGEREF _Toc455417535 \h </w:instrText>
      </w:r>
      <w:r>
        <w:rPr>
          <w:noProof/>
        </w:rPr>
      </w:r>
      <w:r>
        <w:rPr>
          <w:noProof/>
        </w:rPr>
        <w:fldChar w:fldCharType="separate"/>
      </w:r>
      <w:r w:rsidR="003B3C0D">
        <w:rPr>
          <w:noProof/>
        </w:rPr>
        <w:t>65</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61170D" w:rsidRPr="0025641C"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61170D" w:rsidRPr="00823525" w:rsidTr="005E7009">
        <w:tc>
          <w:tcPr>
            <w:tcW w:w="1271" w:type="dxa"/>
          </w:tcPr>
          <w:p w:rsidR="0061170D" w:rsidRDefault="0061170D" w:rsidP="00321FA1">
            <w:pPr>
              <w:pStyle w:val="tabelaabreviaturas"/>
              <w:rPr>
                <w:lang w:val="en-GB"/>
              </w:rPr>
            </w:pPr>
            <w:proofErr w:type="spellStart"/>
            <w:r>
              <w:rPr>
                <w:lang w:val="en-GB"/>
              </w:rPr>
              <w:t>MeSH</w:t>
            </w:r>
            <w:proofErr w:type="spellEnd"/>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proofErr w:type="spellStart"/>
            <w:r>
              <w:t>MySQL</w:t>
            </w:r>
            <w:proofErr w:type="spellEnd"/>
          </w:p>
        </w:tc>
        <w:tc>
          <w:tcPr>
            <w:tcW w:w="7234" w:type="dxa"/>
            <w:tcMar>
              <w:left w:w="113" w:type="dxa"/>
            </w:tcMar>
          </w:tcPr>
          <w:p w:rsidR="0061170D" w:rsidRDefault="0061170D"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25641C"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51"/>
          <w:headerReference w:type="default" r:id="rId52"/>
          <w:footerReference w:type="even" r:id="rId53"/>
          <w:footerReference w:type="default" r:id="rId54"/>
          <w:headerReference w:type="first" r:id="rId55"/>
          <w:type w:val="oddPage"/>
          <w:pgSz w:w="11905" w:h="16837"/>
          <w:pgMar w:top="1701" w:right="1701" w:bottom="1701" w:left="1701" w:header="1134" w:footer="1134" w:gutter="0"/>
          <w:pgNumType w:fmt="lowerRoman"/>
          <w:cols w:space="720"/>
          <w:formProt w:val="0"/>
        </w:sectPr>
      </w:pPr>
    </w:p>
    <w:p w:rsidR="0005647E" w:rsidRDefault="0005647E" w:rsidP="006B16B7">
      <w:pPr>
        <w:pStyle w:val="Heading1Before"/>
        <w:sectPr w:rsidR="0005647E" w:rsidSect="00314E43">
          <w:headerReference w:type="even" r:id="rId56"/>
          <w:headerReference w:type="default" r:id="rId57"/>
          <w:footerReference w:type="even" r:id="rId58"/>
          <w:footerReference w:type="default" r:id="rId59"/>
          <w:headerReference w:type="first" r:id="rId60"/>
          <w:footerReference w:type="first" r:id="rId61"/>
          <w:type w:val="oddPage"/>
          <w:pgSz w:w="11905" w:h="16837"/>
          <w:pgMar w:top="1701" w:right="1701" w:bottom="1701" w:left="1701" w:header="1134" w:footer="1134" w:gutter="0"/>
          <w:pgNumType w:start="1"/>
          <w:cols w:space="720"/>
          <w:formProt w:val="0"/>
          <w:titlePg/>
          <w:docGrid w:linePitch="299"/>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1" w:name="_Toc441331318"/>
      <w:bookmarkStart w:id="2" w:name="_Toc455417449"/>
      <w:r w:rsidRPr="00173F88">
        <w:t>Introdução</w:t>
      </w:r>
      <w:bookmarkEnd w:id="1"/>
      <w:bookmarkEnd w:id="2"/>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w:t>
      </w:r>
      <w:r w:rsidR="000E09FE">
        <w:t>importante e que influê</w:t>
      </w:r>
      <w:r w:rsidR="009B66EE">
        <w:t>ncia tem</w:t>
      </w:r>
      <w:r w:rsidR="00DE7887">
        <w:t xml:space="preserve">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3" w:name="_Toc441331319"/>
      <w:bookmarkStart w:id="4" w:name="_Toc455417450"/>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F84C25">
        <w:t>ão e d</w:t>
      </w:r>
      <w:r w:rsidR="000A139B" w:rsidRPr="00173F88">
        <w:t>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w:t>
      </w:r>
      <w:r w:rsidR="00F84C25">
        <w:t>foi</w:t>
      </w:r>
      <w:r w:rsidRPr="00173F88">
        <w:t xml:space="preserve">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w:t>
      </w:r>
      <w:r w:rsidR="00F84C25">
        <w:t>grande</w:t>
      </w:r>
      <w:r w:rsidR="00B61668">
        <w:t xml:space="preserve"> quantidade de informação clínica </w:t>
      </w:r>
      <w:r w:rsidR="00F84C25">
        <w:t>em formatos diversos,</w:t>
      </w:r>
      <w:r w:rsidR="00B61668">
        <w:t xml:space="preserve"> desde documentos </w:t>
      </w:r>
      <w:r w:rsidR="00DB70AC">
        <w:t>PDF</w:t>
      </w:r>
      <w:r w:rsidR="00B61668">
        <w:t xml:space="preserve">, </w:t>
      </w:r>
      <w:r w:rsidR="00F84C25">
        <w:t>Word e</w:t>
      </w:r>
      <w:r w:rsidR="00DB70AC">
        <w:t xml:space="preserve">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5" w:name="_Toc441331321"/>
      <w:bookmarkStart w:id="6" w:name="_Toc455417451"/>
      <w:r w:rsidRPr="00173F88">
        <w:lastRenderedPageBreak/>
        <w:t xml:space="preserve">Motivação e </w:t>
      </w:r>
      <w:bookmarkEnd w:id="5"/>
      <w:r w:rsidR="005651CA" w:rsidRPr="00173F88">
        <w:t>Objetivos</w:t>
      </w:r>
      <w:bookmarkEnd w:id="6"/>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w:t>
      </w:r>
      <w:proofErr w:type="gramStart"/>
      <w:r w:rsidR="0011729E" w:rsidRPr="00173F88">
        <w:t>encontra-se</w:t>
      </w:r>
      <w:proofErr w:type="gramEnd"/>
      <w:r w:rsidR="0011729E" w:rsidRPr="00173F88">
        <w:t xml:space="preserve"> dispersa por várias fontes</w:t>
      </w:r>
      <w:r w:rsidR="00893684" w:rsidRPr="00173F88">
        <w:t xml:space="preserve"> e diferentes formatos</w:t>
      </w:r>
      <w:r w:rsidR="003E2FD9">
        <w:t xml:space="preserve"> e</w:t>
      </w:r>
      <w:r w:rsidR="00F84C25">
        <w:t>,</w:t>
      </w:r>
      <w:r w:rsidR="003E2FD9">
        <w:t xml:space="preserve"> por vezes, não se encontra estruturada</w:t>
      </w:r>
      <w:r w:rsidR="00893684" w:rsidRPr="00173F88">
        <w:t xml:space="preserve"> </w:t>
      </w:r>
      <w:r w:rsidR="0011729E" w:rsidRPr="00173F88">
        <w:t>o que faz com que as entidades médicas perc</w:t>
      </w:r>
      <w:r w:rsidR="00F84C25">
        <w:t xml:space="preserve">am demasiado tempo na pesquisa </w:t>
      </w:r>
      <w:r w:rsidR="0011729E" w:rsidRPr="00173F88">
        <w:t>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F84C25"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w:t>
      </w:r>
      <w:r w:rsidR="00F84C25">
        <w:t>suporte digitais</w:t>
      </w:r>
      <w:r w:rsidR="00045962">
        <w:t xml:space="preserve">, estes muitas vezes resultam apenas numa digitalização do documento </w:t>
      </w:r>
      <w:r w:rsidR="00E70FD7">
        <w:t>original e, por isso, surgem diversos problemas</w:t>
      </w:r>
      <w:r w:rsidR="00B8253C">
        <w:t xml:space="preserve"> que levantam algumas questões</w:t>
      </w:r>
      <w:proofErr w:type="gramStart"/>
      <w:r w:rsidR="00B8253C">
        <w:t>: C</w:t>
      </w:r>
      <w:r w:rsidR="00E70FD7">
        <w:t>omo</w:t>
      </w:r>
      <w:proofErr w:type="gramEnd"/>
      <w:r w:rsidR="00E70FD7">
        <w:t xml:space="preserve"> indexar imagens</w:t>
      </w:r>
      <w:r w:rsidR="00B8253C">
        <w:t>? Como pesquisar algo sobre elas?</w:t>
      </w:r>
      <w:r w:rsidR="00E70FD7">
        <w:t xml:space="preserve"> </w:t>
      </w:r>
    </w:p>
    <w:p w:rsidR="00C06CEC" w:rsidRDefault="00B8253C" w:rsidP="00B8253C">
      <w:r w:rsidRPr="00B8253C">
        <w:t xml:space="preserve">Outro aspeto é </w:t>
      </w:r>
      <w:r w:rsidR="00AD56C0">
        <w:t xml:space="preserve">também </w:t>
      </w:r>
      <w:r w:rsidRPr="00B8253C">
        <w:t>a forma de apresentar os resultados da pesquisa, atendendo a que as fontes podem estar em documentos autónomos ou como valores em campos de bases de dados.</w:t>
      </w:r>
      <w:r>
        <w:t xml:space="preserve"> </w:t>
      </w:r>
      <w:r w:rsidR="00E70FD7">
        <w:t>Estes últimos pontos realçam a grande variedade de dados e</w:t>
      </w:r>
      <w:r w:rsidR="00EF7FD2">
        <w:t>, com isso,</w:t>
      </w:r>
      <w:r w:rsidR="00E70FD7">
        <w:t xml:space="preserve"> alguns dos problemas que </w:t>
      </w:r>
      <w:r w:rsidR="00F84C25">
        <w:t>é necessário</w:t>
      </w:r>
      <w:r w:rsidR="00E70FD7">
        <w:t xml:space="preserve"> resolver</w:t>
      </w:r>
      <w:r w:rsidR="00EF7FD2">
        <w:t xml:space="preserve"> nesta área</w:t>
      </w:r>
      <w:r w:rsidR="00E70FD7">
        <w:t>.</w:t>
      </w:r>
    </w:p>
    <w:p w:rsidR="004B7590" w:rsidRPr="00173F88" w:rsidRDefault="008B7E82" w:rsidP="00A73589">
      <w:r w:rsidRPr="008B7E82">
        <w:t xml:space="preserve">O método escolhido foi o de construir um sistema de pesquisa, baseado em EHR, para o qual é possível converter os </w:t>
      </w:r>
      <w:proofErr w:type="spellStart"/>
      <w:r w:rsidRPr="008B7E82">
        <w:t>metadados</w:t>
      </w:r>
      <w:proofErr w:type="spellEnd"/>
      <w:r w:rsidRPr="008B7E82">
        <w:t xml:space="preserve"> dos vários sistemas com informação clínica. Esses dados e os respetivos documentos anexos são em seguida indexados. O conjunto é pesquisável a partir de uma interface de pesquisa por palavras, com algumas extensões adequadas ao contexto clínico.</w:t>
      </w:r>
      <w:r>
        <w:t xml:space="preserve"> </w:t>
      </w:r>
      <w:r w:rsidR="00A73589">
        <w:t>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7" w:name="_Toc441331322"/>
      <w:bookmarkStart w:id="8" w:name="_Toc455417452"/>
      <w:r w:rsidRPr="00173F88">
        <w:t>Estrutura d</w:t>
      </w:r>
      <w:bookmarkEnd w:id="7"/>
      <w:r w:rsidR="0078202C" w:rsidRPr="00173F88">
        <w:t xml:space="preserve">o </w:t>
      </w:r>
      <w:r w:rsidR="00CE39DE">
        <w:t>Documento</w:t>
      </w:r>
      <w:bookmarkEnd w:id="8"/>
    </w:p>
    <w:p w:rsidR="004B7590" w:rsidRDefault="00CD747E" w:rsidP="004A787D">
      <w:pPr>
        <w:rPr>
          <w:color w:val="000000" w:themeColor="text1"/>
        </w:rPr>
      </w:pPr>
      <w:r>
        <w:rPr>
          <w:color w:val="000000" w:themeColor="text1"/>
        </w:rPr>
        <w:t>O prese</w:t>
      </w:r>
      <w:r w:rsidR="005F73A4">
        <w:rPr>
          <w:color w:val="000000" w:themeColor="text1"/>
        </w:rPr>
        <w:t>nte documento está dividido em seis</w:t>
      </w:r>
      <w:r>
        <w:rPr>
          <w:color w:val="000000" w:themeColor="text1"/>
        </w:rPr>
        <w:t xml:space="preserve">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w:t>
      </w:r>
      <w:r w:rsidR="008B7E82">
        <w:rPr>
          <w:color w:val="000000" w:themeColor="text1"/>
        </w:rPr>
        <w:t>e motivação</w:t>
      </w:r>
      <w:r w:rsidR="00CD747E">
        <w:rPr>
          <w:color w:val="000000" w:themeColor="text1"/>
        </w:rPr>
        <w:t xml:space="preserve">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w:t>
      </w:r>
      <w:r w:rsidR="008B7E82">
        <w:rPr>
          <w:color w:val="000000" w:themeColor="text1"/>
        </w:rPr>
        <w:t xml:space="preserve"> capítulo</w:t>
      </w:r>
      <w:r w:rsidR="0016238D">
        <w:rPr>
          <w:color w:val="000000" w:themeColor="text1"/>
        </w:rPr>
        <w:t xml:space="preserv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635615">
          <w:headerReference w:type="even" r:id="rId62"/>
          <w:headerReference w:type="first" r:id="rId63"/>
          <w:footerReference w:type="first" r:id="rId64"/>
          <w:type w:val="oddPage"/>
          <w:pgSz w:w="11905" w:h="16837"/>
          <w:pgMar w:top="1701" w:right="1701" w:bottom="1701" w:left="1701" w:header="794" w:footer="1134" w:gutter="0"/>
          <w:lnNumType w:countBy="2"/>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Cabealho1"/>
      </w:pPr>
      <w:bookmarkStart w:id="10" w:name="_Toc441331323"/>
      <w:bookmarkStart w:id="11" w:name="_Toc455417453"/>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w:t>
      </w:r>
      <w:r w:rsidR="008B7E82">
        <w:t>recuperação de informação (RI)</w:t>
      </w:r>
      <w:r>
        <w:t xml:space="preserve"> e indexação com uma breve descrição das tecnologias mais recentes e mais utilizadas na área</w:t>
      </w:r>
      <w:r w:rsidR="003C0262">
        <w:t xml:space="preserve">. </w:t>
      </w:r>
      <w:r w:rsidR="006267B4">
        <w:t xml:space="preserve">Após este tópico </w:t>
      </w:r>
      <w:r w:rsidR="003C0262">
        <w:t>é apresentada uma secção sobre a classificação</w:t>
      </w:r>
      <w:r w:rsidR="008B7E82">
        <w:t>,</w:t>
      </w:r>
      <w:r w:rsidR="003C0262">
        <w:t xml:space="preserve"> </w:t>
      </w:r>
      <w:r w:rsidR="00B176DE">
        <w:t>a qual é</w:t>
      </w:r>
      <w:r w:rsidR="003C0262">
        <w:t xml:space="preserve"> </w:t>
      </w:r>
      <w:r w:rsidR="006267B4">
        <w:t xml:space="preserve">seguida de </w:t>
      </w:r>
      <w:r w:rsidR="008B7E82">
        <w:t>algumas normas mais relacionadas</w:t>
      </w:r>
      <w:r w:rsidR="003C0262">
        <w:t xml:space="preserve"> </w:t>
      </w:r>
      <w:r w:rsidR="006267B4">
        <w:t xml:space="preserve">com a </w:t>
      </w:r>
      <w:r w:rsidR="003C0262">
        <w:t>área médica</w:t>
      </w:r>
      <w:r w:rsidR="008B7E82">
        <w:t>,</w:t>
      </w:r>
      <w:r w:rsidR="003C0262">
        <w:t xml:space="preserve"> que podem ajudar no processo de indexação e pesquisa de informação clínica, </w:t>
      </w:r>
      <w:r w:rsidR="008B7E82" w:rsidRPr="008B7E82">
        <w:t xml:space="preserve">o </w:t>
      </w:r>
      <w:proofErr w:type="spellStart"/>
      <w:r w:rsidR="008B7E82" w:rsidRPr="001866F2">
        <w:rPr>
          <w:i/>
        </w:rPr>
        <w:t>Unified</w:t>
      </w:r>
      <w:proofErr w:type="spellEnd"/>
      <w:r w:rsidR="008B7E82" w:rsidRPr="001866F2">
        <w:rPr>
          <w:i/>
        </w:rPr>
        <w:t xml:space="preserve"> Medical </w:t>
      </w:r>
      <w:proofErr w:type="spellStart"/>
      <w:r w:rsidR="008B7E82" w:rsidRPr="001866F2">
        <w:rPr>
          <w:i/>
        </w:rPr>
        <w:t>Language</w:t>
      </w:r>
      <w:proofErr w:type="spellEnd"/>
      <w:r w:rsidR="008B7E82" w:rsidRPr="001866F2">
        <w:rPr>
          <w:i/>
        </w:rPr>
        <w:t xml:space="preserve"> </w:t>
      </w:r>
      <w:proofErr w:type="spellStart"/>
      <w:r w:rsidR="008B7E82" w:rsidRPr="001866F2">
        <w:rPr>
          <w:i/>
        </w:rPr>
        <w:t>System</w:t>
      </w:r>
      <w:proofErr w:type="spellEnd"/>
      <w:r w:rsidR="008B7E82" w:rsidRPr="008B7E82">
        <w:t xml:space="preserve"> (UMLS) e o</w:t>
      </w:r>
      <w:r w:rsidR="008B7E82">
        <w:t xml:space="preserve"> </w:t>
      </w:r>
      <w:proofErr w:type="spellStart"/>
      <w:r w:rsidR="008B7E82" w:rsidRPr="001866F2">
        <w:rPr>
          <w:i/>
        </w:rPr>
        <w:t>Electronic</w:t>
      </w:r>
      <w:proofErr w:type="spellEnd"/>
      <w:r w:rsidR="008B7E82" w:rsidRPr="001866F2">
        <w:rPr>
          <w:i/>
        </w:rPr>
        <w:t xml:space="preserve"> </w:t>
      </w:r>
      <w:proofErr w:type="spellStart"/>
      <w:r w:rsidR="008B7E82" w:rsidRPr="001866F2">
        <w:rPr>
          <w:i/>
        </w:rPr>
        <w:t>Health</w:t>
      </w:r>
      <w:proofErr w:type="spellEnd"/>
      <w:r w:rsidR="008B7E82" w:rsidRPr="001866F2">
        <w:rPr>
          <w:i/>
        </w:rPr>
        <w:t xml:space="preserve"> Record</w:t>
      </w:r>
      <w:r w:rsidR="008B7E82">
        <w:t xml:space="preserve"> (EHR)</w:t>
      </w:r>
      <w:r w:rsidR="003C0262">
        <w:t>.</w:t>
      </w:r>
    </w:p>
    <w:p w:rsidR="004B7590" w:rsidRPr="00173F88" w:rsidRDefault="004B7590" w:rsidP="004A787D">
      <w:pPr>
        <w:pStyle w:val="Cabealho2"/>
      </w:pPr>
      <w:bookmarkStart w:id="12" w:name="_Toc441331324"/>
      <w:bookmarkStart w:id="13" w:name="_Toc455417454"/>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w:t>
      </w:r>
      <w:r w:rsidR="001866F2">
        <w:t>,</w:t>
      </w:r>
      <w:r>
        <w:t xml:space="preserve"> com a diminuição consta</w:t>
      </w:r>
      <w:r w:rsidR="00C27536">
        <w:t>nte do preço do espaço em disco</w:t>
      </w:r>
      <w:r>
        <w:t xml:space="preserve"> a informação disponível em </w:t>
      </w:r>
      <w:r w:rsidR="00C27536">
        <w:t>suporte digital</w:t>
      </w:r>
      <w:r>
        <w:t xml:space="preserve">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w:t>
      </w:r>
      <w:r w:rsidR="00C27536">
        <w:t>,</w:t>
      </w:r>
      <w:r>
        <w:t xml:space="preserve"> forçando os sistemas de </w:t>
      </w:r>
      <w:r>
        <w:lastRenderedPageBreak/>
        <w:t>recuperação de informação a desenvolverem-se da mesma forma</w:t>
      </w:r>
      <w:r w:rsidR="00C27536">
        <w:t>,</w:t>
      </w:r>
      <w:r>
        <w:t xml:space="preserve">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4" w:name="_Toc455417455"/>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w:t>
      </w:r>
      <w:proofErr w:type="spellStart"/>
      <w:r w:rsidR="0002589B" w:rsidRPr="0002589B">
        <w:rPr>
          <w:color w:val="000000" w:themeColor="text1"/>
        </w:rPr>
        <w:t>Manning</w:t>
      </w:r>
      <w:proofErr w:type="spellEnd"/>
      <w:r w:rsidR="0002589B" w:rsidRPr="0002589B">
        <w:rPr>
          <w:color w:val="000000" w:themeColor="text1"/>
        </w:rPr>
        <w:t xml:space="preserve">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proofErr w:type="gramStart"/>
      <w:r w:rsidR="00C57048">
        <w:t>os sistemas RI</w:t>
      </w:r>
      <w:proofErr w:type="gramEnd"/>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w:lastRenderedPageBreak/>
        <mc:AlternateContent>
          <mc:Choice Requires="wpg">
            <w:drawing>
              <wp:anchor distT="0" distB="0" distL="114300" distR="114300" simplePos="0" relativeHeight="251628544" behindDoc="0" locked="0" layoutInCell="1" allowOverlap="1" wp14:anchorId="05AA9EB0" wp14:editId="7D968C71">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25641C" w:rsidRPr="00721B6B" w:rsidRDefault="0025641C" w:rsidP="00705137">
                              <w:pPr>
                                <w:pStyle w:val="Legenda"/>
                                <w:jc w:val="center"/>
                                <w:rPr>
                                  <w:noProof/>
                                </w:rPr>
                              </w:pPr>
                              <w:bookmarkStart w:id="15" w:name="_Toc455417536"/>
                              <w:r>
                                <w:t xml:space="preserve">Figura </w:t>
                              </w:r>
                              <w:fldSimple w:instr=" SEQ Figura \* ARABIC ">
                                <w:r w:rsidR="003B3C0D">
                                  <w:rPr>
                                    <w:noProof/>
                                  </w:rPr>
                                  <w:t>1</w:t>
                                </w:r>
                              </w:fldSimple>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A9EB0" id="Grupo 30" o:spid="_x0000_s1026" style="position:absolute;left:0;text-align:left;margin-left:18.45pt;margin-top:16.3pt;width:387.8pt;height:219.5pt;z-index:251628544"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66"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25641C" w:rsidRPr="00721B6B" w:rsidRDefault="0025641C" w:rsidP="00705137">
                        <w:pPr>
                          <w:pStyle w:val="Legenda"/>
                          <w:jc w:val="center"/>
                          <w:rPr>
                            <w:noProof/>
                          </w:rPr>
                        </w:pPr>
                        <w:bookmarkStart w:id="16" w:name="_Toc455417536"/>
                        <w:r>
                          <w:t xml:space="preserve">Figura </w:t>
                        </w:r>
                        <w:fldSimple w:instr=" SEQ Figura \* ARABIC ">
                          <w:r w:rsidR="003B3C0D">
                            <w:rPr>
                              <w:noProof/>
                            </w:rPr>
                            <w:t>1</w:t>
                          </w:r>
                        </w:fldSimple>
                        <w:r>
                          <w:t xml:space="preserve"> - Sistema RI</w:t>
                        </w:r>
                        <w:bookmarkEnd w:id="16"/>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 xml:space="preserve">apresentada na </w:t>
      </w:r>
      <w:r w:rsidR="00A11443" w:rsidRPr="005F73A4">
        <w:rPr>
          <w:b/>
        </w:rPr>
        <w:t>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031986">
        <w:t>,</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 xml:space="preserve">Para a resolução deste problema </w:t>
      </w:r>
      <w:r w:rsidR="00031986">
        <w:t>foram propostos vários</w:t>
      </w:r>
      <w:r>
        <w:t xml:space="preserve">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 xml:space="preserve">são baseados em termos de indexação (palavras-chave), ou seja, cada documento </w:t>
      </w:r>
      <w:r w:rsidR="00031986">
        <w:t>é representado por um</w:t>
      </w:r>
      <w:r w:rsidR="008906FE">
        <w:t xml:space="preserve">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7" w:name="_Toc455417456"/>
      <w:r>
        <w:t>Modelos Clássicos</w:t>
      </w:r>
      <w:bookmarkEnd w:id="17"/>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w:t>
      </w:r>
      <w:r w:rsidR="00537A06">
        <w:lastRenderedPageBreak/>
        <w:t xml:space="preserve">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B15AA9">
        <w:t xml:space="preserve"> da coleção</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t xml:space="preserve">A similaridade permite a saída de resultados ordenados, mas com esta abordagem um documento </w:t>
      </w:r>
      <w:r w:rsidR="00B15AA9">
        <w:t xml:space="preserve">considerado </w:t>
      </w:r>
      <w:r>
        <w:t>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 xml:space="preserve">ões, entre as quais se </w:t>
      </w:r>
      <w:r w:rsidR="005F73A4">
        <w:t>destaca</w:t>
      </w:r>
      <w:r w:rsidR="00426462">
        <w:t xml:space="preserve">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8" w:name="_Toc455417457"/>
      <w:r>
        <w:lastRenderedPageBreak/>
        <w:t>Modelos Estruturados</w:t>
      </w:r>
      <w:bookmarkEnd w:id="18"/>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r w:rsidR="00810423">
        <w:t>restrita,</w:t>
      </w:r>
      <w:r>
        <w:t xml:space="preserve">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w:t>
      </w:r>
      <w:r w:rsidR="00810423">
        <w:t>hierarquias,</w:t>
      </w:r>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1D3EC0">
        <w:t xml:space="preserve">, que se juntam </w:t>
      </w:r>
      <w:r w:rsidR="0083015E">
        <w:t>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9" w:name="_Toc441331328"/>
      <w:bookmarkStart w:id="20" w:name="_Toc455417458"/>
      <w:r w:rsidRPr="00173F88">
        <w:t>Indexação</w:t>
      </w:r>
      <w:bookmarkEnd w:id="20"/>
    </w:p>
    <w:p w:rsidR="007510CC" w:rsidRPr="00173F88" w:rsidRDefault="00B546B9" w:rsidP="00B546B9">
      <w:pPr>
        <w:pStyle w:val="Corpodetexto"/>
      </w:pPr>
      <w:r>
        <w:rPr>
          <w:color w:val="000000" w:themeColor="text1"/>
        </w:rPr>
        <w:t xml:space="preserve">Como referido no capítulo anterior, </w:t>
      </w:r>
      <w:proofErr w:type="gramStart"/>
      <w:r>
        <w:rPr>
          <w:color w:val="000000" w:themeColor="text1"/>
        </w:rPr>
        <w:t>os sistemas RI</w:t>
      </w:r>
      <w:proofErr w:type="gramEnd"/>
      <w:r>
        <w:rPr>
          <w:color w:val="000000" w:themeColor="text1"/>
        </w:rPr>
        <w:t xml:space="preserve">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lastRenderedPageBreak/>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Cabealho4"/>
        <w:rPr>
          <w:i/>
        </w:rPr>
      </w:pPr>
      <w:proofErr w:type="spellStart"/>
      <w:r w:rsidRPr="00B1746B">
        <w:rPr>
          <w:i/>
        </w:rPr>
        <w:t>Stemming</w:t>
      </w:r>
      <w:proofErr w:type="spellEnd"/>
    </w:p>
    <w:p w:rsidR="00ED523D" w:rsidRDefault="009F2A27" w:rsidP="00D926BE">
      <w:pPr>
        <w:pStyle w:val="Corpodetexto"/>
      </w:pPr>
      <w:r>
        <w:t xml:space="preserve">No processo de indexar, </w:t>
      </w:r>
      <w:r w:rsidR="005C4637">
        <w:t>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proofErr w:type="spellStart"/>
      <w:r>
        <w:t>Stopwords</w:t>
      </w:r>
      <w:proofErr w:type="spellEnd"/>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xml:space="preserve">, pois </w:t>
      </w:r>
      <w:r w:rsidR="00E14E78">
        <w:lastRenderedPageBreak/>
        <w:t>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Cabealho3"/>
      </w:pPr>
      <w:bookmarkStart w:id="21" w:name="_Toc455417459"/>
      <w:r w:rsidRPr="00173F88">
        <w:t xml:space="preserve">Apache </w:t>
      </w:r>
      <w:proofErr w:type="spellStart"/>
      <w:r w:rsidRPr="00173F88">
        <w:t>Lucene</w:t>
      </w:r>
      <w:bookmarkEnd w:id="21"/>
      <w:proofErr w:type="spellEnd"/>
    </w:p>
    <w:p w:rsidR="00704FDA" w:rsidRPr="00173F88" w:rsidRDefault="00DC7B77" w:rsidP="00704FDA">
      <w:pPr>
        <w:pStyle w:val="Corpodetexto"/>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w:t>
      </w:r>
      <w:proofErr w:type="gramStart"/>
      <w:r w:rsidR="00D535A8">
        <w:t>, ”</w:t>
      </w:r>
      <w:proofErr w:type="spellStart"/>
      <w:r w:rsidR="00D535A8">
        <w:t>introduction</w:t>
      </w:r>
      <w:proofErr w:type="spellEnd"/>
      <w:proofErr w:type="gram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w:lastRenderedPageBreak/>
        <mc:AlternateContent>
          <mc:Choice Requires="wpg">
            <w:drawing>
              <wp:anchor distT="0" distB="0" distL="114300" distR="114300" simplePos="0" relativeHeight="251624448" behindDoc="0" locked="0" layoutInCell="1" allowOverlap="1" wp14:anchorId="1396C855" wp14:editId="1A903355">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67"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25641C" w:rsidRPr="00926EEE" w:rsidRDefault="0025641C" w:rsidP="00705137">
                              <w:pPr>
                                <w:pStyle w:val="Legenda"/>
                                <w:jc w:val="center"/>
                              </w:pPr>
                              <w:bookmarkStart w:id="22" w:name="_Toc455417537"/>
                              <w:r>
                                <w:t xml:space="preserve">Figura </w:t>
                              </w:r>
                              <w:fldSimple w:instr=" SEQ Figura \* ARABIC ">
                                <w:r w:rsidR="003B3C0D">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396C855" id="Grupo 8" o:spid="_x0000_s1029" style="position:absolute;left:0;text-align:left;margin-left:0;margin-top:48.8pt;width:392.25pt;height:350.75pt;z-index:251624448;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68"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25641C" w:rsidRPr="00926EEE" w:rsidRDefault="0025641C" w:rsidP="00705137">
                        <w:pPr>
                          <w:pStyle w:val="Legenda"/>
                          <w:jc w:val="center"/>
                        </w:pPr>
                        <w:bookmarkStart w:id="23" w:name="_Toc455417537"/>
                        <w:r>
                          <w:t xml:space="preserve">Figura </w:t>
                        </w:r>
                        <w:fldSimple w:instr=" SEQ Figura \* ARABIC ">
                          <w:r w:rsidR="003B3C0D">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Corpodetexto"/>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Corpodetexto"/>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w:t>
      </w:r>
      <w:r w:rsidR="009450AE">
        <w:t>,</w:t>
      </w:r>
      <w:r w:rsidR="00020814" w:rsidRPr="00173F88">
        <w:t xml:space="preserve"> que permite rapidamente e eficazmente criar índices e realizar pesquisa sobre os mesmos.</w:t>
      </w:r>
    </w:p>
    <w:p w:rsidR="00704FDA" w:rsidRPr="00173F88" w:rsidRDefault="00B23002" w:rsidP="00704FDA">
      <w:pPr>
        <w:pStyle w:val="Cabealho3"/>
      </w:pPr>
      <w:r w:rsidRPr="00173F88">
        <w:lastRenderedPageBreak/>
        <w:fldChar w:fldCharType="begin"/>
      </w:r>
      <w:r w:rsidRPr="00173F88">
        <w:fldChar w:fldCharType="separate"/>
      </w:r>
      <w:r w:rsidR="007B7804" w:rsidRPr="00173F88">
        <w:t>McCandless, Hatcher [1]</w:t>
      </w:r>
      <w:r w:rsidRPr="00173F88">
        <w:fldChar w:fldCharType="end"/>
      </w:r>
      <w:bookmarkStart w:id="24" w:name="_Toc455417460"/>
      <w:r w:rsidR="00D226E0" w:rsidRPr="00173F88">
        <w:t xml:space="preserve">Apache </w:t>
      </w:r>
      <w:proofErr w:type="spellStart"/>
      <w:r w:rsidR="00704FDA" w:rsidRPr="00173F88">
        <w:t>Solr</w:t>
      </w:r>
      <w:bookmarkEnd w:id="24"/>
      <w:proofErr w:type="spellEnd"/>
    </w:p>
    <w:p w:rsidR="00EA6495" w:rsidRDefault="002759F2" w:rsidP="00EA6495">
      <w:pPr>
        <w:pStyle w:val="Corpodetexto"/>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 xml:space="preserve">Fornece </w:t>
      </w:r>
      <w:proofErr w:type="spellStart"/>
      <w:r>
        <w:t>APIs</w:t>
      </w:r>
      <w:proofErr w:type="spellEnd"/>
      <w:r>
        <w:t xml:space="preserve"> baseadas em REST o</w:t>
      </w:r>
      <w:r w:rsidR="00543A27">
        <w:t xml:space="preserve"> que lhe permite ser integrado em</w:t>
      </w:r>
      <w:r>
        <w:t xml:space="preserve">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Corpodetexto"/>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5" w:name="_Toc455417461"/>
      <w:proofErr w:type="spellStart"/>
      <w:r>
        <w:t>E</w:t>
      </w:r>
      <w:r w:rsidR="00F15D84">
        <w:t>lasticS</w:t>
      </w:r>
      <w:r>
        <w:t>earch</w:t>
      </w:r>
      <w:bookmarkEnd w:id="25"/>
      <w:proofErr w:type="spellEnd"/>
    </w:p>
    <w:p w:rsidR="00704FDA" w:rsidRDefault="00F15D84" w:rsidP="00704FDA">
      <w:pPr>
        <w:pStyle w:val="Corpodetexto"/>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Corpodetexto"/>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6" w:name="_Toc455417462"/>
      <w:proofErr w:type="spellStart"/>
      <w:r>
        <w:lastRenderedPageBreak/>
        <w:t>Sphinx</w:t>
      </w:r>
      <w:proofErr w:type="spellEnd"/>
      <w:r>
        <w:t xml:space="preserve"> </w:t>
      </w:r>
      <w:proofErr w:type="spellStart"/>
      <w:r>
        <w:t>Search</w:t>
      </w:r>
      <w:bookmarkEnd w:id="26"/>
      <w:proofErr w:type="spellEnd"/>
    </w:p>
    <w:p w:rsidR="001E18B7" w:rsidRDefault="00252807" w:rsidP="007C7B49">
      <w:pPr>
        <w:pStyle w:val="Corpodetexto"/>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mc:AlternateContent>
          <mc:Choice Requires="wpg">
            <w:drawing>
              <wp:anchor distT="0" distB="0" distL="114300" distR="114300" simplePos="0" relativeHeight="251638784" behindDoc="0" locked="0" layoutInCell="1" allowOverlap="1" wp14:anchorId="290DFE2D" wp14:editId="18DCC3F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25641C" w:rsidRPr="007E37E0" w:rsidRDefault="0025641C" w:rsidP="00705137">
                              <w:pPr>
                                <w:pStyle w:val="Legenda"/>
                                <w:jc w:val="center"/>
                                <w:rPr>
                                  <w:noProof/>
                                </w:rPr>
                              </w:pPr>
                              <w:bookmarkStart w:id="27" w:name="_Toc455417538"/>
                              <w:r>
                                <w:t xml:space="preserve">Figura </w:t>
                              </w:r>
                              <w:fldSimple w:instr=" SEQ Figura \* ARABIC ">
                                <w:r w:rsidR="003B3C0D">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0DFE2D" id="Grupo 12" o:spid="_x0000_s1032" style="position:absolute;left:0;text-align:left;margin-left:0;margin-top:38.2pt;width:286.55pt;height:352.25pt;z-index:251638784;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70"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25641C" w:rsidRPr="007E37E0" w:rsidRDefault="0025641C" w:rsidP="00705137">
                        <w:pPr>
                          <w:pStyle w:val="Legenda"/>
                          <w:jc w:val="center"/>
                          <w:rPr>
                            <w:noProof/>
                          </w:rPr>
                        </w:pPr>
                        <w:bookmarkStart w:id="28" w:name="_Toc455417538"/>
                        <w:r>
                          <w:t xml:space="preserve">Figura </w:t>
                        </w:r>
                        <w:fldSimple w:instr=" SEQ Figura \* ARABIC ">
                          <w:r w:rsidR="003B3C0D">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lastRenderedPageBreak/>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Corpodetexto"/>
        <w:numPr>
          <w:ilvl w:val="0"/>
          <w:numId w:val="34"/>
        </w:numPr>
      </w:pPr>
      <w:r>
        <w:t xml:space="preserve">Indexação de base de dados </w:t>
      </w:r>
      <w:proofErr w:type="spellStart"/>
      <w:r>
        <w:t>NoSQL</w:t>
      </w:r>
      <w:proofErr w:type="spellEnd"/>
      <w:r>
        <w:t>;</w:t>
      </w:r>
    </w:p>
    <w:p w:rsidR="007C7B49" w:rsidRDefault="00880E26" w:rsidP="007C7B49">
      <w:pPr>
        <w:pStyle w:val="Corpodetexto"/>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9" w:name="_Toc455417463"/>
      <w:r>
        <w:t>Análise</w:t>
      </w:r>
      <w:r w:rsidR="007736AE">
        <w:t xml:space="preserve"> </w:t>
      </w:r>
      <w:r w:rsidR="00644CCF">
        <w:t>Tecnológica</w:t>
      </w:r>
      <w:bookmarkEnd w:id="29"/>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904DFB">
      <w:pPr>
        <w:pStyle w:val="Corpodetexto"/>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tbl>
      <w:tblPr>
        <w:tblStyle w:val="Tabelacomgrelha"/>
        <w:tblW w:w="0" w:type="auto"/>
        <w:tblInd w:w="5" w:type="dxa"/>
        <w:tblLook w:val="04A0" w:firstRow="1" w:lastRow="0" w:firstColumn="1" w:lastColumn="0" w:noHBand="0" w:noVBand="1"/>
      </w:tblPr>
      <w:tblGrid>
        <w:gridCol w:w="1129"/>
        <w:gridCol w:w="2410"/>
        <w:gridCol w:w="3401"/>
        <w:gridCol w:w="1553"/>
      </w:tblGrid>
      <w:tr w:rsidR="00F23B92" w:rsidRPr="00F23B92" w:rsidTr="00F23B92">
        <w:tc>
          <w:tcPr>
            <w:tcW w:w="1129" w:type="dxa"/>
            <w:tcBorders>
              <w:top w:val="nil"/>
              <w:left w:val="nil"/>
            </w:tcBorders>
          </w:tcPr>
          <w:p w:rsidR="00D43117" w:rsidRPr="00F23B92" w:rsidRDefault="00D43117" w:rsidP="00F662D2">
            <w:pPr>
              <w:rPr>
                <w:sz w:val="16"/>
                <w:szCs w:val="16"/>
              </w:rPr>
            </w:pPr>
          </w:p>
        </w:tc>
        <w:tc>
          <w:tcPr>
            <w:tcW w:w="2410" w:type="dxa"/>
          </w:tcPr>
          <w:p w:rsidR="00D43117" w:rsidRPr="00F23B92" w:rsidRDefault="00D43117" w:rsidP="00F662D2">
            <w:pPr>
              <w:ind w:firstLine="0"/>
              <w:jc w:val="center"/>
              <w:rPr>
                <w:sz w:val="16"/>
                <w:szCs w:val="16"/>
              </w:rPr>
            </w:pPr>
            <w:proofErr w:type="spellStart"/>
            <w:r w:rsidRPr="00F23B92">
              <w:rPr>
                <w:b/>
                <w:sz w:val="16"/>
                <w:szCs w:val="16"/>
              </w:rPr>
              <w:t>Solr</w:t>
            </w:r>
            <w:proofErr w:type="spellEnd"/>
          </w:p>
        </w:tc>
        <w:tc>
          <w:tcPr>
            <w:tcW w:w="3401" w:type="dxa"/>
          </w:tcPr>
          <w:p w:rsidR="00D43117" w:rsidRPr="00F23B92" w:rsidRDefault="00D43117" w:rsidP="00F662D2">
            <w:pPr>
              <w:ind w:firstLine="0"/>
              <w:jc w:val="center"/>
              <w:rPr>
                <w:sz w:val="16"/>
                <w:szCs w:val="16"/>
              </w:rPr>
            </w:pPr>
            <w:proofErr w:type="spellStart"/>
            <w:r w:rsidRPr="00F23B92">
              <w:rPr>
                <w:b/>
                <w:sz w:val="16"/>
                <w:szCs w:val="16"/>
              </w:rPr>
              <w:t>ElasticSearch</w:t>
            </w:r>
            <w:proofErr w:type="spellEnd"/>
          </w:p>
        </w:tc>
        <w:tc>
          <w:tcPr>
            <w:tcW w:w="1553" w:type="dxa"/>
          </w:tcPr>
          <w:p w:rsidR="00D43117" w:rsidRPr="00F23B92" w:rsidRDefault="00D43117" w:rsidP="00F662D2">
            <w:pPr>
              <w:ind w:firstLine="0"/>
              <w:jc w:val="center"/>
              <w:rPr>
                <w:sz w:val="16"/>
                <w:szCs w:val="16"/>
              </w:rPr>
            </w:pPr>
            <w:proofErr w:type="spellStart"/>
            <w:r w:rsidRPr="00F23B92">
              <w:rPr>
                <w:b/>
                <w:sz w:val="16"/>
                <w:szCs w:val="16"/>
              </w:rPr>
              <w:t>Sphinx</w:t>
            </w:r>
            <w:proofErr w:type="spellEnd"/>
            <w:r w:rsidRPr="00F23B92">
              <w:rPr>
                <w:b/>
                <w:sz w:val="16"/>
                <w:szCs w:val="16"/>
              </w:rPr>
              <w:t xml:space="preserve"> </w:t>
            </w:r>
            <w:proofErr w:type="spellStart"/>
            <w:r w:rsidRPr="00F23B92">
              <w:rPr>
                <w:b/>
                <w:sz w:val="16"/>
                <w:szCs w:val="16"/>
              </w:rPr>
              <w:t>Search</w:t>
            </w:r>
            <w:proofErr w:type="spellEnd"/>
          </w:p>
        </w:tc>
      </w:tr>
      <w:tr w:rsidR="00D43117" w:rsidRPr="00F23B92" w:rsidTr="00F23B92">
        <w:tc>
          <w:tcPr>
            <w:tcW w:w="8493" w:type="dxa"/>
            <w:gridSpan w:val="4"/>
            <w:shd w:val="clear" w:color="auto" w:fill="F2F2F2" w:themeFill="background1" w:themeFillShade="F2"/>
          </w:tcPr>
          <w:p w:rsidR="00D43117" w:rsidRPr="00F23B92" w:rsidRDefault="00D43117" w:rsidP="00F662D2">
            <w:pPr>
              <w:ind w:firstLine="0"/>
              <w:jc w:val="center"/>
              <w:rPr>
                <w:sz w:val="16"/>
                <w:szCs w:val="16"/>
              </w:rPr>
            </w:pPr>
            <w:r w:rsidRPr="00F23B92">
              <w:rPr>
                <w:sz w:val="16"/>
                <w:szCs w:val="16"/>
              </w:rPr>
              <w:t>API</w:t>
            </w:r>
          </w:p>
        </w:tc>
      </w:tr>
      <w:tr w:rsidR="00D43117" w:rsidRPr="0025641C" w:rsidTr="00F23B92">
        <w:tc>
          <w:tcPr>
            <w:tcW w:w="1129" w:type="dxa"/>
          </w:tcPr>
          <w:p w:rsidR="00D43117" w:rsidRPr="00F23B92" w:rsidRDefault="00D43117" w:rsidP="00F662D2">
            <w:pPr>
              <w:ind w:firstLine="0"/>
              <w:jc w:val="left"/>
              <w:rPr>
                <w:sz w:val="16"/>
                <w:szCs w:val="16"/>
              </w:rPr>
            </w:pPr>
            <w:r w:rsidRPr="00F23B92">
              <w:rPr>
                <w:sz w:val="16"/>
                <w:szCs w:val="16"/>
              </w:rPr>
              <w:t>Bibliotecas</w:t>
            </w:r>
          </w:p>
        </w:tc>
        <w:tc>
          <w:tcPr>
            <w:tcW w:w="2410" w:type="dxa"/>
          </w:tcPr>
          <w:p w:rsidR="00D43117" w:rsidRPr="00F23B92" w:rsidRDefault="00D43117" w:rsidP="00F662D2">
            <w:pPr>
              <w:ind w:firstLine="0"/>
              <w:jc w:val="left"/>
              <w:rPr>
                <w:sz w:val="16"/>
                <w:szCs w:val="16"/>
                <w:lang w:val="en-GB"/>
              </w:rPr>
            </w:pPr>
            <w:r w:rsidRPr="00F23B92">
              <w:rPr>
                <w:sz w:val="16"/>
                <w:szCs w:val="16"/>
                <w:lang w:val="en-GB"/>
              </w:rPr>
              <w:t>Ruby, Rails, PHP, Java, Python, Perl, C#, .Net, JavaScript</w:t>
            </w:r>
          </w:p>
        </w:tc>
        <w:tc>
          <w:tcPr>
            <w:tcW w:w="3401" w:type="dxa"/>
          </w:tcPr>
          <w:p w:rsidR="00D43117" w:rsidRPr="00F23B92" w:rsidRDefault="00D43117" w:rsidP="00F662D2">
            <w:pPr>
              <w:ind w:firstLine="0"/>
              <w:jc w:val="left"/>
              <w:rPr>
                <w:sz w:val="16"/>
                <w:szCs w:val="16"/>
                <w:lang w:val="en-GB"/>
              </w:rPr>
            </w:pPr>
            <w:r w:rsidRPr="00F23B92">
              <w:rPr>
                <w:sz w:val="16"/>
                <w:szCs w:val="16"/>
                <w:lang w:val="en-GB"/>
              </w:rPr>
              <w:t>Java, Groovy, PHP, Ruby, Perl, Python, .NET, JavaScript</w:t>
            </w:r>
          </w:p>
        </w:tc>
        <w:tc>
          <w:tcPr>
            <w:tcW w:w="1553" w:type="dxa"/>
          </w:tcPr>
          <w:p w:rsidR="00D43117" w:rsidRPr="00F23B92" w:rsidRDefault="00D43117" w:rsidP="00F662D2">
            <w:pPr>
              <w:ind w:firstLine="0"/>
              <w:jc w:val="left"/>
              <w:rPr>
                <w:sz w:val="16"/>
                <w:szCs w:val="16"/>
                <w:lang w:val="en-GB"/>
              </w:rPr>
            </w:pPr>
            <w:r w:rsidRPr="00F23B92">
              <w:rPr>
                <w:sz w:val="16"/>
                <w:szCs w:val="16"/>
                <w:lang w:val="en-GB"/>
              </w:rPr>
              <w:t>C++, Java, Perl, PHP, Python, Ruby</w:t>
            </w:r>
          </w:p>
        </w:tc>
      </w:tr>
      <w:tr w:rsidR="00D43117" w:rsidRPr="00F23B92" w:rsidTr="00F23B92">
        <w:trPr>
          <w:trHeight w:val="70"/>
        </w:trPr>
        <w:tc>
          <w:tcPr>
            <w:tcW w:w="8493" w:type="dxa"/>
            <w:gridSpan w:val="4"/>
            <w:shd w:val="clear" w:color="auto" w:fill="F2F2F2" w:themeFill="background1" w:themeFillShade="F2"/>
          </w:tcPr>
          <w:p w:rsidR="00D43117" w:rsidRPr="00F23B92" w:rsidRDefault="00D43117" w:rsidP="00F662D2">
            <w:pPr>
              <w:ind w:firstLine="0"/>
              <w:jc w:val="center"/>
              <w:rPr>
                <w:sz w:val="16"/>
                <w:szCs w:val="16"/>
                <w:lang w:val="en-GB"/>
              </w:rPr>
            </w:pPr>
            <w:proofErr w:type="spellStart"/>
            <w:r w:rsidRPr="00F23B92">
              <w:rPr>
                <w:sz w:val="16"/>
                <w:szCs w:val="16"/>
                <w:lang w:val="en-GB"/>
              </w:rPr>
              <w:t>Indexação</w:t>
            </w:r>
            <w:proofErr w:type="spellEnd"/>
          </w:p>
        </w:tc>
      </w:tr>
      <w:tr w:rsidR="00D43117" w:rsidRPr="0025641C" w:rsidTr="00F23B92">
        <w:tc>
          <w:tcPr>
            <w:tcW w:w="1129" w:type="dxa"/>
          </w:tcPr>
          <w:p w:rsidR="00D43117" w:rsidRPr="00F23B92" w:rsidRDefault="00D43117" w:rsidP="00F662D2">
            <w:pPr>
              <w:ind w:firstLine="0"/>
              <w:jc w:val="left"/>
              <w:rPr>
                <w:sz w:val="16"/>
                <w:szCs w:val="16"/>
                <w:lang w:val="en-GB"/>
              </w:rPr>
            </w:pPr>
            <w:proofErr w:type="spellStart"/>
            <w:r w:rsidRPr="00F23B92">
              <w:rPr>
                <w:sz w:val="16"/>
                <w:szCs w:val="16"/>
                <w:lang w:val="en-GB"/>
              </w:rPr>
              <w:t>Importação</w:t>
            </w:r>
            <w:proofErr w:type="spellEnd"/>
            <w:r w:rsidRPr="00F23B92">
              <w:rPr>
                <w:sz w:val="16"/>
                <w:szCs w:val="16"/>
                <w:lang w:val="en-GB"/>
              </w:rPr>
              <w:t xml:space="preserve"> de dados</w:t>
            </w:r>
          </w:p>
        </w:tc>
        <w:tc>
          <w:tcPr>
            <w:tcW w:w="2410" w:type="dxa"/>
          </w:tcPr>
          <w:p w:rsidR="00D43117" w:rsidRPr="00F23B92" w:rsidRDefault="00D43117" w:rsidP="00F23B92">
            <w:pPr>
              <w:ind w:firstLine="0"/>
              <w:jc w:val="left"/>
              <w:rPr>
                <w:sz w:val="14"/>
                <w:szCs w:val="14"/>
                <w:lang w:val="en-GB"/>
              </w:rPr>
            </w:pPr>
            <w:r w:rsidRPr="00F23B92">
              <w:rPr>
                <w:sz w:val="14"/>
                <w:szCs w:val="14"/>
                <w:lang w:val="en-GB"/>
              </w:rPr>
              <w:t xml:space="preserve">JDBC, CSV, XML, </w:t>
            </w:r>
            <w:proofErr w:type="spellStart"/>
            <w:r w:rsidRPr="00F23B92">
              <w:rPr>
                <w:sz w:val="14"/>
                <w:szCs w:val="14"/>
                <w:lang w:val="en-GB"/>
              </w:rPr>
              <w:t>Tika</w:t>
            </w:r>
            <w:proofErr w:type="spellEnd"/>
            <w:r w:rsidRPr="00F23B92">
              <w:rPr>
                <w:sz w:val="14"/>
                <w:szCs w:val="14"/>
                <w:lang w:val="en-GB"/>
              </w:rPr>
              <w:t xml:space="preserve"> </w:t>
            </w:r>
            <w:r w:rsidR="00F23B92" w:rsidRPr="00F23B92">
              <w:rPr>
                <w:sz w:val="14"/>
                <w:szCs w:val="14"/>
                <w:lang w:val="en-GB"/>
              </w:rPr>
              <w:fldChar w:fldCharType="begin"/>
            </w:r>
            <w:r w:rsidR="00F23B92" w:rsidRPr="00F23B92">
              <w:rPr>
                <w:sz w:val="14"/>
                <w:szCs w:val="14"/>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F23B92" w:rsidRPr="00F23B92">
              <w:rPr>
                <w:sz w:val="14"/>
                <w:szCs w:val="14"/>
                <w:lang w:val="en-GB"/>
              </w:rPr>
              <w:fldChar w:fldCharType="separate"/>
            </w:r>
            <w:r w:rsidR="00F23B92" w:rsidRPr="00F23B92">
              <w:rPr>
                <w:noProof/>
                <w:sz w:val="14"/>
                <w:szCs w:val="14"/>
                <w:lang w:val="en-GB"/>
              </w:rPr>
              <w:t>[18]</w:t>
            </w:r>
            <w:r w:rsidR="00F23B92" w:rsidRPr="00F23B92">
              <w:rPr>
                <w:sz w:val="14"/>
                <w:szCs w:val="14"/>
                <w:lang w:val="en-GB"/>
              </w:rPr>
              <w:fldChar w:fldCharType="end"/>
            </w:r>
            <w:r w:rsidRPr="00F23B92">
              <w:rPr>
                <w:sz w:val="14"/>
                <w:szCs w:val="14"/>
                <w:lang w:val="en-GB"/>
              </w:rPr>
              <w:t>, URL, Flat File</w:t>
            </w:r>
          </w:p>
        </w:tc>
        <w:tc>
          <w:tcPr>
            <w:tcW w:w="3401" w:type="dxa"/>
          </w:tcPr>
          <w:p w:rsidR="00D43117" w:rsidRPr="00F23B92" w:rsidRDefault="00D43117" w:rsidP="00F662D2">
            <w:pPr>
              <w:ind w:firstLine="0"/>
              <w:jc w:val="left"/>
              <w:rPr>
                <w:sz w:val="14"/>
                <w:szCs w:val="14"/>
                <w:lang w:val="en-GB"/>
              </w:rPr>
            </w:pPr>
            <w:r w:rsidRPr="00F23B92">
              <w:rPr>
                <w:sz w:val="14"/>
                <w:szCs w:val="14"/>
                <w:lang w:val="en-GB"/>
              </w:rPr>
              <w:t xml:space="preserve">Amazon SQS, </w:t>
            </w:r>
            <w:proofErr w:type="spellStart"/>
            <w:r w:rsidRPr="00F23B92">
              <w:rPr>
                <w:sz w:val="14"/>
                <w:szCs w:val="14"/>
                <w:lang w:val="en-GB"/>
              </w:rPr>
              <w:t>CouchDB</w:t>
            </w:r>
            <w:proofErr w:type="spellEnd"/>
            <w:r w:rsidRPr="00F23B92">
              <w:rPr>
                <w:sz w:val="14"/>
                <w:szCs w:val="14"/>
                <w:lang w:val="en-GB"/>
              </w:rPr>
              <w:t xml:space="preserve">, Dropbox, </w:t>
            </w:r>
            <w:proofErr w:type="spellStart"/>
            <w:r w:rsidRPr="00F23B92">
              <w:rPr>
                <w:sz w:val="14"/>
                <w:szCs w:val="14"/>
                <w:lang w:val="en-GB"/>
              </w:rPr>
              <w:t>DynamoDB</w:t>
            </w:r>
            <w:proofErr w:type="spellEnd"/>
            <w:r w:rsidRPr="00F23B92">
              <w:rPr>
                <w:sz w:val="14"/>
                <w:szCs w:val="14"/>
                <w:lang w:val="en-GB"/>
              </w:rPr>
              <w:t xml:space="preserve">, </w:t>
            </w:r>
            <w:proofErr w:type="spellStart"/>
            <w:r w:rsidRPr="00F23B92">
              <w:rPr>
                <w:sz w:val="14"/>
                <w:szCs w:val="14"/>
                <w:lang w:val="en-GB"/>
              </w:rPr>
              <w:t>FileSystem</w:t>
            </w:r>
            <w:proofErr w:type="spellEnd"/>
            <w:r w:rsidRPr="00F23B92">
              <w:rPr>
                <w:sz w:val="14"/>
                <w:szCs w:val="14"/>
                <w:lang w:val="en-GB"/>
              </w:rPr>
              <w:t xml:space="preserve">, Git, GitHub, </w:t>
            </w:r>
            <w:proofErr w:type="spellStart"/>
            <w:r w:rsidRPr="00F23B92">
              <w:rPr>
                <w:sz w:val="14"/>
                <w:szCs w:val="14"/>
                <w:lang w:val="en-GB"/>
              </w:rPr>
              <w:t>Hazelcast</w:t>
            </w:r>
            <w:proofErr w:type="spellEnd"/>
            <w:r w:rsidRPr="00F23B92">
              <w:rPr>
                <w:sz w:val="14"/>
                <w:szCs w:val="14"/>
                <w:lang w:val="en-GB"/>
              </w:rPr>
              <w:t xml:space="preserve">, JDBC, JMS, Kafka, LDAP, MongoDB, neo4j, OAI, </w:t>
            </w:r>
            <w:proofErr w:type="spellStart"/>
            <w:r w:rsidRPr="00F23B92">
              <w:rPr>
                <w:sz w:val="14"/>
                <w:szCs w:val="14"/>
                <w:lang w:val="en-GB"/>
              </w:rPr>
              <w:t>RabbitMQ</w:t>
            </w:r>
            <w:proofErr w:type="spellEnd"/>
            <w:r w:rsidRPr="00F23B92">
              <w:rPr>
                <w:sz w:val="14"/>
                <w:szCs w:val="14"/>
                <w:lang w:val="en-GB"/>
              </w:rPr>
              <w:t xml:space="preserve">, </w:t>
            </w:r>
            <w:proofErr w:type="spellStart"/>
            <w:r w:rsidRPr="00F23B92">
              <w:rPr>
                <w:sz w:val="14"/>
                <w:szCs w:val="14"/>
                <w:lang w:val="en-GB"/>
              </w:rPr>
              <w:t>Redis</w:t>
            </w:r>
            <w:proofErr w:type="spellEnd"/>
            <w:r w:rsidRPr="00F23B92">
              <w:rPr>
                <w:sz w:val="14"/>
                <w:szCs w:val="14"/>
                <w:lang w:val="en-GB"/>
              </w:rPr>
              <w:t xml:space="preserve">, RSS, Sofa, </w:t>
            </w:r>
            <w:proofErr w:type="spellStart"/>
            <w:r w:rsidRPr="00F23B92">
              <w:rPr>
                <w:sz w:val="14"/>
                <w:szCs w:val="14"/>
                <w:lang w:val="en-GB"/>
              </w:rPr>
              <w:t>Solr</w:t>
            </w:r>
            <w:proofErr w:type="spellEnd"/>
            <w:r w:rsidRPr="00F23B92">
              <w:rPr>
                <w:sz w:val="14"/>
                <w:szCs w:val="14"/>
                <w:lang w:val="en-GB"/>
              </w:rPr>
              <w:t>, St9, Subversion, Twitter, Wikipedia</w:t>
            </w:r>
          </w:p>
        </w:tc>
        <w:tc>
          <w:tcPr>
            <w:tcW w:w="1553" w:type="dxa"/>
          </w:tcPr>
          <w:p w:rsidR="00D43117" w:rsidRPr="00F23B92" w:rsidRDefault="00D43117" w:rsidP="00F662D2">
            <w:pPr>
              <w:ind w:firstLine="0"/>
              <w:jc w:val="left"/>
              <w:rPr>
                <w:sz w:val="14"/>
                <w:szCs w:val="14"/>
                <w:lang w:val="en-GB"/>
              </w:rPr>
            </w:pPr>
            <w:r w:rsidRPr="00F23B92">
              <w:rPr>
                <w:sz w:val="14"/>
                <w:szCs w:val="14"/>
                <w:lang w:val="en-GB"/>
              </w:rPr>
              <w:t>MySQL, PostgreSQL, MSSQL, ODBC source, XML pipe</w:t>
            </w:r>
          </w:p>
        </w:tc>
      </w:tr>
      <w:tr w:rsidR="00D43117" w:rsidRPr="00F23B92" w:rsidTr="00F23B92">
        <w:tc>
          <w:tcPr>
            <w:tcW w:w="1129" w:type="dxa"/>
          </w:tcPr>
          <w:p w:rsidR="00D43117" w:rsidRPr="00F23B92" w:rsidRDefault="00D43117" w:rsidP="00F662D2">
            <w:pPr>
              <w:ind w:firstLine="0"/>
              <w:rPr>
                <w:sz w:val="16"/>
                <w:szCs w:val="16"/>
                <w:lang w:val="en-GB"/>
              </w:rPr>
            </w:pPr>
            <w:r w:rsidRPr="00F23B92">
              <w:rPr>
                <w:sz w:val="16"/>
                <w:szCs w:val="16"/>
                <w:lang w:val="en-GB"/>
              </w:rPr>
              <w:t>Tempo Real</w:t>
            </w:r>
          </w:p>
        </w:tc>
        <w:tc>
          <w:tcPr>
            <w:tcW w:w="2410" w:type="dxa"/>
          </w:tcPr>
          <w:p w:rsidR="00D43117" w:rsidRPr="00F23B92" w:rsidRDefault="00D43117" w:rsidP="00D43117">
            <w:pPr>
              <w:pStyle w:val="PargrafodaLista"/>
              <w:numPr>
                <w:ilvl w:val="0"/>
                <w:numId w:val="47"/>
              </w:numPr>
              <w:ind w:firstLine="165"/>
              <w:rPr>
                <w:sz w:val="16"/>
                <w:szCs w:val="16"/>
                <w:lang w:val="en-GB"/>
              </w:rPr>
            </w:pPr>
          </w:p>
        </w:tc>
        <w:tc>
          <w:tcPr>
            <w:tcW w:w="3401" w:type="dxa"/>
          </w:tcPr>
          <w:p w:rsidR="00D43117" w:rsidRPr="00F23B92" w:rsidRDefault="00D43117" w:rsidP="00D43117">
            <w:pPr>
              <w:pStyle w:val="PargrafodaLista"/>
              <w:numPr>
                <w:ilvl w:val="0"/>
                <w:numId w:val="47"/>
              </w:numPr>
              <w:ind w:firstLine="161"/>
              <w:rPr>
                <w:sz w:val="16"/>
                <w:szCs w:val="16"/>
                <w:lang w:val="en-GB"/>
              </w:rPr>
            </w:pPr>
          </w:p>
        </w:tc>
        <w:tc>
          <w:tcPr>
            <w:tcW w:w="1553" w:type="dxa"/>
          </w:tcPr>
          <w:p w:rsidR="00D43117" w:rsidRPr="00F23B92" w:rsidRDefault="00D43117" w:rsidP="00D43117">
            <w:pPr>
              <w:pStyle w:val="PargrafodaLista"/>
              <w:numPr>
                <w:ilvl w:val="0"/>
                <w:numId w:val="47"/>
              </w:numPr>
              <w:ind w:firstLine="172"/>
              <w:rPr>
                <w:sz w:val="16"/>
                <w:szCs w:val="16"/>
                <w:lang w:val="en-GB"/>
              </w:rPr>
            </w:pPr>
          </w:p>
        </w:tc>
      </w:tr>
      <w:tr w:rsidR="00D43117" w:rsidRPr="00F23B92" w:rsidTr="00F23B92">
        <w:tc>
          <w:tcPr>
            <w:tcW w:w="8493" w:type="dxa"/>
            <w:gridSpan w:val="4"/>
            <w:shd w:val="clear" w:color="auto" w:fill="F2F2F2" w:themeFill="background1" w:themeFillShade="F2"/>
          </w:tcPr>
          <w:p w:rsidR="00D43117" w:rsidRPr="00F23B92" w:rsidRDefault="00D43117" w:rsidP="00F662D2">
            <w:pPr>
              <w:ind w:firstLine="0"/>
              <w:jc w:val="center"/>
              <w:rPr>
                <w:sz w:val="16"/>
                <w:szCs w:val="16"/>
                <w:lang w:val="en-GB"/>
              </w:rPr>
            </w:pPr>
            <w:proofErr w:type="spellStart"/>
            <w:r w:rsidRPr="00F23B92">
              <w:rPr>
                <w:sz w:val="16"/>
                <w:szCs w:val="16"/>
                <w:lang w:val="en-GB"/>
              </w:rPr>
              <w:t>Licença</w:t>
            </w:r>
            <w:proofErr w:type="spellEnd"/>
          </w:p>
        </w:tc>
      </w:tr>
      <w:tr w:rsidR="00FF7EB5" w:rsidRPr="00F23B92" w:rsidTr="00FF7EB5">
        <w:tc>
          <w:tcPr>
            <w:tcW w:w="1129" w:type="dxa"/>
            <w:tcBorders>
              <w:left w:val="nil"/>
              <w:bottom w:val="nil"/>
            </w:tcBorders>
          </w:tcPr>
          <w:p w:rsidR="00D43117" w:rsidRPr="00F23B92" w:rsidRDefault="00D43117" w:rsidP="00F662D2">
            <w:pPr>
              <w:rPr>
                <w:sz w:val="16"/>
                <w:szCs w:val="16"/>
                <w:lang w:val="en-GB"/>
              </w:rPr>
            </w:pPr>
          </w:p>
        </w:tc>
        <w:tc>
          <w:tcPr>
            <w:tcW w:w="2410" w:type="dxa"/>
          </w:tcPr>
          <w:p w:rsidR="00D43117" w:rsidRPr="00F23B92" w:rsidRDefault="00D43117" w:rsidP="00F662D2">
            <w:pPr>
              <w:ind w:firstLine="0"/>
              <w:rPr>
                <w:sz w:val="16"/>
                <w:szCs w:val="16"/>
                <w:lang w:val="en-GB"/>
              </w:rPr>
            </w:pPr>
            <w:r w:rsidRPr="00F23B92">
              <w:rPr>
                <w:sz w:val="16"/>
                <w:szCs w:val="16"/>
                <w:lang w:val="en-GB"/>
              </w:rPr>
              <w:t>Apache License 2.0</w:t>
            </w:r>
          </w:p>
        </w:tc>
        <w:tc>
          <w:tcPr>
            <w:tcW w:w="3401" w:type="dxa"/>
          </w:tcPr>
          <w:p w:rsidR="00D43117" w:rsidRPr="00F23B92" w:rsidRDefault="00FF7EB5" w:rsidP="00F662D2">
            <w:pPr>
              <w:ind w:firstLine="0"/>
              <w:rPr>
                <w:sz w:val="16"/>
                <w:szCs w:val="16"/>
                <w:lang w:val="en-GB"/>
              </w:rPr>
            </w:pPr>
            <w:r>
              <w:rPr>
                <w:noProof/>
                <w:lang w:eastAsia="pt-PT"/>
              </w:rPr>
              <mc:AlternateContent>
                <mc:Choice Requires="wps">
                  <w:drawing>
                    <wp:anchor distT="0" distB="0" distL="114300" distR="114300" simplePos="0" relativeHeight="251782144" behindDoc="0" locked="0" layoutInCell="1" allowOverlap="1" wp14:anchorId="6856965F" wp14:editId="5CD3AAD4">
                      <wp:simplePos x="0" y="0"/>
                      <wp:positionH relativeFrom="column">
                        <wp:posOffset>-2237105</wp:posOffset>
                      </wp:positionH>
                      <wp:positionV relativeFrom="paragraph">
                        <wp:posOffset>115570</wp:posOffset>
                      </wp:positionV>
                      <wp:extent cx="4914900" cy="409575"/>
                      <wp:effectExtent l="0" t="0" r="0" b="0"/>
                      <wp:wrapNone/>
                      <wp:docPr id="62" name="Retângulo 62"/>
                      <wp:cNvGraphicFramePr/>
                      <a:graphic xmlns:a="http://schemas.openxmlformats.org/drawingml/2006/main">
                        <a:graphicData uri="http://schemas.microsoft.com/office/word/2010/wordprocessingShape">
                          <wps:wsp>
                            <wps:cNvSpPr/>
                            <wps:spPr>
                              <a:xfrm>
                                <a:off x="0" y="0"/>
                                <a:ext cx="4914900"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5641C" w:rsidRPr="00FF7EB5" w:rsidRDefault="0025641C" w:rsidP="00FF7EB5">
                                  <w:pPr>
                                    <w:pStyle w:val="Legenda"/>
                                    <w:jc w:val="center"/>
                                    <w:rPr>
                                      <w:color w:val="000000" w:themeColor="text1"/>
                                    </w:rPr>
                                  </w:pPr>
                                  <w:bookmarkStart w:id="30" w:name="_Toc455417529"/>
                                  <w:r w:rsidRPr="00FF7EB5">
                                    <w:rPr>
                                      <w:color w:val="000000" w:themeColor="text1"/>
                                    </w:rPr>
                                    <w:t xml:space="preserve">Tabela </w:t>
                                  </w:r>
                                  <w:r w:rsidRPr="00FF7EB5">
                                    <w:rPr>
                                      <w:color w:val="000000" w:themeColor="text1"/>
                                    </w:rPr>
                                    <w:fldChar w:fldCharType="begin"/>
                                  </w:r>
                                  <w:r w:rsidRPr="00FF7EB5">
                                    <w:rPr>
                                      <w:color w:val="000000" w:themeColor="text1"/>
                                    </w:rPr>
                                    <w:instrText xml:space="preserve"> SEQ Tabela \* ARABIC </w:instrText>
                                  </w:r>
                                  <w:r w:rsidRPr="00FF7EB5">
                                    <w:rPr>
                                      <w:color w:val="000000" w:themeColor="text1"/>
                                    </w:rPr>
                                    <w:fldChar w:fldCharType="separate"/>
                                  </w:r>
                                  <w:r w:rsidR="003B3C0D">
                                    <w:rPr>
                                      <w:noProof/>
                                      <w:color w:val="000000" w:themeColor="text1"/>
                                    </w:rPr>
                                    <w:t>1</w:t>
                                  </w:r>
                                  <w:r w:rsidRPr="00FF7EB5">
                                    <w:rPr>
                                      <w:color w:val="000000" w:themeColor="text1"/>
                                    </w:rPr>
                                    <w:fldChar w:fldCharType="end"/>
                                  </w:r>
                                  <w:r w:rsidRPr="00FF7EB5">
                                    <w:rPr>
                                      <w:color w:val="000000" w:themeColor="text1"/>
                                    </w:rPr>
                                    <w:t xml:space="preserve"> - Comparação entre </w:t>
                                  </w:r>
                                  <w:proofErr w:type="spellStart"/>
                                  <w:r w:rsidRPr="00FF7EB5">
                                    <w:rPr>
                                      <w:color w:val="000000" w:themeColor="text1"/>
                                    </w:rPr>
                                    <w:t>Solr</w:t>
                                  </w:r>
                                  <w:proofErr w:type="spellEnd"/>
                                  <w:r w:rsidRPr="00FF7EB5">
                                    <w:rPr>
                                      <w:color w:val="000000" w:themeColor="text1"/>
                                    </w:rPr>
                                    <w:t xml:space="preserve">, </w:t>
                                  </w:r>
                                  <w:proofErr w:type="spellStart"/>
                                  <w:r w:rsidRPr="00FF7EB5">
                                    <w:rPr>
                                      <w:color w:val="000000" w:themeColor="text1"/>
                                    </w:rPr>
                                    <w:t>ElasticSearch</w:t>
                                  </w:r>
                                  <w:proofErr w:type="spellEnd"/>
                                  <w:r w:rsidRPr="00FF7EB5">
                                    <w:rPr>
                                      <w:color w:val="000000" w:themeColor="text1"/>
                                    </w:rPr>
                                    <w:t xml:space="preserve"> e </w:t>
                                  </w:r>
                                  <w:proofErr w:type="spellStart"/>
                                  <w:r w:rsidRPr="00FF7EB5">
                                    <w:rPr>
                                      <w:color w:val="000000" w:themeColor="text1"/>
                                    </w:rPr>
                                    <w:t>Sphinx</w:t>
                                  </w:r>
                                  <w:proofErr w:type="spellEnd"/>
                                  <w:r w:rsidRPr="00FF7EB5">
                                    <w:rPr>
                                      <w:color w:val="000000" w:themeColor="text1"/>
                                    </w:rPr>
                                    <w:t xml:space="preserve"> </w:t>
                                  </w:r>
                                  <w:proofErr w:type="spellStart"/>
                                  <w:r w:rsidRPr="00FF7EB5">
                                    <w:rPr>
                                      <w:color w:val="000000" w:themeColor="text1"/>
                                    </w:rPr>
                                    <w:t>Search</w:t>
                                  </w:r>
                                  <w:bookmarkEnd w:id="30"/>
                                  <w:proofErr w:type="spellEnd"/>
                                </w:p>
                                <w:p w:rsidR="0025641C" w:rsidRDefault="0025641C" w:rsidP="00FF7E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56965F" id="Retângulo 62" o:spid="_x0000_s1035" style="position:absolute;left:0;text-align:left;margin-left:-176.15pt;margin-top:9.1pt;width:387pt;height:32.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" filled="f" stroked="f" strokeweight="2pt">
                      <v:textbox>
                        <w:txbxContent>
                          <w:p w:rsidR="0025641C" w:rsidRPr="00FF7EB5" w:rsidRDefault="0025641C" w:rsidP="00FF7EB5">
                            <w:pPr>
                              <w:pStyle w:val="Legenda"/>
                              <w:jc w:val="center"/>
                              <w:rPr>
                                <w:color w:val="000000" w:themeColor="text1"/>
                              </w:rPr>
                            </w:pPr>
                            <w:bookmarkStart w:id="31" w:name="_Toc455417529"/>
                            <w:r w:rsidRPr="00FF7EB5">
                              <w:rPr>
                                <w:color w:val="000000" w:themeColor="text1"/>
                              </w:rPr>
                              <w:t xml:space="preserve">Tabela </w:t>
                            </w:r>
                            <w:r w:rsidRPr="00FF7EB5">
                              <w:rPr>
                                <w:color w:val="000000" w:themeColor="text1"/>
                              </w:rPr>
                              <w:fldChar w:fldCharType="begin"/>
                            </w:r>
                            <w:r w:rsidRPr="00FF7EB5">
                              <w:rPr>
                                <w:color w:val="000000" w:themeColor="text1"/>
                              </w:rPr>
                              <w:instrText xml:space="preserve"> SEQ Tabela \* ARABIC </w:instrText>
                            </w:r>
                            <w:r w:rsidRPr="00FF7EB5">
                              <w:rPr>
                                <w:color w:val="000000" w:themeColor="text1"/>
                              </w:rPr>
                              <w:fldChar w:fldCharType="separate"/>
                            </w:r>
                            <w:r w:rsidR="003B3C0D">
                              <w:rPr>
                                <w:noProof/>
                                <w:color w:val="000000" w:themeColor="text1"/>
                              </w:rPr>
                              <w:t>1</w:t>
                            </w:r>
                            <w:r w:rsidRPr="00FF7EB5">
                              <w:rPr>
                                <w:color w:val="000000" w:themeColor="text1"/>
                              </w:rPr>
                              <w:fldChar w:fldCharType="end"/>
                            </w:r>
                            <w:r w:rsidRPr="00FF7EB5">
                              <w:rPr>
                                <w:color w:val="000000" w:themeColor="text1"/>
                              </w:rPr>
                              <w:t xml:space="preserve"> - Comparação entre </w:t>
                            </w:r>
                            <w:proofErr w:type="spellStart"/>
                            <w:r w:rsidRPr="00FF7EB5">
                              <w:rPr>
                                <w:color w:val="000000" w:themeColor="text1"/>
                              </w:rPr>
                              <w:t>Solr</w:t>
                            </w:r>
                            <w:proofErr w:type="spellEnd"/>
                            <w:r w:rsidRPr="00FF7EB5">
                              <w:rPr>
                                <w:color w:val="000000" w:themeColor="text1"/>
                              </w:rPr>
                              <w:t xml:space="preserve">, </w:t>
                            </w:r>
                            <w:proofErr w:type="spellStart"/>
                            <w:r w:rsidRPr="00FF7EB5">
                              <w:rPr>
                                <w:color w:val="000000" w:themeColor="text1"/>
                              </w:rPr>
                              <w:t>ElasticSearch</w:t>
                            </w:r>
                            <w:proofErr w:type="spellEnd"/>
                            <w:r w:rsidRPr="00FF7EB5">
                              <w:rPr>
                                <w:color w:val="000000" w:themeColor="text1"/>
                              </w:rPr>
                              <w:t xml:space="preserve"> e </w:t>
                            </w:r>
                            <w:proofErr w:type="spellStart"/>
                            <w:r w:rsidRPr="00FF7EB5">
                              <w:rPr>
                                <w:color w:val="000000" w:themeColor="text1"/>
                              </w:rPr>
                              <w:t>Sphinx</w:t>
                            </w:r>
                            <w:proofErr w:type="spellEnd"/>
                            <w:r w:rsidRPr="00FF7EB5">
                              <w:rPr>
                                <w:color w:val="000000" w:themeColor="text1"/>
                              </w:rPr>
                              <w:t xml:space="preserve"> </w:t>
                            </w:r>
                            <w:proofErr w:type="spellStart"/>
                            <w:r w:rsidRPr="00FF7EB5">
                              <w:rPr>
                                <w:color w:val="000000" w:themeColor="text1"/>
                              </w:rPr>
                              <w:t>Search</w:t>
                            </w:r>
                            <w:bookmarkEnd w:id="31"/>
                            <w:proofErr w:type="spellEnd"/>
                          </w:p>
                          <w:p w:rsidR="0025641C" w:rsidRDefault="0025641C" w:rsidP="00FF7EB5">
                            <w:pPr>
                              <w:jc w:val="center"/>
                            </w:pPr>
                          </w:p>
                        </w:txbxContent>
                      </v:textbox>
                    </v:rect>
                  </w:pict>
                </mc:Fallback>
              </mc:AlternateContent>
            </w:r>
            <w:r w:rsidR="00D43117" w:rsidRPr="00F23B92">
              <w:rPr>
                <w:sz w:val="16"/>
                <w:szCs w:val="16"/>
                <w:lang w:val="en-GB"/>
              </w:rPr>
              <w:t>Apache License 2.0</w:t>
            </w:r>
          </w:p>
        </w:tc>
        <w:tc>
          <w:tcPr>
            <w:tcW w:w="1553" w:type="dxa"/>
          </w:tcPr>
          <w:p w:rsidR="00D43117" w:rsidRPr="00F23B92" w:rsidRDefault="00D43117" w:rsidP="00F23B92">
            <w:pPr>
              <w:keepNext/>
              <w:ind w:firstLine="0"/>
              <w:rPr>
                <w:sz w:val="16"/>
                <w:szCs w:val="16"/>
                <w:lang w:val="en-GB"/>
              </w:rPr>
            </w:pPr>
            <w:r w:rsidRPr="00F23B92">
              <w:rPr>
                <w:sz w:val="16"/>
                <w:szCs w:val="16"/>
                <w:lang w:val="en-GB"/>
              </w:rPr>
              <w:t xml:space="preserve">GPLv2 e </w:t>
            </w:r>
            <w:proofErr w:type="spellStart"/>
            <w:r w:rsidRPr="00F23B92">
              <w:rPr>
                <w:sz w:val="16"/>
                <w:szCs w:val="16"/>
                <w:lang w:val="en-GB"/>
              </w:rPr>
              <w:t>comercial</w:t>
            </w:r>
            <w:proofErr w:type="spellEnd"/>
          </w:p>
        </w:tc>
      </w:tr>
    </w:tbl>
    <w:p w:rsidR="00216C6D" w:rsidRDefault="00411D35" w:rsidP="00141878">
      <w:pPr>
        <w:pStyle w:val="Corpodetexto"/>
      </w:pPr>
      <w:r w:rsidRPr="00411D35">
        <w:lastRenderedPageBreak/>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w:t>
      </w:r>
      <w:r w:rsidR="00103401">
        <w:t>comprar</w:t>
      </w:r>
      <w:r w:rsidR="00141878">
        <w:t>.</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44928" behindDoc="0" locked="0" layoutInCell="1" allowOverlap="1" wp14:anchorId="3F4D6B92" wp14:editId="182490BD">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71"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25641C" w:rsidRPr="007F7F22" w:rsidRDefault="0025641C" w:rsidP="001B13DC">
                              <w:pPr>
                                <w:pStyle w:val="Legenda"/>
                                <w:rPr>
                                  <w:noProof/>
                                </w:rPr>
                              </w:pPr>
                              <w:bookmarkStart w:id="32" w:name="_Toc455417539"/>
                              <w:r>
                                <w:t xml:space="preserve">Figura </w:t>
                              </w:r>
                              <w:fldSimple w:instr=" SEQ Figura \* ARABIC ">
                                <w:r w:rsidR="003B3C0D">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72"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F4D6B92" id="Grupo 21" o:spid="_x0000_s1036" style="position:absolute;left:0;text-align:left;margin-left:0;margin-top:.5pt;width:415.85pt;height:134pt;z-index:251644928;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AlCU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fQJQlK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7"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73" o:title="" croptop="8019f" cropbottom="40451f" cropleft="20116f" cropright="7499f"/>
                  <v:path arrowok="t"/>
                </v:shape>
                <v:shape id="Caixa de texto 5" o:spid="_x0000_s1038"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25641C" w:rsidRPr="007F7F22" w:rsidRDefault="0025641C" w:rsidP="001B13DC">
                        <w:pPr>
                          <w:pStyle w:val="Legenda"/>
                          <w:rPr>
                            <w:noProof/>
                          </w:rPr>
                        </w:pPr>
                        <w:bookmarkStart w:id="33" w:name="_Toc455417539"/>
                        <w:r>
                          <w:t xml:space="preserve">Figura </w:t>
                        </w:r>
                        <w:fldSimple w:instr=" SEQ Figura \* ARABIC ">
                          <w:r w:rsidR="003B3C0D">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3"/>
                        <w:r>
                          <w:fldChar w:fldCharType="end"/>
                        </w:r>
                      </w:p>
                    </w:txbxContent>
                  </v:textbox>
                </v:shape>
                <v:shape id="Imagem 17" o:spid="_x0000_s1039"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74"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r w:rsidR="000F0B86" w:rsidRPr="00C8229A">
        <w:rPr>
          <w:lang w:val="en-US"/>
        </w:rPr>
        <w:t>como</w:t>
      </w:r>
      <w:proofErr w:type="spell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Corpodetexto"/>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w:t>
      </w:r>
      <w:r>
        <w:lastRenderedPageBreak/>
        <w:t xml:space="preserve">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4" w:name="_Toc455417464"/>
      <w:r>
        <w:t>Classificação</w:t>
      </w:r>
      <w:bookmarkEnd w:id="34"/>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5" w:name="_Toc455417465"/>
      <w:r>
        <w:t>Relações Hierárquicas</w:t>
      </w:r>
      <w:bookmarkEnd w:id="35"/>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D56C17">
        <w:t>dividido</w:t>
      </w:r>
      <w:r w:rsidR="00523438">
        <w:t xml:space="preserve"> em:</w:t>
      </w:r>
    </w:p>
    <w:p w:rsidR="00523438" w:rsidRDefault="003A2249" w:rsidP="00523438">
      <w:pPr>
        <w:pStyle w:val="Corpodetexto"/>
        <w:numPr>
          <w:ilvl w:val="0"/>
          <w:numId w:val="38"/>
        </w:numPr>
      </w:pPr>
      <w:r>
        <w:t xml:space="preserve">Classificação </w:t>
      </w:r>
      <w:r w:rsidR="00103401">
        <w:t>hierárquica simples</w:t>
      </w:r>
      <w:r w:rsidR="008E4A23">
        <w:t>: um conceito só pode ter um pai na hierarquia;</w:t>
      </w:r>
    </w:p>
    <w:p w:rsidR="00523438" w:rsidRPr="009B6D1E" w:rsidRDefault="003A2249" w:rsidP="00523438">
      <w:pPr>
        <w:pStyle w:val="Corpodetexto"/>
        <w:numPr>
          <w:ilvl w:val="0"/>
          <w:numId w:val="38"/>
        </w:numPr>
      </w:pPr>
      <w:r>
        <w:t>Classificação hierárquica</w:t>
      </w:r>
      <w:r w:rsidR="00103401">
        <w:t xml:space="preserve"> múltipla</w:t>
      </w:r>
      <w:r w:rsidR="008E4A23">
        <w:t>: um conceito pode ter vários pais na hierarquia.</w:t>
      </w:r>
    </w:p>
    <w:p w:rsidR="009B6D1E" w:rsidRDefault="00103401" w:rsidP="00B404AA">
      <w:pPr>
        <w:pStyle w:val="Corpodetexto"/>
      </w:pPr>
      <w:r>
        <w:t>Os</w:t>
      </w:r>
      <w:r w:rsidR="001D7CC5">
        <w:t xml:space="preserve"> autores referem que uma </w:t>
      </w:r>
      <w:r>
        <w:t xml:space="preserve">hierarquia simples </w:t>
      </w:r>
      <w:r w:rsidR="001D7CC5">
        <w:t>não é suficie</w:t>
      </w:r>
      <w:r>
        <w:t xml:space="preserve">nte para aplicações complexas. No entanto, as </w:t>
      </w:r>
      <w:r w:rsidR="001D7CC5">
        <w:t>hierarquias</w:t>
      </w:r>
      <w:r>
        <w:t xml:space="preserve"> múltiplas</w:t>
      </w:r>
      <w:r w:rsidR="001D7CC5">
        <w:t xml:space="preserve"> tendem a ser demasiado volumosas e redundantes não sendo, por isso, muitas vezes utilizadas.</w:t>
      </w:r>
      <w:r w:rsidR="0093057F">
        <w:t xml:space="preserve"> Para resolver tal problema os autores chegam à </w:t>
      </w:r>
      <w:r w:rsidR="008316BE">
        <w:t xml:space="preserve">conclusão que a </w:t>
      </w:r>
      <w:r>
        <w:t>hierarquia múltipla</w:t>
      </w:r>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t xml:space="preserve">Exemplo desta solução </w:t>
      </w:r>
      <w:r w:rsidR="005C0426" w:rsidRPr="005C0426">
        <w:t xml:space="preserve">é o </w:t>
      </w:r>
      <w:proofErr w:type="spellStart"/>
      <w:r w:rsidR="00103401" w:rsidRPr="00103401">
        <w:rPr>
          <w:i/>
        </w:rPr>
        <w:t>Systematized</w:t>
      </w:r>
      <w:proofErr w:type="spellEnd"/>
      <w:r w:rsidR="00103401" w:rsidRPr="00103401">
        <w:rPr>
          <w:i/>
        </w:rPr>
        <w:t xml:space="preserve"> Nomenclature </w:t>
      </w:r>
      <w:proofErr w:type="spellStart"/>
      <w:r w:rsidR="00103401" w:rsidRPr="00103401">
        <w:rPr>
          <w:i/>
        </w:rPr>
        <w:t>of</w:t>
      </w:r>
      <w:proofErr w:type="spellEnd"/>
      <w:r w:rsidR="00103401" w:rsidRPr="00103401">
        <w:rPr>
          <w:i/>
        </w:rPr>
        <w:t xml:space="preserve"> Medicine – </w:t>
      </w:r>
      <w:proofErr w:type="spellStart"/>
      <w:r w:rsidR="00103401" w:rsidRPr="00103401">
        <w:rPr>
          <w:i/>
        </w:rPr>
        <w:t>Clinical</w:t>
      </w:r>
      <w:proofErr w:type="spellEnd"/>
      <w:r w:rsidR="00103401" w:rsidRPr="00103401">
        <w:rPr>
          <w:i/>
        </w:rPr>
        <w:t xml:space="preserve"> </w:t>
      </w:r>
      <w:proofErr w:type="spellStart"/>
      <w:r w:rsidR="00103401" w:rsidRPr="00103401">
        <w:rPr>
          <w:i/>
        </w:rPr>
        <w:t>Terms</w:t>
      </w:r>
      <w:proofErr w:type="spellEnd"/>
      <w:r w:rsidR="00103401" w:rsidRPr="00103401">
        <w:t xml:space="preserve"> (SNOMED)</w:t>
      </w:r>
      <w:r w:rsidR="005C0426" w:rsidRPr="005C0426">
        <w:t xml:space="preserve">,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103401" w:rsidP="00D3598C">
      <w:pPr>
        <w:pStyle w:val="Cabealho3"/>
      </w:pPr>
      <w:bookmarkStart w:id="36" w:name="_Toc455417466"/>
      <w:r>
        <w:lastRenderedPageBreak/>
        <w:t>Classificações Clínicas</w:t>
      </w:r>
      <w:bookmarkEnd w:id="36"/>
    </w:p>
    <w:p w:rsidR="00D3598C" w:rsidRDefault="008E6408" w:rsidP="00D3598C">
      <w:pPr>
        <w:pStyle w:val="Corpodetexto"/>
      </w:pPr>
      <w:r>
        <w:t>O SNOMED é uma nomenclatura</w:t>
      </w:r>
      <w:r w:rsidR="00D3598C">
        <w:t xml:space="preserve"> </w:t>
      </w:r>
      <w:r>
        <w:t>que faz parte das</w:t>
      </w:r>
      <w:r w:rsidR="00D3598C">
        <w:t xml:space="preserve"> ferramentas do </w:t>
      </w:r>
      <w:proofErr w:type="spellStart"/>
      <w:r w:rsidR="00103401" w:rsidRPr="00103401">
        <w:rPr>
          <w:i/>
        </w:rPr>
        <w:t>Unified</w:t>
      </w:r>
      <w:proofErr w:type="spellEnd"/>
      <w:r w:rsidR="00103401" w:rsidRPr="00103401">
        <w:rPr>
          <w:i/>
        </w:rPr>
        <w:t xml:space="preserve"> Medical </w:t>
      </w:r>
      <w:proofErr w:type="spellStart"/>
      <w:r w:rsidR="00103401" w:rsidRPr="00103401">
        <w:rPr>
          <w:i/>
        </w:rPr>
        <w:t>Language</w:t>
      </w:r>
      <w:proofErr w:type="spellEnd"/>
      <w:r w:rsidR="00103401" w:rsidRPr="00103401">
        <w:rPr>
          <w:i/>
        </w:rPr>
        <w:t xml:space="preserve"> </w:t>
      </w:r>
      <w:proofErr w:type="spellStart"/>
      <w:r w:rsidR="00103401" w:rsidRPr="00103401">
        <w:rPr>
          <w:i/>
        </w:rPr>
        <w:t>System</w:t>
      </w:r>
      <w:proofErr w:type="spellEnd"/>
      <w:r w:rsidR="00103401" w:rsidRPr="00103401">
        <w:t xml:space="preserve"> (UMLS) </w:t>
      </w:r>
      <w:r w:rsidR="00D3598C">
        <w:t xml:space="preserve">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Corpodetexto"/>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w:t>
      </w:r>
      <w:r w:rsidR="00103401">
        <w:t>,</w:t>
      </w:r>
      <w:r>
        <w:t xml:space="preserve">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46976" behindDoc="0" locked="0" layoutInCell="1" allowOverlap="1" wp14:anchorId="4DD16E30" wp14:editId="767D04DF">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75"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25641C" w:rsidRPr="002B2B35" w:rsidRDefault="0025641C" w:rsidP="00607251">
                              <w:pPr>
                                <w:pStyle w:val="Legenda"/>
                                <w:jc w:val="center"/>
                                <w:rPr>
                                  <w:noProof/>
                                </w:rPr>
                              </w:pPr>
                              <w:bookmarkStart w:id="37" w:name="_Toc455417540"/>
                              <w:r>
                                <w:t xml:space="preserve">Figura </w:t>
                              </w:r>
                              <w:fldSimple w:instr=" SEQ Figura \* ARABIC ">
                                <w:r w:rsidR="003B3C0D">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D16E30" id="Grupo 16" o:spid="_x0000_s1040" style="position:absolute;left:0;text-align:left;margin-left:0;margin-top:23.2pt;width:437.05pt;height:331.25pt;z-index:251646976"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">
                <v:shape id="Imagem 13" o:spid="_x0000_s1041"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76" o:title="" croptop="9870f" cropbottom="13927f" cropleft="16071f" cropright="15014f"/>
                  <v:path arrowok="t"/>
                </v:shape>
                <v:shape id="Caixa de texto 15" o:spid="_x0000_s1042"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25641C" w:rsidRPr="002B2B35" w:rsidRDefault="0025641C" w:rsidP="00607251">
                        <w:pPr>
                          <w:pStyle w:val="Legenda"/>
                          <w:jc w:val="center"/>
                          <w:rPr>
                            <w:noProof/>
                          </w:rPr>
                        </w:pPr>
                        <w:bookmarkStart w:id="38" w:name="_Toc455417540"/>
                        <w:r>
                          <w:t xml:space="preserve">Figura </w:t>
                        </w:r>
                        <w:fldSimple w:instr=" SEQ Figura \* ARABIC ">
                          <w:r w:rsidR="003B3C0D">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8"/>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Legenda"/>
        <w:jc w:val="center"/>
        <w:rPr>
          <w:noProof/>
        </w:rPr>
      </w:pPr>
      <w:bookmarkStart w:id="39" w:name="_Toc455417530"/>
      <w:r>
        <w:t xml:space="preserve">Tabela </w:t>
      </w:r>
      <w:fldSimple w:instr=" SEQ Tabela \* ARABIC ">
        <w:r w:rsidR="003B3C0D">
          <w:rPr>
            <w:noProof/>
          </w:rPr>
          <w:t>2</w:t>
        </w:r>
      </w:fldSimple>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9"/>
      <w:r>
        <w:rPr>
          <w:noProof/>
        </w:rPr>
        <w:fldChar w:fldCharType="end"/>
      </w:r>
    </w:p>
    <w:p w:rsidR="004B7D38" w:rsidRDefault="004B7D38" w:rsidP="006C3815"/>
    <w:p w:rsidR="006C3815" w:rsidRDefault="00F662D2" w:rsidP="006C3815">
      <w:r>
        <w:lastRenderedPageBreak/>
        <w:t>Esta nomenclatura fornece</w:t>
      </w:r>
      <w:r w:rsidR="00A86CCF">
        <w:t xml:space="preserve"> </w:t>
      </w:r>
      <w:r w:rsidR="00A86CCF"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rsidR="00A86CCF">
        <w:t xml:space="preserve"> Esta nomenclatura começou a ser desenvolvida do século </w:t>
      </w:r>
      <w:r>
        <w:t>XIX</w:t>
      </w:r>
      <w:r w:rsidR="00A86CCF">
        <w:t xml:space="preserve"> e é mantida pela </w:t>
      </w:r>
      <w:r>
        <w:t>O</w:t>
      </w:r>
      <w:r w:rsidR="00A86CCF">
        <w:t xml:space="preserve">rganização </w:t>
      </w:r>
      <w:r>
        <w:t>Mundial de S</w:t>
      </w:r>
      <w:r w:rsidR="00A86CCF">
        <w:t>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rsidR="00A86CCF">
        <w:t xml:space="preserve">. </w:t>
      </w:r>
      <w:r w:rsidR="004B7D38">
        <w:t>Em Portugal a sua</w:t>
      </w:r>
      <w:r>
        <w:t xml:space="preserve"> utilização na</w:t>
      </w:r>
      <w:r w:rsidR="004B7D38">
        <w:t xml:space="preserve"> codificação sistemática dos episódios de internamento iniciou-se em 1989.</w:t>
      </w:r>
    </w:p>
    <w:p w:rsidR="00DB1976" w:rsidRDefault="006C124F" w:rsidP="003D4A78">
      <w:r>
        <w:t xml:space="preserve">Dentro do conjunto dos códigos aceites num determinado momento, são feitas validações em relação à idade, ao sexo, e à posição de cada código específico dentro da hierarquia da categoria a que pertence, de modo que não sejam recolhidos códigos que </w:t>
      </w:r>
      <w:r w:rsidR="00F662D2">
        <w:t>tenham subcategorias e</w:t>
      </w:r>
      <w:r>
        <w:t xml:space="preserve"> se obtenha o máximo de especificação possível.</w:t>
      </w:r>
      <w:r w:rsidR="003D4A78">
        <w:t xml:space="preserve"> </w:t>
      </w:r>
    </w:p>
    <w:p w:rsidR="006C3815" w:rsidRPr="00170250" w:rsidRDefault="00170250" w:rsidP="00170250">
      <w:pPr>
        <w:pStyle w:val="Cabealho4"/>
      </w:pPr>
      <w:proofErr w:type="spellStart"/>
      <w:r>
        <w:t>MeSH</w:t>
      </w:r>
      <w:proofErr w:type="spellEnd"/>
    </w:p>
    <w:p w:rsidR="006C3815" w:rsidRDefault="006D0F05" w:rsidP="005A16A6">
      <w:r>
        <w:rPr>
          <w:noProof/>
          <w:lang w:eastAsia="pt-PT"/>
        </w:rPr>
        <mc:AlternateContent>
          <mc:Choice Requires="wpg">
            <w:drawing>
              <wp:anchor distT="0" distB="0" distL="114300" distR="114300" simplePos="0" relativeHeight="251651072" behindDoc="0" locked="0" layoutInCell="1" allowOverlap="1" wp14:anchorId="3530CC42" wp14:editId="2C18D386">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77">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25641C" w:rsidRPr="00092340" w:rsidRDefault="0025641C" w:rsidP="008F32A4">
                              <w:pPr>
                                <w:pStyle w:val="Legenda"/>
                                <w:jc w:val="center"/>
                                <w:rPr>
                                  <w:noProof/>
                                </w:rPr>
                              </w:pPr>
                              <w:bookmarkStart w:id="40" w:name="_Toc455417541"/>
                              <w:r>
                                <w:t xml:space="preserve">Figura </w:t>
                              </w:r>
                              <w:fldSimple w:instr=" SEQ Figura \* ARABIC ">
                                <w:r w:rsidR="003B3C0D">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530CC42" id="Grupo 18" o:spid="_x0000_s1043" style="position:absolute;left:0;text-align:left;margin-left:62.7pt;margin-top:40.55pt;width:297pt;height:281.75pt;z-index:251651072;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sCwnIz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4"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78" o:title="" croptop="16449f" cropbottom="14132f" cropleft="11099f" cropright="31662f"/>
                  <v:path arrowok="t"/>
                </v:shape>
                <v:shape id="Caixa de texto 14" o:spid="_x0000_s1045"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25641C" w:rsidRPr="00092340" w:rsidRDefault="0025641C" w:rsidP="008F32A4">
                        <w:pPr>
                          <w:pStyle w:val="Legenda"/>
                          <w:jc w:val="center"/>
                          <w:rPr>
                            <w:noProof/>
                          </w:rPr>
                        </w:pPr>
                        <w:bookmarkStart w:id="41" w:name="_Toc455417541"/>
                        <w:r>
                          <w:t xml:space="preserve">Figura </w:t>
                        </w:r>
                        <w:fldSimple w:instr=" SEQ Figura \* ARABIC ">
                          <w:r w:rsidR="003B3C0D">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1"/>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lastRenderedPageBreak/>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2" w:name="_Toc455417467"/>
      <w:proofErr w:type="spellStart"/>
      <w:r>
        <w:t>E</w:t>
      </w:r>
      <w:r w:rsidR="0025272E">
        <w:t>letronic</w:t>
      </w:r>
      <w:proofErr w:type="spellEnd"/>
      <w:r w:rsidR="0025272E">
        <w:t xml:space="preserve"> </w:t>
      </w:r>
      <w:proofErr w:type="spellStart"/>
      <w:r w:rsidR="0025272E">
        <w:t>Health</w:t>
      </w:r>
      <w:proofErr w:type="spellEnd"/>
      <w:r w:rsidR="0025272E">
        <w:t xml:space="preserve"> Record</w:t>
      </w:r>
      <w:bookmarkEnd w:id="42"/>
    </w:p>
    <w:p w:rsidR="00BC4747" w:rsidRDefault="0025272E" w:rsidP="003D0F9C">
      <w:r>
        <w:t xml:space="preserve">O </w:t>
      </w:r>
      <w:proofErr w:type="spellStart"/>
      <w:r w:rsidRPr="0025272E">
        <w:t>Electronic</w:t>
      </w:r>
      <w:proofErr w:type="spellEnd"/>
      <w:r w:rsidRPr="0025272E">
        <w:t xml:space="preserve"> </w:t>
      </w:r>
      <w:proofErr w:type="spellStart"/>
      <w:r w:rsidRPr="0025272E">
        <w:t>Health</w:t>
      </w:r>
      <w:proofErr w:type="spellEnd"/>
      <w:r w:rsidRPr="0025272E">
        <w:t xml:space="preserve"> Record (EHR),</w:t>
      </w:r>
      <w:r w:rsidR="003D0F9C">
        <w:t xml:space="preserve"> como o próprio no</w:t>
      </w:r>
      <w:r>
        <w:t>me</w:t>
      </w:r>
      <w:r w:rsidR="003D0F9C">
        <w:t xml:space="preserve"> indica é uma norma usada para registo </w:t>
      </w:r>
      <w:r>
        <w:t>digital</w:t>
      </w:r>
      <w:r w:rsidR="003D0F9C">
        <w:t xml:space="preserve"> de documentos clínicos. Surgiu em meados dos anos 60 e 70</w:t>
      </w:r>
      <w:r>
        <w:t>,</w:t>
      </w:r>
      <w:r w:rsidR="003D0F9C">
        <w:t xml:space="preserve"> essencialmente devido a estudos realizados pelos centros médicos académicos e organizações clínicas governamentais.</w:t>
      </w:r>
      <w:r w:rsidR="00BC4747">
        <w:t xml:space="preserve"> A Universidade de </w:t>
      </w:r>
      <w:r w:rsidR="003D0F9C">
        <w:rPr>
          <w:i/>
        </w:rPr>
        <w:t xml:space="preserve">Utah </w:t>
      </w:r>
      <w:proofErr w:type="spellStart"/>
      <w:r w:rsidR="003D0F9C">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rsidR="003D0F9C">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w:t>
      </w:r>
      <w:r w:rsidR="00756191">
        <w:t>,</w:t>
      </w:r>
      <w:r w:rsidR="00BC4747">
        <w:t xml:space="preserve"> foram desenvolvidas várias out</w:t>
      </w:r>
      <w:r w:rsidR="00401CF3">
        <w:t>ras ferramentas nesta área como, por exemplo, o</w:t>
      </w:r>
      <w:r w:rsidR="0028059E">
        <w:t xml:space="preserve"> </w:t>
      </w:r>
      <w:proofErr w:type="spellStart"/>
      <w:r w:rsidR="00D56C17">
        <w:rPr>
          <w:i/>
        </w:rPr>
        <w:t>EHRS</w:t>
      </w:r>
      <w:r w:rsidR="0028059E" w:rsidRPr="0028059E">
        <w:rPr>
          <w:i/>
        </w:rPr>
        <w:t>erve</w:t>
      </w:r>
      <w:r w:rsidR="00715146">
        <w:rPr>
          <w:i/>
        </w:rPr>
        <w:t>r</w:t>
      </w:r>
      <w:proofErr w:type="spellEnd"/>
      <w:r w:rsidR="00BC4747">
        <w:t>.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w:t>
      </w:r>
      <w:r w:rsidR="00756191">
        <w:t>c</w:t>
      </w:r>
      <w:r w:rsidR="00BC4747">
        <w:t xml:space="preserve">to </w:t>
      </w:r>
      <w:proofErr w:type="gramStart"/>
      <w:r w:rsidR="00BC4747">
        <w:t>dos</w:t>
      </w:r>
      <w:proofErr w:type="gramEnd"/>
      <w:r w:rsidR="00BC4747">
        <w:t xml:space="preserve"> conceitos evoluírem e a falta de avaliação na qualidade dos dados. Além destes problemas</w:t>
      </w:r>
      <w:r w:rsidR="00756191">
        <w:t>, a escolha</w:t>
      </w:r>
      <w:r w:rsidR="00BC4747">
        <w:t xml:space="preserve"> </w:t>
      </w:r>
      <w:r w:rsidR="00756191">
        <w:t>d</w:t>
      </w:r>
      <w:r w:rsidR="00BC4747">
        <w:t>as estruturas de dados (e a</w:t>
      </w:r>
      <w:r w:rsidR="00756191">
        <w:t xml:space="preserve"> respetiva</w:t>
      </w:r>
      <w:r w:rsidR="00BC4747">
        <w:t xml:space="preserve"> qualidade) dependem muito do objetivo </w:t>
      </w:r>
      <w:r w:rsidR="00756191">
        <w:t>em causa</w:t>
      </w:r>
      <w:r w:rsidR="00BC4747">
        <w:t xml:space="preserve"> (prestação de cuidados, investigação clinica, gestão/financeira, ensino, legal). </w:t>
      </w:r>
    </w:p>
    <w:p w:rsidR="00BC4747" w:rsidRDefault="00BC4747" w:rsidP="00BC4747">
      <w:r>
        <w:t xml:space="preserve">Perante os problemas referidos e, uma vez que o EHR pretende </w:t>
      </w:r>
      <w:r w:rsidR="00756191">
        <w:t>corrigi-los, é possível descrevê</w:t>
      </w:r>
      <w:r>
        <w:t xml:space="preserve">-lo como uma especificação (norma) que permite a representação </w:t>
      </w:r>
      <w:r w:rsidR="00756191">
        <w:t>de conceitos clínicos complexos</w:t>
      </w:r>
      <w:r w:rsidR="00756191" w:rsidRPr="00756191">
        <w:t>, de uma forma flexível, mas documentada.</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xml:space="preserve">: conceito mais </w:t>
      </w:r>
      <w:r w:rsidR="006E2174">
        <w:t>elementar</w:t>
      </w:r>
      <w:r>
        <w:t xml:space="preserve"> nesta estrutura (equivalente a uma peça de LEGO), consiste em dados </w:t>
      </w:r>
      <w:r w:rsidR="006E2174">
        <w:t>clínicos</w:t>
      </w:r>
      <w:r>
        <w:t>,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6E2174" w:rsidRDefault="00BC4747" w:rsidP="006E2174">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tbl>
      <w:tblPr>
        <w:tblStyle w:val="TabeladeLista2"/>
        <w:tblW w:w="0" w:type="auto"/>
        <w:tblLook w:val="04A0" w:firstRow="1" w:lastRow="0" w:firstColumn="1" w:lastColumn="0" w:noHBand="0" w:noVBand="1"/>
      </w:tblPr>
      <w:tblGrid>
        <w:gridCol w:w="1442"/>
        <w:gridCol w:w="7054"/>
      </w:tblGrid>
      <w:tr w:rsidR="004B5876" w:rsidRPr="0003097F"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EHR</w:t>
            </w:r>
          </w:p>
        </w:tc>
        <w:tc>
          <w:tcPr>
            <w:tcW w:w="7054" w:type="dxa"/>
          </w:tcPr>
          <w:p w:rsidR="004B5876" w:rsidRPr="0003097F"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sz w:val="21"/>
                <w:szCs w:val="21"/>
              </w:rPr>
            </w:pPr>
            <w:r w:rsidRPr="0003097F">
              <w:rPr>
                <w:b w:val="0"/>
                <w:sz w:val="21"/>
                <w:szCs w:val="21"/>
              </w:rPr>
              <w:t>Regis</w:t>
            </w:r>
            <w:r w:rsidR="00086478" w:rsidRPr="0003097F">
              <w:rPr>
                <w:b w:val="0"/>
                <w:sz w:val="21"/>
                <w:szCs w:val="21"/>
              </w:rPr>
              <w:t>t</w:t>
            </w:r>
            <w:r w:rsidRPr="0003097F">
              <w:rPr>
                <w:b w:val="0"/>
                <w:sz w:val="21"/>
                <w:szCs w:val="21"/>
              </w:rPr>
              <w:t>o clínico eletrónico por pessoa</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Folders</w:t>
            </w:r>
            <w:proofErr w:type="spellEnd"/>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Organização de alto nível do EHR (ex.: por episódio, por especialidade clínica)</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Composition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Conjunto de entradas submetidas numa determinada data (ex.: relatório)</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Sections</w:t>
            </w:r>
            <w:proofErr w:type="spellEnd"/>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Cabeçalhos clínicos que refletem o fluxo de trabalho</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Entrie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Declarações clínicas sobre observações, avaliações e instruções</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Clusters</w:t>
            </w:r>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Entradas compostas</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Element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Entradas elementares</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 xml:space="preserve">Data </w:t>
            </w:r>
            <w:proofErr w:type="spellStart"/>
            <w:r w:rsidRPr="0003097F">
              <w:rPr>
                <w:sz w:val="21"/>
                <w:szCs w:val="21"/>
              </w:rPr>
              <w:t>values</w:t>
            </w:r>
            <w:proofErr w:type="spellEnd"/>
          </w:p>
        </w:tc>
        <w:tc>
          <w:tcPr>
            <w:tcW w:w="7054" w:type="dxa"/>
          </w:tcPr>
          <w:p w:rsidR="004B5876" w:rsidRPr="0003097F" w:rsidRDefault="004B5876" w:rsidP="004B5876">
            <w:pPr>
              <w:keepNext/>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Termos codificados do conjunto de termos</w:t>
            </w:r>
          </w:p>
        </w:tc>
      </w:tr>
    </w:tbl>
    <w:p w:rsidR="004B5876" w:rsidRDefault="004B5876" w:rsidP="004B5876">
      <w:pPr>
        <w:pStyle w:val="Legenda"/>
        <w:jc w:val="center"/>
      </w:pPr>
      <w:bookmarkStart w:id="43" w:name="_Toc455417531"/>
      <w:r>
        <w:t xml:space="preserve">Tabela </w:t>
      </w:r>
      <w:fldSimple w:instr=" SEQ Tabela \* ARABIC ">
        <w:r w:rsidR="003B3C0D">
          <w:rPr>
            <w:noProof/>
          </w:rPr>
          <w:t>3</w:t>
        </w:r>
      </w:fldSimple>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43"/>
      <w:r w:rsidR="00A25B05">
        <w:fldChar w:fldCharType="end"/>
      </w:r>
    </w:p>
    <w:p w:rsidR="00046DF8" w:rsidRDefault="006D2B15" w:rsidP="006D2B15">
      <w:r>
        <w:lastRenderedPageBreak/>
        <w:t xml:space="preserve">Uma das </w:t>
      </w:r>
      <w:r w:rsidR="007F2D01">
        <w:t>principais vantagens</w:t>
      </w:r>
      <w:r>
        <w:t xml:space="preserve"> na utilização desta </w:t>
      </w:r>
      <w:r w:rsidR="003B618B">
        <w:t>norma</w:t>
      </w:r>
      <w:r>
        <w:t xml:space="preserve"> é o fa</w:t>
      </w:r>
      <w:r w:rsidR="005F2793">
        <w:t>c</w:t>
      </w:r>
      <w:r>
        <w:t xml:space="preserve">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w:t>
      </w:r>
      <w:r w:rsidR="005F2793">
        <w:t>substituir</w:t>
      </w:r>
      <w:r>
        <w:t xml:space="preserve"> os documentos físicos </w:t>
      </w:r>
      <w:r w:rsidR="005F2793">
        <w:t>por</w:t>
      </w:r>
      <w:r>
        <w:t xml:space="preserve">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62336" behindDoc="0" locked="0" layoutInCell="1" allowOverlap="1" wp14:anchorId="4F778376" wp14:editId="36FB2028">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25641C" w:rsidRPr="00522E1F" w:rsidRDefault="0025641C" w:rsidP="006D2B15">
                            <w:pPr>
                              <w:pStyle w:val="Legenda"/>
                              <w:jc w:val="center"/>
                            </w:pPr>
                            <w:bookmarkStart w:id="44" w:name="_Toc455417542"/>
                            <w:r>
                              <w:t xml:space="preserve">Figura </w:t>
                            </w:r>
                            <w:fldSimple w:instr=" SEQ Figura \* ARABIC ">
                              <w:r w:rsidR="003B3C0D">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778376" id="Text Box 25" o:spid="_x0000_s1046" type="#_x0000_t202" style="position:absolute;left:0;text-align:left;margin-left:49.9pt;margin-top:228.75pt;width:324.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" stroked="f">
                <v:textbox style="mso-fit-shape-to-text:t" inset="0,0,0,0">
                  <w:txbxContent>
                    <w:p w:rsidR="0025641C" w:rsidRPr="00522E1F" w:rsidRDefault="0025641C" w:rsidP="006D2B15">
                      <w:pPr>
                        <w:pStyle w:val="Legenda"/>
                        <w:jc w:val="center"/>
                      </w:pPr>
                      <w:bookmarkStart w:id="45" w:name="_Toc455417542"/>
                      <w:r>
                        <w:t xml:space="preserve">Figura </w:t>
                      </w:r>
                      <w:fldSimple w:instr=" SEQ Figura \* ARABIC ">
                        <w:r w:rsidR="003B3C0D">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5"/>
                      <w:r>
                        <w:fldChar w:fldCharType="end"/>
                      </w:r>
                    </w:p>
                  </w:txbxContent>
                </v:textbox>
                <w10:wrap type="through"/>
              </v:shape>
            </w:pict>
          </mc:Fallback>
        </mc:AlternateContent>
      </w:r>
      <w:r w:rsidRPr="006D2B15">
        <w:rPr>
          <w:noProof/>
          <w:lang w:eastAsia="pt-PT"/>
        </w:rPr>
        <w:drawing>
          <wp:anchor distT="0" distB="0" distL="114300" distR="114300" simplePos="0" relativeHeight="251660288" behindDoc="0" locked="0" layoutInCell="1" allowOverlap="1" wp14:anchorId="5B0D73A6" wp14:editId="2E1A8E55">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w:t>
      </w:r>
      <w:r w:rsidR="005F2793">
        <w:t>foi desenvolvida</w:t>
      </w:r>
      <w:r w:rsidR="0000345A">
        <w:t xml:space="preserve"> </w:t>
      </w:r>
      <w:r w:rsidR="00C1055A">
        <w:t xml:space="preserve">a ferramenta </w:t>
      </w:r>
      <w:proofErr w:type="spellStart"/>
      <w:r w:rsidR="00C1055A" w:rsidRPr="00E72064">
        <w:rPr>
          <w:i/>
        </w:rPr>
        <w:t>EHRServer</w:t>
      </w:r>
      <w:proofErr w:type="spellEnd"/>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sidRPr="005F2793">
        <w:rPr>
          <w:noProof/>
        </w:rPr>
        <w:t>[25]</w:t>
      </w:r>
      <w:r w:rsidR="00715146">
        <w:rPr>
          <w:i/>
        </w:rPr>
        <w:fldChar w:fldCharType="end"/>
      </w:r>
      <w:r w:rsidR="005F2793">
        <w:t>, que</w:t>
      </w:r>
      <w:r w:rsidR="009374AF">
        <w:t xml:space="preserve"> consiste num repositório de informação clínica gratuito</w:t>
      </w:r>
      <w:r w:rsidR="005F2793">
        <w:t>,</w:t>
      </w:r>
      <w:r w:rsidR="009374AF">
        <w:t xml:space="preserve"> que segue uma arquitetura orientada a serviços (REST API) e é compatível com o padrão do </w:t>
      </w:r>
      <w:proofErr w:type="spellStart"/>
      <w:r w:rsidR="009374AF" w:rsidRPr="009374AF">
        <w:rPr>
          <w:i/>
        </w:rPr>
        <w:t>ope</w:t>
      </w:r>
      <w:r w:rsidR="00715146">
        <w:rPr>
          <w:i/>
        </w:rPr>
        <w:t>n</w:t>
      </w:r>
      <w:r w:rsidR="009374AF" w:rsidRPr="009374AF">
        <w:rPr>
          <w:i/>
        </w:rPr>
        <w:t>EHR</w:t>
      </w:r>
      <w:proofErr w:type="spellEnd"/>
      <w:r w:rsidR="00715146" w:rsidRPr="00715146">
        <w:t>.</w:t>
      </w:r>
      <w:r w:rsidR="00715146">
        <w:t xml:space="preserve"> </w:t>
      </w:r>
      <w:r w:rsidR="009374AF">
        <w:t xml:space="preserve">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w:t>
      </w:r>
      <w:r w:rsidR="00A30AF7">
        <w:t>é de código aberto</w:t>
      </w:r>
      <w:r w:rsidR="009374AF" w:rsidRPr="007D16FF">
        <w:rPr>
          <w:i/>
        </w:rPr>
        <w:t xml:space="preserve"> </w:t>
      </w:r>
      <w:r w:rsidR="009374AF" w:rsidRPr="007D16FF">
        <w:t>é poss</w:t>
      </w:r>
      <w:r w:rsidR="00A30AF7">
        <w:t>ível adaptá</w:t>
      </w:r>
      <w:r w:rsidR="009374AF">
        <w:t>-lo às diferentes necessidades.</w:t>
      </w:r>
    </w:p>
    <w:p w:rsidR="009374AF" w:rsidRDefault="007552A5" w:rsidP="00BC4747">
      <w:r>
        <w:t>Em suma, o</w:t>
      </w:r>
      <w:r w:rsidR="009374AF">
        <w:t xml:space="preserve"> </w:t>
      </w:r>
      <w:proofErr w:type="spellStart"/>
      <w:r w:rsidR="009374AF" w:rsidRPr="00F01AF7">
        <w:rPr>
          <w:i/>
        </w:rPr>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46" w:name="_Toc455417468"/>
      <w:r w:rsidRPr="007B53B3">
        <w:lastRenderedPageBreak/>
        <w:t>Resumo</w:t>
      </w:r>
      <w:bookmarkEnd w:id="19"/>
      <w:bookmarkEnd w:id="46"/>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Relativamente à indexação, é possível afirmar que</w:t>
      </w:r>
      <w:r w:rsidR="00A30AF7">
        <w:t>,</w:t>
      </w:r>
      <w:r>
        <w:t xml:space="preserve"> durante os últimos anos</w:t>
      </w:r>
      <w:r w:rsidR="001E08EB">
        <w:t>,</w:t>
      </w:r>
      <w:r>
        <w:t xml:space="preserve">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w:t>
      </w:r>
      <w:r w:rsidR="001E08EB">
        <w:t>,</w:t>
      </w:r>
      <w:r w:rsidR="00B803ED">
        <w:t xml:space="preserve">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7C5F7C">
          <w:headerReference w:type="even" r:id="rId80"/>
          <w:headerReference w:type="default" r:id="rId81"/>
          <w:footerReference w:type="even" r:id="rId82"/>
          <w:footerReference w:type="default" r:id="rId83"/>
          <w:headerReference w:type="first" r:id="rId84"/>
          <w:type w:val="oddPage"/>
          <w:pgSz w:w="11905" w:h="16837"/>
          <w:pgMar w:top="1701" w:right="1701" w:bottom="1701" w:left="1701" w:header="794" w:footer="1134" w:gutter="0"/>
          <w:lnNumType w:countBy="2"/>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7" w:name="_Toc455417469"/>
      <w:r>
        <w:t>Solução</w:t>
      </w:r>
      <w:bookmarkEnd w:id="47"/>
    </w:p>
    <w:p w:rsidR="00B6346D" w:rsidRDefault="00B6346D" w:rsidP="00B6346D">
      <w:pPr>
        <w:pStyle w:val="Corpodetexto"/>
      </w:pPr>
      <w:r>
        <w:t xml:space="preserve">Como </w:t>
      </w:r>
      <w:r w:rsidR="001418AC">
        <w:t>analisado</w:t>
      </w:r>
      <w:r>
        <w:t xml:space="preserve"> </w:t>
      </w:r>
      <w:r w:rsidR="00C46E3A">
        <w:t xml:space="preserve">no </w:t>
      </w:r>
      <w:r w:rsidR="00C46E3A" w:rsidRPr="00C46E3A">
        <w:rPr>
          <w:b/>
        </w:rPr>
        <w:t>capítulo 1</w:t>
      </w:r>
      <w:r>
        <w:t xml:space="preserve">, é possível concluir </w:t>
      </w:r>
      <w:r w:rsidR="00C46E3A">
        <w:t xml:space="preserve">que </w:t>
      </w:r>
      <w:r>
        <w:t>vários problemas advêm da grande quantidade de informação clínica. Entre estes podem referir-se a grande variedade de dados, os diferentes formatos desses dados, as diferenças na</w:t>
      </w:r>
      <w:r w:rsidR="00C46E3A">
        <w:t xml:space="preserve"> sua</w:t>
      </w:r>
      <w:r>
        <w:t xml:space="preserve"> estrutura</w:t>
      </w:r>
      <w:r w:rsidR="00C46E3A">
        <w:t>, etc</w:t>
      </w:r>
      <w:r w:rsidR="003F4C43">
        <w:t>. A partir disto e uma vez escolhidos</w:t>
      </w:r>
      <w:r>
        <w:t xml:space="preserve">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xml:space="preserve">, a arquitetura apresentada a seguir foi </w:t>
      </w:r>
      <w:r w:rsidR="003F4C43">
        <w:t>desenhada</w:t>
      </w:r>
      <w:r>
        <w:t xml:space="preserve">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8" w:name="_Toc455417470"/>
      <w:r>
        <w:t>Arquitetura</w:t>
      </w:r>
      <w:bookmarkEnd w:id="48"/>
    </w:p>
    <w:p w:rsidR="006D67B2" w:rsidRPr="00CD44A2" w:rsidRDefault="00B260CD" w:rsidP="001C7D42">
      <w:pPr>
        <w:pStyle w:val="Corpodetexto"/>
      </w:pPr>
      <w:r>
        <w:rPr>
          <w:noProof/>
          <w:lang w:eastAsia="pt-PT"/>
        </w:rPr>
        <mc:AlternateContent>
          <mc:Choice Requires="wpg">
            <w:drawing>
              <wp:anchor distT="0" distB="0" distL="114300" distR="114300" simplePos="0" relativeHeight="251786240" behindDoc="0" locked="0" layoutInCell="1" allowOverlap="1" wp14:anchorId="4BD3235A" wp14:editId="7E0010AE">
                <wp:simplePos x="0" y="0"/>
                <wp:positionH relativeFrom="column">
                  <wp:posOffset>215265</wp:posOffset>
                </wp:positionH>
                <wp:positionV relativeFrom="paragraph">
                  <wp:posOffset>956945</wp:posOffset>
                </wp:positionV>
                <wp:extent cx="5180330" cy="1558925"/>
                <wp:effectExtent l="0" t="0" r="1270" b="3175"/>
                <wp:wrapTight wrapText="bothSides">
                  <wp:wrapPolygon edited="0">
                    <wp:start x="0" y="0"/>
                    <wp:lineTo x="0" y="21380"/>
                    <wp:lineTo x="21526" y="21380"/>
                    <wp:lineTo x="21526" y="0"/>
                    <wp:lineTo x="0" y="0"/>
                  </wp:wrapPolygon>
                </wp:wrapTight>
                <wp:docPr id="86" name="Grupo 86"/>
                <wp:cNvGraphicFramePr/>
                <a:graphic xmlns:a="http://schemas.openxmlformats.org/drawingml/2006/main">
                  <a:graphicData uri="http://schemas.microsoft.com/office/word/2010/wordprocessingGroup">
                    <wpg:wgp>
                      <wpg:cNvGrpSpPr/>
                      <wpg:grpSpPr>
                        <a:xfrm>
                          <a:off x="0" y="0"/>
                          <a:ext cx="5180330" cy="1558925"/>
                          <a:chOff x="0" y="0"/>
                          <a:chExt cx="5180330" cy="1558925"/>
                        </a:xfrm>
                      </wpg:grpSpPr>
                      <pic:pic xmlns:pic="http://schemas.openxmlformats.org/drawingml/2006/picture">
                        <pic:nvPicPr>
                          <pic:cNvPr id="84" name="Imagem 84" descr="C:\Users\joo_c\Desktop\Indexacao-de-Documentos-Clinicos\Indexacao-de-Documentos-Clinicos\Dissertacao\images\client-server.jpg"/>
                          <pic:cNvPicPr>
                            <a:picLocks noChangeAspect="1"/>
                          </pic:cNvPicPr>
                        </pic:nvPicPr>
                        <pic:blipFill rotWithShape="1">
                          <a:blip r:embed="rId85">
                            <a:extLst>
                              <a:ext uri="{28A0092B-C50C-407E-A947-70E740481C1C}">
                                <a14:useLocalDpi xmlns:a14="http://schemas.microsoft.com/office/drawing/2010/main" val="0"/>
                              </a:ext>
                            </a:extLst>
                          </a:blip>
                          <a:srcRect l="20822" t="53415"/>
                          <a:stretch/>
                        </pic:blipFill>
                        <pic:spPr bwMode="auto">
                          <a:xfrm>
                            <a:off x="0" y="0"/>
                            <a:ext cx="5180330" cy="1228725"/>
                          </a:xfrm>
                          <a:prstGeom prst="rect">
                            <a:avLst/>
                          </a:prstGeom>
                          <a:noFill/>
                          <a:ln>
                            <a:noFill/>
                          </a:ln>
                          <a:extLst>
                            <a:ext uri="{53640926-AAD7-44D8-BBD7-CCE9431645EC}">
                              <a14:shadowObscured xmlns:a14="http://schemas.microsoft.com/office/drawing/2010/main"/>
                            </a:ext>
                          </a:extLst>
                        </pic:spPr>
                      </pic:pic>
                      <wps:wsp>
                        <wps:cNvPr id="85" name="Caixa de texto 85"/>
                        <wps:cNvSpPr txBox="1"/>
                        <wps:spPr>
                          <a:xfrm>
                            <a:off x="0" y="1190625"/>
                            <a:ext cx="5180330" cy="368300"/>
                          </a:xfrm>
                          <a:prstGeom prst="rect">
                            <a:avLst/>
                          </a:prstGeom>
                          <a:solidFill>
                            <a:prstClr val="white"/>
                          </a:solidFill>
                          <a:ln>
                            <a:noFill/>
                          </a:ln>
                        </wps:spPr>
                        <wps:txbx>
                          <w:txbxContent>
                            <w:p w:rsidR="0025641C" w:rsidRPr="00455B2B" w:rsidRDefault="0025641C" w:rsidP="00B260CD">
                              <w:pPr>
                                <w:pStyle w:val="Legenda"/>
                                <w:jc w:val="center"/>
                                <w:rPr>
                                  <w:noProof/>
                                </w:rPr>
                              </w:pPr>
                              <w:bookmarkStart w:id="49" w:name="_Toc455417543"/>
                              <w:r>
                                <w:t xml:space="preserve">Figura </w:t>
                              </w:r>
                              <w:fldSimple w:instr=" SEQ Figura \* ARABIC ">
                                <w:r w:rsidR="003B3C0D">
                                  <w:rPr>
                                    <w:noProof/>
                                  </w:rPr>
                                  <w:t>8</w:t>
                                </w:r>
                              </w:fldSimple>
                              <w:r>
                                <w:t xml:space="preserve"> - Arquitetura geral do sistema</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D3235A" id="Grupo 86" o:spid="_x0000_s1047" style="position:absolute;left:0;text-align:left;margin-left:16.95pt;margin-top:75.35pt;width:407.9pt;height:122.75pt;z-index:251786240" coordsize="51803,155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">
                <v:shape id="Imagem 84" o:spid="_x0000_s1048" type="#_x0000_t75" style="position:absolute;width:51803;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">
                  <v:imagedata r:id="rId86" o:title="client-server" croptop="35006f" cropleft="13646f"/>
                  <v:path arrowok="t"/>
                </v:shape>
                <v:shape id="Caixa de texto 85" o:spid="_x0000_s1049" type="#_x0000_t202" style="position:absolute;top:11906;width:5180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25641C" w:rsidRPr="00455B2B" w:rsidRDefault="0025641C" w:rsidP="00B260CD">
                        <w:pPr>
                          <w:pStyle w:val="Legenda"/>
                          <w:jc w:val="center"/>
                          <w:rPr>
                            <w:noProof/>
                          </w:rPr>
                        </w:pPr>
                        <w:bookmarkStart w:id="50" w:name="_Toc455417543"/>
                        <w:r>
                          <w:t xml:space="preserve">Figura </w:t>
                        </w:r>
                        <w:fldSimple w:instr=" SEQ Figura \* ARABIC ">
                          <w:r w:rsidR="003B3C0D">
                            <w:rPr>
                              <w:noProof/>
                            </w:rPr>
                            <w:t>8</w:t>
                          </w:r>
                        </w:fldSimple>
                        <w:r>
                          <w:t xml:space="preserve"> - Arquitetura geral do sistema</w:t>
                        </w:r>
                        <w:bookmarkEnd w:id="50"/>
                      </w:p>
                    </w:txbxContent>
                  </v:textbox>
                </v:shape>
                <w10:wrap type="tight"/>
              </v:group>
            </w:pict>
          </mc:Fallback>
        </mc:AlternateContent>
      </w:r>
      <w:r w:rsidR="001C7D42" w:rsidRPr="001C7D42">
        <w:t xml:space="preserve">A arquitetura </w:t>
      </w:r>
      <w:r w:rsidR="003F4C43" w:rsidRPr="003F4C43">
        <w:t xml:space="preserve">elaborada é, em termos abstratos, constituída por dois componentes: </w:t>
      </w:r>
      <w:r w:rsidR="001C7D42" w:rsidRPr="001C7D42">
        <w:t>uma aplicaç</w:t>
      </w:r>
      <w:r w:rsidR="003F4C43">
        <w:t>ão cliente-servidor, através da</w:t>
      </w:r>
      <w:r w:rsidR="001C7D42">
        <w:t xml:space="preserve"> qual todos os clientes podem conectar-se ao servidor e realizar ações, </w:t>
      </w:r>
      <w:r w:rsidR="003F4C43" w:rsidRPr="003F4C43">
        <w:t xml:space="preserve">e uma aplicação de </w:t>
      </w:r>
      <w:proofErr w:type="spellStart"/>
      <w:r w:rsidR="003F4C43" w:rsidRPr="003F4C43">
        <w:t>back-end</w:t>
      </w:r>
      <w:proofErr w:type="spellEnd"/>
      <w:r w:rsidR="003F4C43" w:rsidRPr="003F4C43">
        <w:t xml:space="preserve"> destinada a concentrar no servidor de pesquisa a informação existente nos servidores operacionais.</w:t>
      </w: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w:t>
      </w:r>
      <w:r w:rsidR="008E5BD6" w:rsidRPr="008E5BD6">
        <w:t xml:space="preserve">As componentes principais do sistema encontram-se </w:t>
      </w:r>
      <w:r w:rsidR="00B90FB8">
        <w:t xml:space="preserve">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rsidR="008E5BD6">
        <w:t xml:space="preserve"> é apresentada, em maior detalhe, a</w:t>
      </w:r>
      <w:r>
        <w:t xml:space="preserve"> arquitetura da aplicação</w:t>
      </w:r>
      <w:r w:rsidR="008E5BD6">
        <w:t>,</w:t>
      </w:r>
      <w:r>
        <w:t xml:space="preserve"> que é seguida pela explicação </w:t>
      </w:r>
      <w:r w:rsidR="008E5BD6">
        <w:t>de</w:t>
      </w:r>
      <w:r>
        <w:t xml:space="preserv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698176" behindDoc="0" locked="0" layoutInCell="1" allowOverlap="1" wp14:anchorId="638CCD02" wp14:editId="2BA1B1DA">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87">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25641C" w:rsidRPr="00300DFD" w:rsidRDefault="0025641C" w:rsidP="006D4EB6">
                              <w:pPr>
                                <w:pStyle w:val="Legenda"/>
                                <w:jc w:val="center"/>
                                <w:rPr>
                                  <w:noProof/>
                                </w:rPr>
                              </w:pPr>
                              <w:bookmarkStart w:id="51" w:name="_Toc455417544"/>
                              <w:r>
                                <w:t xml:space="preserve">Figura </w:t>
                              </w:r>
                              <w:fldSimple w:instr=" SEQ Figura \* ARABIC ">
                                <w:r w:rsidR="003B3C0D">
                                  <w:rPr>
                                    <w:noProof/>
                                  </w:rPr>
                                  <w:t>9</w:t>
                                </w:r>
                              </w:fldSimple>
                              <w:r>
                                <w:t xml:space="preserve"> - Arquitetura da solução</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38CCD02" id="Group 32" o:spid="_x0000_s1050" style="position:absolute;left:0;text-align:left;margin-left:0;margin-top:26.3pt;width:469.5pt;height:434.05pt;z-index:251698176;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tZlm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M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HZtZlm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1"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88" o:title="structure" croptop="9288f" cropleft="10983f"/>
                  <v:path arrowok="t"/>
                </v:shape>
                <v:shape id="Text Box 31" o:spid="_x0000_s1052"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25641C" w:rsidRPr="00300DFD" w:rsidRDefault="0025641C" w:rsidP="006D4EB6">
                        <w:pPr>
                          <w:pStyle w:val="Legenda"/>
                          <w:jc w:val="center"/>
                          <w:rPr>
                            <w:noProof/>
                          </w:rPr>
                        </w:pPr>
                        <w:bookmarkStart w:id="52" w:name="_Toc455417544"/>
                        <w:r>
                          <w:t xml:space="preserve">Figura </w:t>
                        </w:r>
                        <w:fldSimple w:instr=" SEQ Figura \* ARABIC ">
                          <w:r w:rsidR="003B3C0D">
                            <w:rPr>
                              <w:noProof/>
                            </w:rPr>
                            <w:t>9</w:t>
                          </w:r>
                        </w:fldSimple>
                        <w:r>
                          <w:t xml:space="preserve"> - Arquitetura da solução</w:t>
                        </w:r>
                        <w:bookmarkEnd w:id="52"/>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53" w:name="_Toc455417471"/>
      <w:r>
        <w:lastRenderedPageBreak/>
        <w:t>B</w:t>
      </w:r>
      <w:r w:rsidR="000B6CE9">
        <w:t xml:space="preserve">D documentos </w:t>
      </w:r>
      <w:proofErr w:type="spellStart"/>
      <w:r w:rsidR="000B6CE9">
        <w:t>Glintt</w:t>
      </w:r>
      <w:bookmarkEnd w:id="53"/>
      <w:proofErr w:type="spellEnd"/>
    </w:p>
    <w:p w:rsidR="004D062E" w:rsidRDefault="00E959F4" w:rsidP="004D062E">
      <w:pPr>
        <w:pStyle w:val="Corpodetexto"/>
      </w:pPr>
      <w:r>
        <w:t xml:space="preserve">A base de dados </w:t>
      </w:r>
      <w:r w:rsidR="000B6CE9">
        <w:t xml:space="preserve">de documentos </w:t>
      </w:r>
      <w:r>
        <w:t xml:space="preserve">da </w:t>
      </w:r>
      <w:proofErr w:type="spellStart"/>
      <w:r>
        <w:t>Glintt</w:t>
      </w:r>
      <w:proofErr w:type="spellEnd"/>
      <w:r w:rsidR="00FC051E">
        <w:t xml:space="preserve"> conté</w:t>
      </w:r>
      <w:r w:rsidR="006D67B2">
        <w:t xml:space="preserve">m todos os dados que se querem ver tratados. Aqui estão armazenados todos os documentos, desde JSON, XML, PDF, PNG, entre outros. </w:t>
      </w:r>
      <w:r w:rsidR="00FC051E">
        <w:t xml:space="preserve">A </w:t>
      </w:r>
      <w:r w:rsidR="006D67B2">
        <w:t>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4" w:name="_Toc455417472"/>
      <w:r>
        <w:t>Módulo de Mapeamento</w:t>
      </w:r>
      <w:bookmarkEnd w:id="54"/>
    </w:p>
    <w:p w:rsidR="00B01E52" w:rsidRPr="004D062E" w:rsidRDefault="00B01E52" w:rsidP="009A689D">
      <w:pPr>
        <w:pStyle w:val="Corpodetexto"/>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FC051E" w:rsidP="00BB1D8F">
      <w:pPr>
        <w:pStyle w:val="Cabealho3"/>
      </w:pPr>
      <w:bookmarkStart w:id="55" w:name="_Toc455417473"/>
      <w:r>
        <w:t>Servidor EHR</w:t>
      </w:r>
      <w:bookmarkEnd w:id="55"/>
    </w:p>
    <w:p w:rsidR="00AF50C7" w:rsidRDefault="004F58D4" w:rsidP="004D062E">
      <w:pPr>
        <w:pStyle w:val="Corpodetexto"/>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w:t>
      </w:r>
      <w:r w:rsidR="00FC051E">
        <w:t>as atualizações e</w:t>
      </w:r>
      <w:r w:rsidR="00AF50C7">
        <w:t xml:space="preserve"> inserções feitas </w:t>
      </w:r>
      <w:r w:rsidR="00FC051E">
        <w:t xml:space="preserve">no sistema operacional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Cabealho3"/>
      </w:pPr>
      <w:bookmarkStart w:id="56" w:name="_Toc455417474"/>
      <w:r>
        <w:t xml:space="preserve">Módulo de </w:t>
      </w:r>
      <w:r w:rsidR="00BB1D8F">
        <w:t>Indexação</w:t>
      </w:r>
      <w:bookmarkEnd w:id="56"/>
    </w:p>
    <w:p w:rsidR="004D062E" w:rsidRDefault="00191AD9" w:rsidP="004D062E">
      <w:pPr>
        <w:pStyle w:val="Corpodetexto"/>
      </w:pPr>
      <w:r>
        <w:t>Previamente, antes de se ini</w:t>
      </w:r>
      <w:r w:rsidR="0012322A">
        <w:t>ciar a indexação, são definidos</w:t>
      </w:r>
      <w:r>
        <w:t xml:space="preserve">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FC051E">
        <w:t>, procede-s</w:t>
      </w:r>
      <w:r w:rsidR="002719ED">
        <w:t>e à indexação propriamente dita. A</w:t>
      </w:r>
      <w:r w:rsidR="00B46506">
        <w:t xml:space="preserve">qui são indexados tanto </w:t>
      </w:r>
      <w:r w:rsidR="00FC051E" w:rsidRPr="00FC051E">
        <w:t xml:space="preserve">os dados do sistema operacional da </w:t>
      </w:r>
      <w:proofErr w:type="spellStart"/>
      <w:r w:rsidR="00FC051E" w:rsidRPr="00FC051E">
        <w:t>Glintt</w:t>
      </w:r>
      <w:proofErr w:type="spellEnd"/>
      <w:r w:rsidR="002719ED">
        <w:t xml:space="preserve">, como do </w:t>
      </w:r>
      <w:proofErr w:type="spellStart"/>
      <w:r w:rsidR="002719ED" w:rsidRPr="00B6420F">
        <w:rPr>
          <w:i/>
        </w:rPr>
        <w:t>EHRServer</w:t>
      </w:r>
      <w:proofErr w:type="spellEnd"/>
      <w:r w:rsidR="00B456CF">
        <w:t xml:space="preserve">. </w:t>
      </w:r>
      <w:r w:rsidR="00FC051E" w:rsidRPr="00FC051E">
        <w:t xml:space="preserve">Nesta fase, do sistema operacional </w:t>
      </w:r>
      <w:r w:rsidR="00B46506">
        <w:t xml:space="preserve">da </w:t>
      </w:r>
      <w:proofErr w:type="spellStart"/>
      <w:r w:rsidR="00B46506">
        <w:t>Glintt</w:t>
      </w:r>
      <w:proofErr w:type="spellEnd"/>
      <w:r w:rsidR="004B5DF4">
        <w:t xml:space="preserve"> </w:t>
      </w:r>
      <w:r w:rsidR="00FC051E">
        <w:t>é apenas indexado</w:t>
      </w:r>
      <w:r w:rsidR="004B5DF4">
        <w:t xml:space="preserve"> o texto integral dos documentos. Já do </w:t>
      </w:r>
      <w:proofErr w:type="spellStart"/>
      <w:r w:rsidR="004B5DF4" w:rsidRPr="00B6420F">
        <w:rPr>
          <w:i/>
        </w:rPr>
        <w:t>EHRServer</w:t>
      </w:r>
      <w:proofErr w:type="spellEnd"/>
      <w:r w:rsidR="00FC051E">
        <w:t xml:space="preserve"> são indexados</w:t>
      </w:r>
      <w:r w:rsidR="004B5DF4">
        <w:t xml:space="preserve"> os dados demográficos dos pacientes</w:t>
      </w:r>
      <w:r w:rsidR="00FC051E" w:rsidRPr="00FC051E">
        <w:t xml:space="preserve">, previamente convertidos do sistema operacional para EHR, e </w:t>
      </w:r>
      <w:r w:rsidR="0012322A">
        <w:t>os identificadores (ids) dos documentos, para no futuro ser possível mostrar os mesmos ao utilizador</w:t>
      </w:r>
      <w:r w:rsidR="00FC051E">
        <w:t>, sem ter que os duplicar.</w:t>
      </w:r>
    </w:p>
    <w:p w:rsidR="009F718D" w:rsidRDefault="009F718D" w:rsidP="009F718D">
      <w:pPr>
        <w:pStyle w:val="Cabealho3"/>
      </w:pPr>
      <w:bookmarkStart w:id="57" w:name="_Toc455417475"/>
      <w:r>
        <w:lastRenderedPageBreak/>
        <w:t>Índices</w:t>
      </w:r>
      <w:bookmarkEnd w:id="57"/>
    </w:p>
    <w:p w:rsidR="009F718D" w:rsidRPr="00D46A8F" w:rsidRDefault="00D46A8F" w:rsidP="009F718D">
      <w:pPr>
        <w:pStyle w:val="Corpodetexto"/>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Cabealho3"/>
      </w:pPr>
      <w:bookmarkStart w:id="58" w:name="_Toc455417476"/>
      <w:r>
        <w:t xml:space="preserve">Módulo de </w:t>
      </w:r>
      <w:r w:rsidR="00BB1D8F">
        <w:t>Pesquisa</w:t>
      </w:r>
      <w:bookmarkEnd w:id="58"/>
    </w:p>
    <w:p w:rsidR="00D504D6" w:rsidRPr="00D504D6" w:rsidRDefault="00D504D6" w:rsidP="00D504D6">
      <w:pPr>
        <w:pStyle w:val="Corpodetexto"/>
      </w:pPr>
      <w:r>
        <w:t xml:space="preserve">Este módulo é responsável por receber </w:t>
      </w:r>
      <w:proofErr w:type="spellStart"/>
      <w:r w:rsidRPr="00EA77BD">
        <w:rPr>
          <w:i/>
        </w:rPr>
        <w:t>queries</w:t>
      </w:r>
      <w:proofErr w:type="spellEnd"/>
      <w:r>
        <w:t xml:space="preserve"> do utilizador na interface do lado do cliente da aplicação e procurar </w:t>
      </w:r>
      <w:r w:rsidR="00663965">
        <w:t>as fontes previamente indexada</w:t>
      </w:r>
      <w:r>
        <w:t>s. Após encontrar uma resposta retorna-a para o lado do cliente novamente.</w:t>
      </w:r>
      <w:r w:rsidR="006365F6">
        <w:t xml:space="preserve"> </w:t>
      </w:r>
    </w:p>
    <w:p w:rsidR="00BB1D8F" w:rsidRDefault="00BB1D8F" w:rsidP="00BB1D8F">
      <w:pPr>
        <w:pStyle w:val="Cabealho3"/>
      </w:pPr>
      <w:bookmarkStart w:id="59" w:name="_Toc455417477"/>
      <w:r>
        <w:t>Interface</w:t>
      </w:r>
      <w:bookmarkEnd w:id="59"/>
    </w:p>
    <w:p w:rsidR="00B6420F" w:rsidRDefault="00B6420F" w:rsidP="004D062E">
      <w:pPr>
        <w:pStyle w:val="Corpodetexto"/>
      </w:pPr>
      <w:r>
        <w:t xml:space="preserve">A solução em causa apresenta dois tipos de interface: interna, pertence à aplicação, e externa, </w:t>
      </w:r>
      <w:r w:rsidR="00836376">
        <w:t>vinda</w:t>
      </w:r>
      <w:r>
        <w:t xml:space="preserve">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xml:space="preserve">: interface interna responsável pela pesquisa e </w:t>
      </w:r>
      <w:r w:rsidR="00836376">
        <w:t>apresentação</w:t>
      </w:r>
      <w:r w:rsidR="00B6420F">
        <w:t xml:space="preserve">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60" w:name="_Toc455417478"/>
      <w:r>
        <w:t>Diagrama de casos de uso</w:t>
      </w:r>
      <w:bookmarkEnd w:id="60"/>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realizar diversas ações</w:t>
      </w:r>
      <w:r w:rsidR="00836376">
        <w:t>,</w:t>
      </w:r>
      <w:r w:rsidR="00B3784D">
        <w:t xml:space="preserve">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77696" behindDoc="0" locked="0" layoutInCell="1" allowOverlap="1" wp14:anchorId="7530AFCA" wp14:editId="67D4D00B">
                <wp:simplePos x="0" y="0"/>
                <wp:positionH relativeFrom="margin">
                  <wp:align>center</wp:align>
                </wp:positionH>
                <wp:positionV relativeFrom="paragraph">
                  <wp:posOffset>10160</wp:posOffset>
                </wp:positionV>
                <wp:extent cx="4074795" cy="4462160"/>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60"/>
                          <a:chOff x="19050" y="305366"/>
                          <a:chExt cx="4075109" cy="4463499"/>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89">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454"/>
                            <a:ext cx="3913807" cy="368411"/>
                          </a:xfrm>
                          <a:prstGeom prst="rect">
                            <a:avLst/>
                          </a:prstGeom>
                          <a:solidFill>
                            <a:prstClr val="white"/>
                          </a:solidFill>
                          <a:ln>
                            <a:noFill/>
                          </a:ln>
                          <a:effectLst/>
                        </wps:spPr>
                        <wps:txbx>
                          <w:txbxContent>
                            <w:p w:rsidR="0025641C" w:rsidRPr="005F3882" w:rsidRDefault="0025641C" w:rsidP="00001777">
                              <w:pPr>
                                <w:pStyle w:val="Legenda"/>
                                <w:jc w:val="center"/>
                                <w:rPr>
                                  <w:noProof/>
                                </w:rPr>
                              </w:pPr>
                              <w:bookmarkStart w:id="61" w:name="_Toc455417545"/>
                              <w:r>
                                <w:t xml:space="preserve">Figura </w:t>
                              </w:r>
                              <w:fldSimple w:instr=" SEQ Figura \* ARABIC ">
                                <w:r w:rsidR="003B3C0D">
                                  <w:rPr>
                                    <w:noProof/>
                                  </w:rPr>
                                  <w:t>10</w:t>
                                </w:r>
                              </w:fldSimple>
                              <w:r>
                                <w:t xml:space="preserve"> - Diagrama de casos de uso do utilizador</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530AFCA" id="Group 26" o:spid="_x0000_s1053" style="position:absolute;left:0;text-align:left;margin-left:0;margin-top:.8pt;width:320.85pt;height:351.35pt;z-index:251677696;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T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">
                <v:shape id="Picture 3" o:spid="_x0000_s1054"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90" o:title="use_case" croptop="6040f" cropbottom="2192f" cropleft="18036f"/>
                  <v:path arrowok="t"/>
                </v:shape>
                <v:shape id="Text Box 6" o:spid="_x0000_s1055" type="#_x0000_t202" style="position:absolute;left:190;top:44004;width:39138;height:3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25641C" w:rsidRPr="005F3882" w:rsidRDefault="0025641C" w:rsidP="00001777">
                        <w:pPr>
                          <w:pStyle w:val="Legenda"/>
                          <w:jc w:val="center"/>
                          <w:rPr>
                            <w:noProof/>
                          </w:rPr>
                        </w:pPr>
                        <w:bookmarkStart w:id="62" w:name="_Toc455417545"/>
                        <w:r>
                          <w:t xml:space="preserve">Figura </w:t>
                        </w:r>
                        <w:fldSimple w:instr=" SEQ Figura \* ARABIC ">
                          <w:r w:rsidR="003B3C0D">
                            <w:rPr>
                              <w:noProof/>
                            </w:rPr>
                            <w:t>10</w:t>
                          </w:r>
                        </w:fldSimple>
                        <w:r>
                          <w:t xml:space="preserve"> - Diagrama de casos de uso do utilizador</w:t>
                        </w:r>
                        <w:bookmarkEnd w:id="62"/>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63" w:name="_Toc455417479"/>
      <w:r>
        <w:t>Conclusões</w:t>
      </w:r>
      <w:bookmarkEnd w:id="63"/>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Definindo os campos que são indexados</w:t>
      </w:r>
      <w:r w:rsidR="00836376">
        <w:t>,</w:t>
      </w:r>
      <w:r w:rsidR="003A3F38">
        <w:t xml:space="preserve">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w:t>
      </w:r>
      <w:r w:rsidR="00836376">
        <w:t>á</w:t>
      </w:r>
      <w:r w:rsidR="001165EF">
        <w:t>-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7C5F7C">
          <w:headerReference w:type="even" r:id="rId91"/>
          <w:headerReference w:type="default" r:id="rId92"/>
          <w:footerReference w:type="even" r:id="rId93"/>
          <w:footerReference w:type="default" r:id="rId94"/>
          <w:headerReference w:type="first" r:id="rId95"/>
          <w:type w:val="oddPage"/>
          <w:pgSz w:w="11905" w:h="16837"/>
          <w:pgMar w:top="1701" w:right="1701" w:bottom="1701" w:left="1701" w:header="794" w:footer="1134" w:gutter="0"/>
          <w:lnNumType w:countBy="2"/>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64" w:name="_Toc455417480"/>
      <w:r>
        <w:t>Implementação</w:t>
      </w:r>
      <w:bookmarkEnd w:id="64"/>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5" w:name="_Toc455417481"/>
      <w:r>
        <w:t>Protótipo</w:t>
      </w:r>
      <w:bookmarkEnd w:id="65"/>
    </w:p>
    <w:p w:rsidR="00E779A9" w:rsidRDefault="001754FC" w:rsidP="002A32C4">
      <w:pPr>
        <w:rPr>
          <w:color w:val="000000" w:themeColor="text1"/>
        </w:rPr>
      </w:pPr>
      <w:r>
        <w:rPr>
          <w:color w:val="000000" w:themeColor="text1"/>
        </w:rPr>
        <w:t xml:space="preserve">O protótipo que se pretende construir pretende garantir, a partir das suas funcionalidades, um melhor acesso e pesquisa de informação clínica. Para tal, o mesmo deve ser capaz de recolher, indexar e pesquisar informação que está dispersa nas bases de dados da </w:t>
      </w:r>
      <w:proofErr w:type="spellStart"/>
      <w:r>
        <w:rPr>
          <w:color w:val="000000" w:themeColor="text1"/>
        </w:rPr>
        <w:t>Glintt</w:t>
      </w:r>
      <w:proofErr w:type="spellEnd"/>
      <w:r>
        <w:rPr>
          <w:color w:val="000000" w:themeColor="text1"/>
        </w:rPr>
        <w:t>.</w:t>
      </w:r>
    </w:p>
    <w:p w:rsidR="004C59E9" w:rsidRPr="002A32C4" w:rsidRDefault="001754FC" w:rsidP="001754FC">
      <w:pPr>
        <w:rPr>
          <w:color w:val="000000" w:themeColor="text1"/>
        </w:rPr>
      </w:pPr>
      <w:r>
        <w:rPr>
          <w:color w:val="000000" w:themeColor="text1"/>
        </w:rPr>
        <w:t>A base de dados utilizada é composta por documentos com diversos formatos. Sendo assim, a aplicação terá de ser capaz de tratar as várias extensões de forma a que os requisitos sejam todos cumpridos.</w:t>
      </w:r>
    </w:p>
    <w:p w:rsidR="00B37821" w:rsidRPr="00B37821" w:rsidRDefault="00047015" w:rsidP="003F37A8">
      <w:pPr>
        <w:pStyle w:val="Cabealho2"/>
      </w:pPr>
      <w:bookmarkStart w:id="66" w:name="_Toc455417482"/>
      <w:r>
        <w:t>Bases de dados da aplicação</w:t>
      </w:r>
      <w:bookmarkEnd w:id="66"/>
    </w:p>
    <w:p w:rsidR="00B37821" w:rsidRDefault="00B37821" w:rsidP="00B37821">
      <w:pPr>
        <w:pStyle w:val="Cabealho3"/>
      </w:pPr>
      <w:bookmarkStart w:id="67" w:name="_Toc455417483"/>
      <w:r>
        <w:t>EHR</w:t>
      </w:r>
      <w:bookmarkEnd w:id="67"/>
    </w:p>
    <w:p w:rsidR="007552A5" w:rsidRDefault="00F10BC9" w:rsidP="007552A5">
      <w:pPr>
        <w:pStyle w:val="Corpodetexto"/>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Cabealho3"/>
        <w:rPr>
          <w:i/>
        </w:rPr>
      </w:pPr>
      <w:bookmarkStart w:id="68" w:name="_Toc455417484"/>
      <w:proofErr w:type="spellStart"/>
      <w:r w:rsidRPr="00946C29">
        <w:rPr>
          <w:i/>
        </w:rPr>
        <w:lastRenderedPageBreak/>
        <w:t>EHRServer</w:t>
      </w:r>
      <w:bookmarkEnd w:id="68"/>
      <w:proofErr w:type="spellEnd"/>
    </w:p>
    <w:p w:rsidR="00B37821" w:rsidRDefault="004A0DE8" w:rsidP="00946C29">
      <w:pPr>
        <w:pStyle w:val="Corpodetexto"/>
      </w:pPr>
      <w:r>
        <w:t>A API do</w:t>
      </w:r>
      <w:r w:rsidR="00BE374C">
        <w:t xml:space="preserve"> </w:t>
      </w:r>
      <w:proofErr w:type="spellStart"/>
      <w:r w:rsidR="00BE374C" w:rsidRPr="00BE374C">
        <w:rPr>
          <w:i/>
        </w:rPr>
        <w:t>EHRServer</w:t>
      </w:r>
      <w:proofErr w:type="spellEnd"/>
      <w:r w:rsidR="00BE374C">
        <w:t xml:space="preserve"> </w:t>
      </w:r>
      <w:r>
        <w:t>expõe</w:t>
      </w:r>
      <w:r w:rsidR="00BE374C">
        <w:t xml:space="preserve"> vários </w:t>
      </w:r>
      <w:r>
        <w:t>serviços</w:t>
      </w:r>
      <w:r w:rsidR="00BE374C">
        <w:t xml:space="preserve">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w:t>
      </w:r>
      <w:r w:rsidR="004A0DE8">
        <w:t>devolve</w:t>
      </w:r>
      <w:r>
        <w:t xml:space="preserve"> um </w:t>
      </w:r>
      <w:proofErr w:type="spellStart"/>
      <w:r w:rsidRPr="00BE374C">
        <w:rPr>
          <w:i/>
        </w:rPr>
        <w:t>token</w:t>
      </w:r>
      <w:proofErr w:type="spellEnd"/>
      <w:r>
        <w:t xml:space="preserve"> d</w:t>
      </w:r>
      <w:r w:rsidR="00982E16">
        <w:t xml:space="preserve">e autorização necessário para a execução </w:t>
      </w:r>
      <w:r>
        <w:t>dos restantes pedidos;</w:t>
      </w:r>
    </w:p>
    <w:p w:rsidR="00BE374C" w:rsidRDefault="00BE374C" w:rsidP="00BE374C">
      <w:pPr>
        <w:pStyle w:val="Corpodetexto"/>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Corpodetexto"/>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rsidR="004A0DE8">
        <w:t>,</w:t>
      </w:r>
      <w:r>
        <w:t xml:space="preserve">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Corpodetexto"/>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r w:rsidRPr="007552A5">
        <w:rPr>
          <w:b/>
        </w:rPr>
        <w:t>ehr</w:t>
      </w:r>
      <w:proofErr w:type="spellEnd"/>
      <w:r>
        <w:t xml:space="preserve"> é uma tabela da base de dados EHR.</w:t>
      </w:r>
    </w:p>
    <w:p w:rsidR="007552A5" w:rsidRDefault="007552A5" w:rsidP="007552A5">
      <w:pPr>
        <w:pStyle w:val="Corpodetexto"/>
      </w:pPr>
      <w:r>
        <w:t>Para se perceber melhor como fun</w:t>
      </w:r>
      <w:r w:rsidR="00D97431">
        <w:t>cionam alguns destes pedidos, num dos</w:t>
      </w:r>
      <w:r>
        <w:t xml:space="preserve"> tópico</w:t>
      </w:r>
      <w:r w:rsidR="00D97431">
        <w:t>s</w:t>
      </w:r>
      <w:r>
        <w:t xml:space="preserve"> seguinte</w:t>
      </w:r>
      <w:r w:rsidR="00D97431">
        <w:t>s</w:t>
      </w:r>
      <w:r>
        <w:t xml:space="preserve"> é apresentado o modelo de dados desta base de dados.</w:t>
      </w:r>
    </w:p>
    <w:p w:rsidR="000E5283" w:rsidRPr="00946C29" w:rsidRDefault="000E5283" w:rsidP="000E5283">
      <w:pPr>
        <w:pStyle w:val="Cabealho3"/>
        <w:rPr>
          <w:i/>
        </w:rPr>
      </w:pPr>
      <w:bookmarkStart w:id="69" w:name="_Toc455417485"/>
      <w:proofErr w:type="spellStart"/>
      <w:r w:rsidRPr="00946C29">
        <w:rPr>
          <w:i/>
        </w:rPr>
        <w:t>EHRServer</w:t>
      </w:r>
      <w:proofErr w:type="spellEnd"/>
      <w:r>
        <w:t xml:space="preserve"> interface</w:t>
      </w:r>
      <w:bookmarkEnd w:id="69"/>
    </w:p>
    <w:p w:rsidR="00E9421B" w:rsidRDefault="00E9421B" w:rsidP="00E9421B">
      <w:pPr>
        <w:pStyle w:val="Corpodetexto"/>
      </w:pPr>
      <w:r>
        <w:t xml:space="preserve">O </w:t>
      </w:r>
      <w:proofErr w:type="spellStart"/>
      <w:r w:rsidRPr="00202B28">
        <w:rPr>
          <w:i/>
        </w:rPr>
        <w:t>EHRServer</w:t>
      </w:r>
      <w:proofErr w:type="spellEnd"/>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proofErr w:type="spellStart"/>
      <w:r w:rsidRPr="00202B28">
        <w:rPr>
          <w:i/>
        </w:rPr>
        <w:t>EHRServer</w:t>
      </w:r>
      <w:proofErr w:type="spellEnd"/>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r w:rsidR="0025641C">
        <w:rPr>
          <w:noProof/>
          <w:lang w:eastAsia="pt-PT"/>
        </w:rPr>
        <w:t xml:space="preserve"> Uma contribuição é um registo clínico de um paciente</w:t>
      </w:r>
      <w:r w:rsidR="00E5347F">
        <w:rPr>
          <w:noProof/>
          <w:lang w:eastAsia="pt-PT"/>
        </w:rPr>
        <w:t xml:space="preserve">. Na secção </w:t>
      </w:r>
      <w:r w:rsidR="00E5347F" w:rsidRPr="00E5347F">
        <w:rPr>
          <w:b/>
          <w:noProof/>
          <w:lang w:eastAsia="pt-PT"/>
        </w:rPr>
        <w:t xml:space="preserve">4.2.4 </w:t>
      </w:r>
      <w:r w:rsidR="00E5347F">
        <w:rPr>
          <w:noProof/>
          <w:lang w:eastAsia="pt-PT"/>
        </w:rPr>
        <w:t xml:space="preserve">este </w:t>
      </w:r>
      <w:r w:rsidR="00081C7E">
        <w:rPr>
          <w:noProof/>
          <w:lang w:eastAsia="pt-PT"/>
        </w:rPr>
        <w:t>conceito</w:t>
      </w:r>
      <w:r w:rsidR="00E5347F">
        <w:rPr>
          <w:noProof/>
          <w:lang w:eastAsia="pt-PT"/>
        </w:rPr>
        <w:t xml:space="preserve"> é descrito com mais pormenor.</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09440" behindDoc="0" locked="0" layoutInCell="1" allowOverlap="1" wp14:anchorId="6A3E12FB" wp14:editId="6A6B10FB">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96"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97"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98"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25641C" w:rsidRPr="009B1401" w:rsidRDefault="0025641C" w:rsidP="00F97E9C">
                              <w:pPr>
                                <w:pStyle w:val="Legenda"/>
                                <w:jc w:val="center"/>
                                <w:rPr>
                                  <w:bCs/>
                                  <w:noProof/>
                                  <w:sz w:val="26"/>
                                </w:rPr>
                              </w:pPr>
                              <w:bookmarkStart w:id="70" w:name="_Toc455417546"/>
                              <w:r>
                                <w:t xml:space="preserve">Figura </w:t>
                              </w:r>
                              <w:fldSimple w:instr=" SEQ Figura \* ARABIC ">
                                <w:r w:rsidR="003B3C0D">
                                  <w:rPr>
                                    <w:noProof/>
                                  </w:rPr>
                                  <w:t>11</w:t>
                                </w:r>
                              </w:fldSimple>
                              <w:r>
                                <w:t xml:space="preserve"> - Ecrãs de uma contribuição no </w:t>
                              </w:r>
                              <w:proofErr w:type="spellStart"/>
                              <w:r w:rsidRPr="00D97431">
                                <w:rPr>
                                  <w:i/>
                                </w:rPr>
                                <w:t>EHRServer</w:t>
                              </w:r>
                              <w:bookmarkEnd w:id="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A3E12FB" id="Grupo 40" o:spid="_x0000_s1056" style="position:absolute;left:0;text-align:left;margin-left:0;margin-top:6.85pt;width:436.4pt;height:610.25pt;z-index:251709440;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t4M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HzyabvmIruHJZAMuQqTlukFR252RbW5oQr1OqRTqEGaa3wWhUAG&#10;KGoqILlQ3471W36cLEYDskb9z2aKK2qLI8WHCmeOJU1DqIaYN0S1KqcCuTXCQUjjSExQpmjIhRLl&#10;F7jExO6CIVql2AtJXUNODVoYQGkzZZOJo32N5aq6lUhhfA3DhnefN1+oknWAZ93ko2i8ClnffiLs&#10;eV2SKyfIxS+4y5IfrFjbGx7uKFdYBLVXudxtO66HUu3pn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N5W3gx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7"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8"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99" o:title="" croptop="7402f" cropbottom="7347f"/>
                    <v:shadow on="t" color="black" opacity="28180f" origin="-.5,-.5" offset=".74836mm,.74836mm"/>
                    <v:path arrowok="t"/>
                  </v:shape>
                  <v:shape id="Imagem 35" o:spid="_x0000_s1059"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100" o:title="" croptop="7197f" cropbottom="7347f"/>
                    <v:shadow on="t" color="black" opacity="28180f" origin="-.5,-.5" offset=".74836mm,.74836mm"/>
                    <v:path arrowok="t"/>
                  </v:shape>
                  <v:shape id="Imagem 36" o:spid="_x0000_s1060"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101" o:title="" croptop="7402f" cropbottom="7347f"/>
                    <v:shadow on="t" color="black" opacity="28180f" origin="-.5,-.5" offset=".74836mm,.74836mm"/>
                    <v:path arrowok="t"/>
                  </v:shape>
                </v:group>
                <v:shape id="Caixa de texto 39" o:spid="_x0000_s1061"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25641C" w:rsidRPr="009B1401" w:rsidRDefault="0025641C" w:rsidP="00F97E9C">
                        <w:pPr>
                          <w:pStyle w:val="Legenda"/>
                          <w:jc w:val="center"/>
                          <w:rPr>
                            <w:bCs/>
                            <w:noProof/>
                            <w:sz w:val="26"/>
                          </w:rPr>
                        </w:pPr>
                        <w:bookmarkStart w:id="71" w:name="_Toc455417546"/>
                        <w:r>
                          <w:t xml:space="preserve">Figura </w:t>
                        </w:r>
                        <w:fldSimple w:instr=" SEQ Figura \* ARABIC ">
                          <w:r w:rsidR="003B3C0D">
                            <w:rPr>
                              <w:noProof/>
                            </w:rPr>
                            <w:t>11</w:t>
                          </w:r>
                        </w:fldSimple>
                        <w:r>
                          <w:t xml:space="preserve"> - Ecrãs de uma contribuição no </w:t>
                        </w:r>
                        <w:proofErr w:type="spellStart"/>
                        <w:r w:rsidRPr="00D97431">
                          <w:rPr>
                            <w:i/>
                          </w:rPr>
                          <w:t>EHRServer</w:t>
                        </w:r>
                        <w:bookmarkEnd w:id="71"/>
                        <w:proofErr w:type="spellEnd"/>
                      </w:p>
                    </w:txbxContent>
                  </v:textbox>
                </v:shape>
                <w10:wrap type="tight" anchorx="margin"/>
              </v:group>
            </w:pict>
          </mc:Fallback>
        </mc:AlternateContent>
      </w:r>
    </w:p>
    <w:p w:rsidR="007552A5" w:rsidRDefault="00B37821" w:rsidP="00F2372B">
      <w:pPr>
        <w:pStyle w:val="Cabealho3"/>
      </w:pPr>
      <w:bookmarkStart w:id="72" w:name="_Toc455417486"/>
      <w:r>
        <w:lastRenderedPageBreak/>
        <w:t>Modelo de dados</w:t>
      </w:r>
      <w:bookmarkEnd w:id="72"/>
    </w:p>
    <w:p w:rsidR="009374AF" w:rsidRDefault="009374AF" w:rsidP="009374AF">
      <w:r>
        <w:t xml:space="preserve">No </w:t>
      </w:r>
      <w:r w:rsidR="0013397E" w:rsidRPr="0013397E">
        <w:rPr>
          <w:b/>
        </w:rPr>
        <w:t>anexo A</w:t>
      </w:r>
      <w:r>
        <w:t xml:space="preserve"> é apresentado o modelo EER da base de dados do </w:t>
      </w:r>
      <w:proofErr w:type="spellStart"/>
      <w:r w:rsidRPr="0020486D">
        <w:rPr>
          <w:i/>
        </w:rPr>
        <w:t>EHRServer</w:t>
      </w:r>
      <w:proofErr w:type="spellEnd"/>
      <w:r>
        <w:t>.</w:t>
      </w:r>
    </w:p>
    <w:p w:rsidR="009374AF" w:rsidRDefault="00E5347F" w:rsidP="009374AF">
      <w:r>
        <w:t>Como pode ser observado e</w:t>
      </w:r>
      <w:r w:rsidR="009374AF">
        <w:t xml:space="preserve"> analisando apenas as</w:t>
      </w:r>
      <w:r>
        <w:t xml:space="preserve"> tabelas diretamente relacionada</w:t>
      </w:r>
      <w:r w:rsidR="009374AF">
        <w:t xml:space="preserve">s com o EHR, cada pessoa pode ter vários </w:t>
      </w:r>
      <w:proofErr w:type="spellStart"/>
      <w:r w:rsidR="009374AF" w:rsidRPr="00A13901">
        <w:rPr>
          <w:b/>
        </w:rPr>
        <w:t>ehr</w:t>
      </w:r>
      <w:r w:rsidR="009374AF">
        <w:t>’s</w:t>
      </w:r>
      <w:proofErr w:type="spellEnd"/>
      <w:r w:rsidR="009374AF">
        <w:t xml:space="preserve"> e para cada um destes existem várias </w:t>
      </w:r>
      <w:proofErr w:type="spellStart"/>
      <w:r w:rsidR="009374AF" w:rsidRPr="00A13901">
        <w:rPr>
          <w:b/>
        </w:rPr>
        <w:t>contribution</w:t>
      </w:r>
      <w:proofErr w:type="spellEnd"/>
      <w:r w:rsidR="009374AF">
        <w:t xml:space="preserve">, isto é, cada </w:t>
      </w:r>
      <w:proofErr w:type="spellStart"/>
      <w:r w:rsidR="009374AF" w:rsidRPr="00A13901">
        <w:rPr>
          <w:b/>
        </w:rPr>
        <w:t>ehr</w:t>
      </w:r>
      <w:proofErr w:type="spellEnd"/>
      <w:r w:rsidR="009374AF">
        <w:t xml:space="preserve"> tem vários registos/contribuições clínicas de um doente. Para cada uma destas contribuições é fácil entender que a tabela </w:t>
      </w:r>
      <w:proofErr w:type="spellStart"/>
      <w:r w:rsidR="009374AF" w:rsidRPr="00523AA4">
        <w:rPr>
          <w:b/>
        </w:rPr>
        <w:t>version</w:t>
      </w:r>
      <w:proofErr w:type="spellEnd"/>
      <w:r w:rsidR="009374AF">
        <w:t xml:space="preserve"> faz o registo de versões de cada registo clínico. Ao lado da tabela </w:t>
      </w:r>
      <w:proofErr w:type="spellStart"/>
      <w:r w:rsidR="009374AF" w:rsidRPr="00523AA4">
        <w:rPr>
          <w:b/>
        </w:rPr>
        <w:t>version</w:t>
      </w:r>
      <w:proofErr w:type="spellEnd"/>
      <w:r w:rsidR="009374AF">
        <w:t xml:space="preserve"> tem a tabela </w:t>
      </w:r>
      <w:proofErr w:type="spellStart"/>
      <w:r w:rsidR="009374AF" w:rsidRPr="00523AA4">
        <w:rPr>
          <w:b/>
        </w:rPr>
        <w:t>audit_details</w:t>
      </w:r>
      <w:proofErr w:type="spellEnd"/>
      <w:r w:rsidR="009374AF">
        <w:t xml:space="preserve"> que é responsável pelo armazenamento de dados como data em que foi submetido um registo, médico que o submeteu, etc. Seguindo em direção a </w:t>
      </w:r>
      <w:proofErr w:type="spellStart"/>
      <w:r w:rsidR="009374AF" w:rsidRPr="00C93727">
        <w:rPr>
          <w:b/>
        </w:rPr>
        <w:t>composition_index</w:t>
      </w:r>
      <w:proofErr w:type="spellEnd"/>
      <w:r w:rsidR="009374AF">
        <w:t>, é possível observar que várias versões seguem apenas uma composição (</w:t>
      </w:r>
      <w:proofErr w:type="spellStart"/>
      <w:r w:rsidR="009374AF" w:rsidRPr="00C93727">
        <w:rPr>
          <w:b/>
        </w:rPr>
        <w:t>composition_index</w:t>
      </w:r>
      <w:proofErr w:type="spellEnd"/>
      <w:r w:rsidR="009374AF">
        <w:t xml:space="preserve">), ou seja, apesar das várias versões nas quais pode ser </w:t>
      </w:r>
      <w:r w:rsidR="00BF35CB">
        <w:t>diferente</w:t>
      </w:r>
      <w:r w:rsidR="009374AF">
        <w:t xml:space="preserve"> o conteúdo de um registo, a sua composição/estrutura são sempre as mesmas (segue</w:t>
      </w:r>
      <w:r w:rsidR="008018A1">
        <w:t>m</w:t>
      </w:r>
      <w:r w:rsidR="009374AF">
        <w:t xml:space="preserve"> a estrutura do </w:t>
      </w:r>
      <w:proofErr w:type="spellStart"/>
      <w:r w:rsidR="009374AF" w:rsidRPr="00C93727">
        <w:rPr>
          <w:i/>
        </w:rPr>
        <w:t>template</w:t>
      </w:r>
      <w:proofErr w:type="spellEnd"/>
      <w:r w:rsidR="009374AF">
        <w:t xml:space="preserve">). Sendo assim cada composição pode conter vários valores, os quais são registados em </w:t>
      </w:r>
      <w:proofErr w:type="spellStart"/>
      <w:r w:rsidR="009374AF" w:rsidRPr="00870064">
        <w:rPr>
          <w:b/>
        </w:rPr>
        <w:t>data_value_index</w:t>
      </w:r>
      <w:proofErr w:type="spellEnd"/>
      <w:r w:rsidR="009374AF">
        <w:t>. Para cada um destes é feita a separação pelas tabelas respetivas de acordo com o tipo de dados que representam.</w:t>
      </w:r>
    </w:p>
    <w:p w:rsidR="00047015" w:rsidRPr="00BF35CB" w:rsidRDefault="009374AF" w:rsidP="00BF35CB">
      <w:r>
        <w:t xml:space="preserve">Com isto, e como já referido anteriormente, </w:t>
      </w:r>
      <w:r w:rsidR="00E5347F">
        <w:t>torna-se claro</w:t>
      </w:r>
      <w:r>
        <w:t xml:space="preserve">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Cabealho2"/>
      </w:pPr>
      <w:bookmarkStart w:id="73" w:name="_Toc455417487"/>
      <w:r>
        <w:t>Mapeamento</w:t>
      </w:r>
      <w:bookmarkEnd w:id="73"/>
    </w:p>
    <w:p w:rsidR="0073739E" w:rsidRDefault="00FE2060" w:rsidP="003A221C">
      <w:pPr>
        <w:pStyle w:val="Corpodetexto"/>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Corpodetexto"/>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 xml:space="preserve">que tal se </w:t>
      </w:r>
      <w:r w:rsidR="00E5347F">
        <w:t>tornasse</w:t>
      </w:r>
      <w:r w:rsidR="002760BF">
        <w:t xml:space="preserv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e como submet</w:t>
      </w:r>
      <w:r w:rsidR="00E5347F">
        <w:t>ê</w:t>
      </w:r>
      <w:r w:rsidR="00B92597">
        <w:t xml:space="preserve">-los no </w:t>
      </w:r>
      <w:proofErr w:type="spellStart"/>
      <w:r w:rsidR="00B92597" w:rsidRPr="005E0F0C">
        <w:rPr>
          <w:i/>
        </w:rPr>
        <w:t>EHRServer</w:t>
      </w:r>
      <w:proofErr w:type="spellEnd"/>
      <w:r w:rsidR="00B92597">
        <w:t>.</w:t>
      </w:r>
    </w:p>
    <w:p w:rsidR="0034591E" w:rsidRDefault="00B92597" w:rsidP="0034591E">
      <w:pPr>
        <w:pStyle w:val="Corpodetexto"/>
      </w:pPr>
      <w:r>
        <w:lastRenderedPageBreak/>
        <w:t xml:space="preserve">Assim sendo, para construir os arquétipos recorreu-se ao uso do </w:t>
      </w:r>
      <w:proofErr w:type="spellStart"/>
      <w:r w:rsidRPr="005E0F0C">
        <w:rPr>
          <w:i/>
        </w:rPr>
        <w:t>Archetype</w:t>
      </w:r>
      <w:proofErr w:type="spellEnd"/>
      <w:r w:rsidRPr="005E0F0C">
        <w:rPr>
          <w:i/>
        </w:rPr>
        <w:t xml:space="preserve"> Editor</w:t>
      </w:r>
      <w:r>
        <w:t xml:space="preserve"> e</w:t>
      </w:r>
      <w:r w:rsidR="00800072">
        <w:t>,</w:t>
      </w:r>
      <w:r>
        <w:t xml:space="preserve"> para os </w:t>
      </w:r>
      <w:proofErr w:type="spellStart"/>
      <w:r w:rsidRPr="005E0F0C">
        <w:rPr>
          <w:i/>
        </w:rPr>
        <w:t>templates</w:t>
      </w:r>
      <w:proofErr w:type="spellEnd"/>
      <w:r w:rsidR="00800072">
        <w:t>,</w:t>
      </w:r>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Google C</w:t>
      </w:r>
      <w:r w:rsidR="00967521" w:rsidRPr="006D27BD">
        <w:t>hrome</w:t>
      </w:r>
      <w:r w:rsidR="00967521">
        <w:t xml:space="preserve"> designada por </w:t>
      </w:r>
      <w:proofErr w:type="spellStart"/>
      <w:r w:rsidR="00967521">
        <w:t>I</w:t>
      </w:r>
      <w:r>
        <w:t>nsomnia</w:t>
      </w:r>
      <w:proofErr w:type="spellEnd"/>
      <w:r>
        <w:t>.</w:t>
      </w:r>
      <w:r w:rsidR="00967521">
        <w:t xml:space="preserve"> Com isto finalizado e pronto para testar com vários dados começou-se a </w:t>
      </w:r>
      <w:r w:rsidR="00E5347F">
        <w:t>pensar quais os dados que seria importante</w:t>
      </w:r>
      <w:r w:rsidR="00967521">
        <w:t xml:space="preserve">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w:t>
      </w:r>
      <w:r w:rsidR="00E5347F">
        <w:t>menos sentido faz a passagem do</w:t>
      </w:r>
      <w:r w:rsidR="00800072">
        <w:t xml:space="preserve"> texto integral dos</w:t>
      </w:r>
      <w:r w:rsidR="00BF15EC">
        <w:t xml:space="preserve">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w:t>
      </w:r>
      <w:r w:rsidR="00E91E94">
        <w:t>? A resposta é sim, pois além de</w:t>
      </w:r>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E91E94">
        <w:t>aplicação. A acrescentar a este</w:t>
      </w:r>
      <w:r w:rsidR="0034591E">
        <w:t xml:space="preserve"> </w:t>
      </w:r>
      <w:r w:rsidR="00E91E94">
        <w:t>argumento</w:t>
      </w:r>
      <w:r w:rsidR="0034591E">
        <w:t xml:space="preserve">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Corpodetexto"/>
      </w:pPr>
      <w:r>
        <w:t xml:space="preserve">Relativamente à base de dados da </w:t>
      </w:r>
      <w:proofErr w:type="spellStart"/>
      <w:r>
        <w:t>Glintt</w:t>
      </w:r>
      <w:proofErr w:type="spellEnd"/>
      <w:r>
        <w:t>, foi gerado o modelo EER para se perceber melhor como é que esta estava estruturada. Após a análise da mesma voltou-se novamente à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xml:space="preserve">. Quanto à relação entre paciente e documento essa seria mantida através dos respetivos ids que seriam indexados juntamente com a informação </w:t>
      </w:r>
      <w:r w:rsidR="00A379E6">
        <w:t>demográfica</w:t>
      </w:r>
      <w:r w:rsidR="00FD197B">
        <w:t>.</w:t>
      </w:r>
    </w:p>
    <w:p w:rsidR="002B48B9" w:rsidRDefault="002B48B9" w:rsidP="0034591E">
      <w:pPr>
        <w:pStyle w:val="Corpodetexto"/>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w:t>
      </w:r>
      <w:r w:rsidR="00A379E6">
        <w:t xml:space="preserve"> texto integral dos</w:t>
      </w:r>
      <w:r>
        <w:t xml:space="preserve"> documentos.</w:t>
      </w:r>
    </w:p>
    <w:p w:rsidR="002B48B9" w:rsidRDefault="002B48B9" w:rsidP="0034591E">
      <w:pPr>
        <w:pStyle w:val="Corpodetexto"/>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02272" behindDoc="0" locked="0" layoutInCell="1" allowOverlap="1" wp14:anchorId="2877594F" wp14:editId="05A9E34D">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25641C" w:rsidRPr="00003224" w:rsidRDefault="0025641C" w:rsidP="00352530">
                              <w:pPr>
                                <w:pStyle w:val="Legenda"/>
                                <w:rPr>
                                  <w:noProof/>
                                </w:rPr>
                              </w:pPr>
                              <w:bookmarkStart w:id="74" w:name="_Toc455417547"/>
                              <w:r>
                                <w:t xml:space="preserve">Figura </w:t>
                              </w:r>
                              <w:fldSimple w:instr=" SEQ Figura \* ARABIC ">
                                <w:r w:rsidR="003B3C0D">
                                  <w:rPr>
                                    <w:noProof/>
                                  </w:rPr>
                                  <w:t>12</w:t>
                                </w:r>
                              </w:fldSimple>
                              <w:r>
                                <w:t xml:space="preserve"> - </w:t>
                              </w:r>
                              <w:proofErr w:type="spellStart"/>
                              <w:r w:rsidRPr="0066480F">
                                <w:rPr>
                                  <w:i/>
                                </w:rPr>
                                <w:t>Template</w:t>
                              </w:r>
                              <w:proofErr w:type="spellEnd"/>
                              <w:r>
                                <w:t xml:space="preserve"> (dados demográfico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77594F" id="Group 46" o:spid="_x0000_s1062" style="position:absolute;left:0;text-align:left;margin-left:80.7pt;margin-top:.8pt;width:264pt;height:393.5pt;z-index:251702272"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qzI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z2&#10;mCx19ghIrEbdMcqdEZcKx99w5+fc4s6EEt8B/jMeeam340i3UsQKbf96T0/2KC52I7bFHTyO3J9r&#10;TsO3vK5RdrqwO8F2wrIT6nU11WAVRiaiCSJesL7sxNzq6hu6YkKnYIvXAmeNI9+JU48VNvB5IeRk&#10;EuRmht/UdwaTv5kkBPP97hu3pu17j/Le6q6xePqq/RvbwGAzAQMvVeAGAdugiG6nBZo8SOFyh/Ti&#10;6+H5Olg9fS6d/w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f/asyC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3"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103" o:title="template"/>
                  <v:path arrowok="t"/>
                </v:shape>
                <v:shape id="Text Box 42" o:spid="_x0000_s1064"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25641C" w:rsidRPr="00003224" w:rsidRDefault="0025641C" w:rsidP="00352530">
                        <w:pPr>
                          <w:pStyle w:val="Legenda"/>
                          <w:rPr>
                            <w:noProof/>
                          </w:rPr>
                        </w:pPr>
                        <w:bookmarkStart w:id="75" w:name="_Toc455417547"/>
                        <w:r>
                          <w:t xml:space="preserve">Figura </w:t>
                        </w:r>
                        <w:fldSimple w:instr=" SEQ Figura \* ARABIC ">
                          <w:r w:rsidR="003B3C0D">
                            <w:rPr>
                              <w:noProof/>
                            </w:rPr>
                            <w:t>12</w:t>
                          </w:r>
                        </w:fldSimple>
                        <w:r>
                          <w:t xml:space="preserve"> - </w:t>
                        </w:r>
                        <w:proofErr w:type="spellStart"/>
                        <w:r w:rsidRPr="0066480F">
                          <w:rPr>
                            <w:i/>
                          </w:rPr>
                          <w:t>Template</w:t>
                        </w:r>
                        <w:proofErr w:type="spellEnd"/>
                        <w:r>
                          <w:t xml:space="preserve"> (dados demográficos)</w:t>
                        </w:r>
                        <w:bookmarkEnd w:id="75"/>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BF6F5F" w:rsidRDefault="005E0F0C" w:rsidP="00BF6F5F">
      <w:r>
        <w:t>Como se pode observar pela figura anterior</w:t>
      </w:r>
      <w:r w:rsidR="00EE493E">
        <w:t xml:space="preserve">, </w:t>
      </w:r>
      <w:r w:rsidR="00BF6F5F">
        <w:t>por ordem hierárquica,</w:t>
      </w:r>
      <w:r>
        <w:t xml:space="preserve"> </w:t>
      </w:r>
      <w:r w:rsidR="00CD32BF">
        <w:t xml:space="preserve">este </w:t>
      </w:r>
      <w:proofErr w:type="spellStart"/>
      <w:r w:rsidR="00CD32BF" w:rsidRPr="00A84888">
        <w:rPr>
          <w:i/>
        </w:rPr>
        <w:t>template</w:t>
      </w:r>
      <w:proofErr w:type="spellEnd"/>
      <w:r w:rsidR="00CD32BF">
        <w:t xml:space="preserve"> é</w:t>
      </w:r>
      <w:r w:rsidR="00BF6F5F">
        <w:t xml:space="preserve"> formado por três arquétipos:</w:t>
      </w:r>
    </w:p>
    <w:p w:rsidR="00BF6F5F" w:rsidRDefault="00BF6F5F" w:rsidP="00BF6F5F">
      <w:pPr>
        <w:pStyle w:val="PargrafodaLista"/>
        <w:numPr>
          <w:ilvl w:val="0"/>
          <w:numId w:val="49"/>
        </w:numPr>
      </w:pPr>
      <w:proofErr w:type="spellStart"/>
      <w:r w:rsidRPr="00BF6F5F">
        <w:rPr>
          <w:b/>
          <w:i/>
        </w:rPr>
        <w:t>Demographic</w:t>
      </w:r>
      <w:proofErr w:type="spellEnd"/>
      <w:r>
        <w:t xml:space="preserve"> – é uma </w:t>
      </w:r>
      <w:proofErr w:type="spellStart"/>
      <w:r w:rsidRPr="00BF6F5F">
        <w:rPr>
          <w:i/>
        </w:rPr>
        <w:t>composition</w:t>
      </w:r>
      <w:proofErr w:type="spellEnd"/>
      <w:r>
        <w:t>;</w:t>
      </w:r>
    </w:p>
    <w:p w:rsidR="00BF6F5F" w:rsidRDefault="00BF6F5F" w:rsidP="00BF6F5F">
      <w:pPr>
        <w:pStyle w:val="PargrafodaLista"/>
        <w:numPr>
          <w:ilvl w:val="0"/>
          <w:numId w:val="49"/>
        </w:numPr>
      </w:pPr>
      <w:proofErr w:type="spellStart"/>
      <w:r w:rsidRPr="00BF6F5F">
        <w:rPr>
          <w:b/>
          <w:i/>
        </w:rPr>
        <w:t>Demographic</w:t>
      </w:r>
      <w:proofErr w:type="spellEnd"/>
      <w:r>
        <w:t xml:space="preserve"> – é uma </w:t>
      </w:r>
      <w:proofErr w:type="spellStart"/>
      <w:r w:rsidRPr="00BF6F5F">
        <w:rPr>
          <w:i/>
        </w:rPr>
        <w:t>entry</w:t>
      </w:r>
      <w:proofErr w:type="spellEnd"/>
      <w:r>
        <w:t>;</w:t>
      </w:r>
    </w:p>
    <w:p w:rsidR="00BF6F5F" w:rsidRDefault="00BF6F5F" w:rsidP="00BF6F5F">
      <w:pPr>
        <w:pStyle w:val="PargrafodaLista"/>
        <w:numPr>
          <w:ilvl w:val="0"/>
          <w:numId w:val="49"/>
        </w:numPr>
      </w:pPr>
      <w:proofErr w:type="spellStart"/>
      <w:r w:rsidRPr="00BF6F5F">
        <w:rPr>
          <w:b/>
          <w:i/>
        </w:rPr>
        <w:t>Patient</w:t>
      </w:r>
      <w:proofErr w:type="spellEnd"/>
      <w:r>
        <w:t xml:space="preserve"> – é um </w:t>
      </w:r>
      <w:r w:rsidRPr="00BF6F5F">
        <w:rPr>
          <w:i/>
        </w:rPr>
        <w:t>cluster</w:t>
      </w:r>
      <w:r w:rsidR="0022372F">
        <w:t xml:space="preserve"> (o arquétipo inicia-se no </w:t>
      </w:r>
      <w:proofErr w:type="spellStart"/>
      <w:r w:rsidR="0022372F" w:rsidRPr="0022372F">
        <w:rPr>
          <w:i/>
        </w:rPr>
        <w:t>Patient</w:t>
      </w:r>
      <w:proofErr w:type="spellEnd"/>
      <w:r w:rsidR="0022372F">
        <w:t xml:space="preserve"> com as cores azul, vermelho e verde)</w:t>
      </w:r>
      <w:r>
        <w:t>.</w:t>
      </w:r>
    </w:p>
    <w:p w:rsidR="0022372F" w:rsidRDefault="0022372F" w:rsidP="0022372F">
      <w:r>
        <w:t xml:space="preserve">Para mais pormenores rever </w:t>
      </w:r>
      <w:r w:rsidRPr="0022372F">
        <w:rPr>
          <w:b/>
        </w:rPr>
        <w:t>tabela 3</w:t>
      </w:r>
      <w:r>
        <w:t>.</w:t>
      </w:r>
    </w:p>
    <w:p w:rsidR="005E0F0C" w:rsidRPr="005E0F0C" w:rsidRDefault="0022372F" w:rsidP="005E0F0C">
      <w:r>
        <w:t xml:space="preserve">Com isto, e analisando apenas o terceiro arquétipo, </w:t>
      </w:r>
      <w:r w:rsidR="005E0F0C">
        <w:t>é fácil perceber que tipo de dados demográficos estão a ser armazenados no EHR.</w:t>
      </w:r>
    </w:p>
    <w:p w:rsidR="00047015" w:rsidRDefault="00047015" w:rsidP="00047015">
      <w:pPr>
        <w:pStyle w:val="Cabealho2"/>
      </w:pPr>
      <w:bookmarkStart w:id="76" w:name="_Toc455417488"/>
      <w:r>
        <w:t>Indexação</w:t>
      </w:r>
      <w:bookmarkEnd w:id="76"/>
    </w:p>
    <w:p w:rsidR="00047015" w:rsidRDefault="007A37A0" w:rsidP="00047015">
      <w:pPr>
        <w:pStyle w:val="Corpodetexto"/>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w:t>
      </w:r>
      <w:r w:rsidR="00586C49">
        <w:lastRenderedPageBreak/>
        <w:t xml:space="preserve">alguns ficheiros </w:t>
      </w:r>
      <w:proofErr w:type="spellStart"/>
      <w:r w:rsidR="00586C49">
        <w:t>xm</w:t>
      </w:r>
      <w:r w:rsidR="00AA5295">
        <w:t>l</w:t>
      </w:r>
      <w:proofErr w:type="spellEnd"/>
      <w:r w:rsidR="00AA5295">
        <w:t xml:space="preserve"> definir todos os parâmetros e variáveis necessário</w:t>
      </w:r>
      <w:r w:rsidR="00586C49">
        <w:t>s para a indexação dos dados em causa.</w:t>
      </w:r>
    </w:p>
    <w:p w:rsidR="00586C49" w:rsidRDefault="00586C49" w:rsidP="00047015">
      <w:pPr>
        <w:pStyle w:val="Corpodetexto"/>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Corpodetexto"/>
        <w:numPr>
          <w:ilvl w:val="0"/>
          <w:numId w:val="41"/>
        </w:numPr>
      </w:pPr>
      <w:r w:rsidRPr="00233A1D">
        <w:rPr>
          <w:b/>
        </w:rPr>
        <w:t>data-config.xml</w:t>
      </w:r>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Corpodetexto"/>
        <w:numPr>
          <w:ilvl w:val="0"/>
          <w:numId w:val="41"/>
        </w:numPr>
      </w:pPr>
      <w:r w:rsidRPr="00233A1D">
        <w:rPr>
          <w:b/>
        </w:rPr>
        <w:t>solr-config.xml</w:t>
      </w:r>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781006">
        <w:t xml:space="preserve"> ainda só se estavam a indexar</w:t>
      </w:r>
      <w:r w:rsidR="00B22CF9">
        <w:t xml:space="preserve">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781006">
        <w:t xml:space="preserve">de </w:t>
      </w:r>
      <w:r w:rsidR="00805B09">
        <w:t xml:space="preserve">dados que </w:t>
      </w:r>
      <w:r w:rsidR="00781006">
        <w:t>havia interesse em indexar</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r w:rsidR="00F05BBD">
        <w:t xml:space="preserve"> Mais tarde foram realizadas novas alterações </w:t>
      </w:r>
      <w:r w:rsidR="00297556">
        <w:t xml:space="preserve">às </w:t>
      </w:r>
      <w:proofErr w:type="spellStart"/>
      <w:r w:rsidR="00297556" w:rsidRPr="00297556">
        <w:rPr>
          <w:i/>
        </w:rPr>
        <w:t>queries</w:t>
      </w:r>
      <w:proofErr w:type="spellEnd"/>
      <w:r w:rsidR="00297556">
        <w:t xml:space="preserve"> </w:t>
      </w:r>
      <w:r w:rsidR="00F05BBD">
        <w:t xml:space="preserve">com resultados ainda melhores. Estes podem ser observados no </w:t>
      </w:r>
      <w:r w:rsidR="00F05BBD" w:rsidRPr="00297556">
        <w:rPr>
          <w:b/>
        </w:rPr>
        <w:t>capítulo 5</w:t>
      </w:r>
      <w:r w:rsidR="00F05BBD">
        <w:t>.</w:t>
      </w:r>
    </w:p>
    <w:p w:rsidR="00177931" w:rsidRDefault="00FA6C8C" w:rsidP="001B2430">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1B2430" w:rsidRPr="00F2500F" w:rsidRDefault="001B2430" w:rsidP="001B2430">
      <w:pPr>
        <w:pStyle w:val="Corpodetexto"/>
      </w:pPr>
      <w:r>
        <w:rPr>
          <w:noProof/>
          <w:lang w:eastAsia="pt-PT"/>
        </w:rPr>
        <w:lastRenderedPageBreak/>
        <mc:AlternateContent>
          <mc:Choice Requires="wpg">
            <w:drawing>
              <wp:anchor distT="0" distB="0" distL="114300" distR="114300" simplePos="0" relativeHeight="251791360" behindDoc="0" locked="0" layoutInCell="1" allowOverlap="1" wp14:anchorId="6181ABE8" wp14:editId="46ACC031">
                <wp:simplePos x="0" y="0"/>
                <wp:positionH relativeFrom="margin">
                  <wp:align>left</wp:align>
                </wp:positionH>
                <wp:positionV relativeFrom="paragraph">
                  <wp:posOffset>225425</wp:posOffset>
                </wp:positionV>
                <wp:extent cx="5410835" cy="2940050"/>
                <wp:effectExtent l="0" t="0" r="0" b="0"/>
                <wp:wrapTight wrapText="bothSides">
                  <wp:wrapPolygon edited="0">
                    <wp:start x="0" y="0"/>
                    <wp:lineTo x="0" y="21413"/>
                    <wp:lineTo x="21521" y="21413"/>
                    <wp:lineTo x="21521" y="0"/>
                    <wp:lineTo x="0" y="0"/>
                  </wp:wrapPolygon>
                </wp:wrapTight>
                <wp:docPr id="89" name="Grupo 89"/>
                <wp:cNvGraphicFramePr/>
                <a:graphic xmlns:a="http://schemas.openxmlformats.org/drawingml/2006/main">
                  <a:graphicData uri="http://schemas.microsoft.com/office/word/2010/wordprocessingGroup">
                    <wpg:wgp>
                      <wpg:cNvGrpSpPr/>
                      <wpg:grpSpPr>
                        <a:xfrm>
                          <a:off x="0" y="0"/>
                          <a:ext cx="5410835" cy="2940050"/>
                          <a:chOff x="0" y="0"/>
                          <a:chExt cx="5410835" cy="2940050"/>
                        </a:xfrm>
                      </wpg:grpSpPr>
                      <pic:pic xmlns:pic="http://schemas.openxmlformats.org/drawingml/2006/picture">
                        <pic:nvPicPr>
                          <pic:cNvPr id="87" name="Imagem 87"/>
                          <pic:cNvPicPr>
                            <a:picLocks noChangeAspect="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10835" cy="2515235"/>
                          </a:xfrm>
                          <a:prstGeom prst="rect">
                            <a:avLst/>
                          </a:prstGeom>
                          <a:noFill/>
                        </pic:spPr>
                      </pic:pic>
                      <wps:wsp>
                        <wps:cNvPr id="88" name="Caixa de texto 88"/>
                        <wps:cNvSpPr txBox="1"/>
                        <wps:spPr>
                          <a:xfrm>
                            <a:off x="0" y="2571750"/>
                            <a:ext cx="5410835" cy="368300"/>
                          </a:xfrm>
                          <a:prstGeom prst="rect">
                            <a:avLst/>
                          </a:prstGeom>
                          <a:solidFill>
                            <a:prstClr val="white"/>
                          </a:solidFill>
                          <a:ln>
                            <a:noFill/>
                          </a:ln>
                        </wps:spPr>
                        <wps:txbx>
                          <w:txbxContent>
                            <w:p w:rsidR="001B2430" w:rsidRPr="00025643" w:rsidRDefault="001B2430" w:rsidP="001B2430">
                              <w:pPr>
                                <w:pStyle w:val="Legenda"/>
                                <w:jc w:val="center"/>
                                <w:rPr>
                                  <w:noProof/>
                                </w:rPr>
                              </w:pPr>
                              <w:bookmarkStart w:id="77" w:name="_Toc455417548"/>
                              <w:r>
                                <w:t xml:space="preserve">Figura </w:t>
                              </w:r>
                              <w:fldSimple w:instr=" SEQ Figura \* ARABIC ">
                                <w:r w:rsidR="003B3C0D">
                                  <w:rPr>
                                    <w:noProof/>
                                  </w:rPr>
                                  <w:t>13</w:t>
                                </w:r>
                              </w:fldSimple>
                              <w:r>
                                <w:t xml:space="preserve"> - Estrutura de dados no schema.xml</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81ABE8" id="Grupo 89" o:spid="_x0000_s1065" style="position:absolute;left:0;text-align:left;margin-left:0;margin-top:17.75pt;width:426.05pt;height:231.5pt;z-index:251791360;mso-position-horizontal:left;mso-position-horizontal-relative:margin" coordsize="54108,29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">
                <v:shape id="Imagem 87" o:spid="_x0000_s1066" type="#_x0000_t75" style="position:absolute;width:54108;height:25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">
                  <v:imagedata r:id="rId105" o:title=""/>
                  <v:path arrowok="t"/>
                </v:shape>
                <v:shape id="Caixa de texto 88" o:spid="_x0000_s1067" type="#_x0000_t202" style="position:absolute;top:25717;width:5410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rsidR="001B2430" w:rsidRPr="00025643" w:rsidRDefault="001B2430" w:rsidP="001B2430">
                        <w:pPr>
                          <w:pStyle w:val="Legenda"/>
                          <w:jc w:val="center"/>
                          <w:rPr>
                            <w:noProof/>
                          </w:rPr>
                        </w:pPr>
                        <w:bookmarkStart w:id="78" w:name="_Toc455417548"/>
                        <w:r>
                          <w:t xml:space="preserve">Figura </w:t>
                        </w:r>
                        <w:fldSimple w:instr=" SEQ Figura \* ARABIC ">
                          <w:r w:rsidR="003B3C0D">
                            <w:rPr>
                              <w:noProof/>
                            </w:rPr>
                            <w:t>13</w:t>
                          </w:r>
                        </w:fldSimple>
                        <w:r>
                          <w:t xml:space="preserve"> - Estrutura de dados no schema.xml</w:t>
                        </w:r>
                        <w:bookmarkEnd w:id="78"/>
                      </w:p>
                    </w:txbxContent>
                  </v:textbox>
                </v:shape>
                <w10:wrap type="tight" anchorx="margin"/>
              </v:group>
            </w:pict>
          </mc:Fallback>
        </mc:AlternateContent>
      </w:r>
    </w:p>
    <w:p w:rsidR="00FA6C8C" w:rsidRDefault="00FA6C8C" w:rsidP="00233A1D">
      <w:pPr>
        <w:pStyle w:val="Corpodetexto"/>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480414" w:rsidRPr="00072897">
        <w:rPr>
          <w:b/>
        </w:rPr>
        <w:t>elemento_id</w:t>
      </w:r>
      <w:proofErr w:type="spellEnd"/>
      <w:r w:rsidR="00480414">
        <w:t xml:space="preserve"> </w:t>
      </w:r>
      <w:r w:rsidR="00405966">
        <w:t xml:space="preserve">e </w:t>
      </w:r>
      <w:proofErr w:type="spellStart"/>
      <w:r w:rsidR="00480414" w:rsidRPr="00072897">
        <w:rPr>
          <w:b/>
        </w:rPr>
        <w:t>documento_id</w:t>
      </w:r>
      <w:proofErr w:type="spellEnd"/>
      <w:r w:rsidR="00480414">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w:t>
      </w:r>
      <w:r w:rsidR="00480414">
        <w:t>documento</w:t>
      </w:r>
      <w:r w:rsidR="00072897">
        <w:t xml:space="preserve">. Relativamente </w:t>
      </w:r>
      <w:r w:rsidR="00480414">
        <w:t>a estes dois campos</w:t>
      </w:r>
      <w:r w:rsidR="003D7327">
        <w:t xml:space="preserve"> serão referidos </w:t>
      </w:r>
      <w:r w:rsidR="00072897">
        <w:t>no tópico seguinte</w:t>
      </w:r>
      <w:r w:rsidR="00480414">
        <w:t xml:space="preserve"> com mais detalhe</w:t>
      </w:r>
      <w:r w:rsidR="00072897">
        <w:t xml:space="preserv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as chaves primári</w:t>
      </w:r>
      <w:r w:rsidR="007D39C4">
        <w:t>a</w:t>
      </w:r>
      <w:r w:rsidR="00F2500F">
        <w:t>s tê</w:t>
      </w:r>
      <w:r w:rsidR="006C72EE">
        <w:t>m que obrigatoriamente ser indexadas.</w:t>
      </w:r>
    </w:p>
    <w:p w:rsidR="00216B16" w:rsidRDefault="00216B16" w:rsidP="00F86426">
      <w:pPr>
        <w:pStyle w:val="Corpodetexto"/>
      </w:pPr>
      <w:r>
        <w:t xml:space="preserve">Quanto ao campo </w:t>
      </w:r>
      <w:proofErr w:type="spellStart"/>
      <w:r w:rsidRPr="00216B16">
        <w:rPr>
          <w:b/>
        </w:rPr>
        <w:t>version_uid</w:t>
      </w:r>
      <w:proofErr w:type="spellEnd"/>
      <w:r>
        <w:t>, é responsável por armazenar um identificador p</w:t>
      </w:r>
      <w:r w:rsidR="007D39C4">
        <w:t>ara cada versão, cada documento não t</w:t>
      </w:r>
      <w:r w:rsidR="00F2500F">
        <w:t>endo, por isso, interesse indexá-lo</w:t>
      </w:r>
      <w:r w:rsidR="007D39C4">
        <w:t>.</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9965D1" w:rsidRDefault="00C16A07" w:rsidP="00112C6F">
      <w:pPr>
        <w:pStyle w:val="Corpodetexto"/>
      </w:pPr>
      <w:r>
        <w:lastRenderedPageBreak/>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w:t>
            </w:r>
            <w:proofErr w:type="spellStart"/>
            <w:r w:rsidRPr="00620443">
              <w:rPr>
                <w:rFonts w:ascii="Courier New" w:eastAsia="Times New Roman" w:hAnsi="Courier New" w:cs="Courier New"/>
                <w:color w:val="0000FF"/>
                <w:sz w:val="20"/>
                <w:szCs w:val="20"/>
                <w:lang w:eastAsia="pt-PT"/>
              </w:rPr>
              <w:t>tokenizer</w:t>
            </w:r>
            <w:proofErr w:type="spell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proofErr w:type="gramStart"/>
            <w:r w:rsidRPr="00620443">
              <w:rPr>
                <w:rFonts w:ascii="Courier New" w:eastAsia="Times New Roman" w:hAnsi="Courier New" w:cs="Courier New"/>
                <w:color w:val="8000FF"/>
                <w:sz w:val="20"/>
                <w:szCs w:val="20"/>
                <w:lang w:eastAsia="pt-PT"/>
              </w:rPr>
              <w:t>solr.StandardTokenizerFactory</w:t>
            </w:r>
            <w:proofErr w:type="spellEnd"/>
            <w:proofErr w:type="gram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25641C" w:rsidTr="00901488">
        <w:tc>
          <w:tcPr>
            <w:tcW w:w="8493" w:type="dxa"/>
          </w:tcPr>
          <w:p w:rsidR="00000AB3" w:rsidRPr="00583FF4" w:rsidRDefault="00620443" w:rsidP="00233A1D">
            <w:pPr>
              <w:pStyle w:val="Corpodetexto"/>
              <w:ind w:firstLine="0"/>
              <w:rPr>
                <w:lang w:val="en-GB"/>
              </w:rPr>
            </w:pPr>
            <w:proofErr w:type="spellStart"/>
            <w:r w:rsidRPr="00583FF4">
              <w:rPr>
                <w:lang w:val="en-GB"/>
              </w:rPr>
              <w:t>Exemplo</w:t>
            </w:r>
            <w:proofErr w:type="spellEnd"/>
            <w:r w:rsidRPr="00583FF4">
              <w:rPr>
                <w:lang w:val="en-GB"/>
              </w:rPr>
              <w:t xml:space="preserve">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25641C"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proofErr w:type="gramStart"/>
            <w:r w:rsidRPr="00620443">
              <w:rPr>
                <w:rFonts w:ascii="Courier New" w:eastAsia="Times New Roman" w:hAnsi="Courier New" w:cs="Courier New"/>
                <w:color w:val="8000FF"/>
                <w:sz w:val="20"/>
                <w:szCs w:val="20"/>
                <w:lang w:val="en-US" w:eastAsia="pt-PT"/>
              </w:rPr>
              <w:t>solr.StopFilterFactory</w:t>
            </w:r>
            <w:proofErr w:type="spellEnd"/>
            <w:proofErr w:type="gram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25641C"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proofErr w:type="gramStart"/>
            <w:r w:rsidRPr="00BD679D">
              <w:rPr>
                <w:rFonts w:ascii="Courier New" w:eastAsia="Times New Roman" w:hAnsi="Courier New" w:cs="Courier New"/>
                <w:color w:val="8000FF"/>
                <w:sz w:val="20"/>
                <w:szCs w:val="20"/>
                <w:lang w:val="en-US" w:eastAsia="pt-PT"/>
              </w:rPr>
              <w:t>solr.SynonymFilterFactory</w:t>
            </w:r>
            <w:proofErr w:type="spellEnd"/>
            <w:proofErr w:type="gram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6578B9">
            <w:pPr>
              <w:pStyle w:val="Corpodetexto"/>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w:t>
            </w:r>
            <w:r w:rsidR="006578B9">
              <w:t xml:space="preserve">, por exemplo, </w:t>
            </w:r>
            <w:r w:rsidRPr="00995E44">
              <w:t>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r w:rsidRPr="00BD679D">
              <w:rPr>
                <w:rFonts w:ascii="Courier New" w:eastAsia="Times New Roman" w:hAnsi="Courier New" w:cs="Courier New"/>
                <w:color w:val="0000FF"/>
                <w:sz w:val="20"/>
                <w:szCs w:val="20"/>
                <w:lang w:eastAsia="pt-PT"/>
              </w:rPr>
              <w:t>filter</w:t>
            </w:r>
            <w:proofErr w:type="spell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proofErr w:type="gramStart"/>
            <w:r w:rsidRPr="00BD679D">
              <w:rPr>
                <w:rFonts w:ascii="Courier New" w:eastAsia="Times New Roman" w:hAnsi="Courier New" w:cs="Courier New"/>
                <w:color w:val="8000FF"/>
                <w:sz w:val="20"/>
                <w:szCs w:val="20"/>
                <w:lang w:eastAsia="pt-PT"/>
              </w:rPr>
              <w:t>solr.LowerCaseFilterFactory</w:t>
            </w:r>
            <w:proofErr w:type="spellEnd"/>
            <w:proofErr w:type="gram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r w:rsidRPr="00D47A52">
              <w:rPr>
                <w:rFonts w:ascii="Courier New" w:eastAsia="Times New Roman" w:hAnsi="Courier New" w:cs="Courier New"/>
                <w:color w:val="0000FF"/>
                <w:sz w:val="20"/>
                <w:szCs w:val="20"/>
                <w:lang w:eastAsia="pt-PT"/>
              </w:rPr>
              <w:t>filter</w:t>
            </w:r>
            <w:proofErr w:type="spell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proofErr w:type="gramStart"/>
            <w:r w:rsidRPr="00D47A52">
              <w:rPr>
                <w:rFonts w:ascii="Courier New" w:eastAsia="Times New Roman" w:hAnsi="Courier New" w:cs="Courier New"/>
                <w:color w:val="8000FF"/>
                <w:sz w:val="20"/>
                <w:szCs w:val="20"/>
                <w:lang w:eastAsia="pt-PT"/>
              </w:rPr>
              <w:t>solr.RemoveDuplicatesTokenFilterFactory</w:t>
            </w:r>
            <w:proofErr w:type="spellEnd"/>
            <w:proofErr w:type="gram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w:t>
            </w:r>
            <w:proofErr w:type="spellStart"/>
            <w:r w:rsidRPr="008C4554">
              <w:rPr>
                <w:rFonts w:ascii="Courier New" w:eastAsia="Times New Roman" w:hAnsi="Courier New" w:cs="Courier New"/>
                <w:color w:val="0000FF"/>
                <w:sz w:val="20"/>
                <w:szCs w:val="20"/>
                <w:lang w:eastAsia="pt-PT"/>
              </w:rPr>
              <w:t>filter</w:t>
            </w:r>
            <w:proofErr w:type="spellEnd"/>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class</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spellStart"/>
            <w:proofErr w:type="gramStart"/>
            <w:r w:rsidRPr="008C4554">
              <w:rPr>
                <w:rFonts w:ascii="Courier New" w:eastAsia="Times New Roman" w:hAnsi="Courier New" w:cs="Courier New"/>
                <w:bCs/>
                <w:color w:val="8000FF"/>
                <w:sz w:val="20"/>
                <w:szCs w:val="20"/>
                <w:lang w:eastAsia="pt-PT"/>
              </w:rPr>
              <w:t>solr.SnowballPorterFilterFactory</w:t>
            </w:r>
            <w:proofErr w:type="spellEnd"/>
            <w:proofErr w:type="gram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language</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proofErr w:type="spellStart"/>
            <w:r w:rsidRPr="00D40B90">
              <w:rPr>
                <w:i/>
              </w:rPr>
              <w:t>stemming</w:t>
            </w:r>
            <w:proofErr w:type="spellEnd"/>
            <w:r>
              <w:t>).</w:t>
            </w:r>
          </w:p>
        </w:tc>
      </w:tr>
    </w:tbl>
    <w:p w:rsidR="00741843" w:rsidRDefault="00741843" w:rsidP="00741843">
      <w:pPr>
        <w:pStyle w:val="Legenda"/>
        <w:tabs>
          <w:tab w:val="center" w:pos="4478"/>
          <w:tab w:val="left" w:pos="7515"/>
        </w:tabs>
        <w:jc w:val="left"/>
        <w:rPr>
          <w:i/>
        </w:rPr>
      </w:pPr>
      <w:r w:rsidRPr="00BD679D">
        <w:tab/>
      </w:r>
      <w:bookmarkStart w:id="79" w:name="_Toc455417532"/>
      <w:r w:rsidR="00E56D64">
        <w:t xml:space="preserve">Tabela </w:t>
      </w:r>
      <w:fldSimple w:instr=" SEQ Tabela \* ARABIC ">
        <w:r w:rsidR="003B3C0D">
          <w:rPr>
            <w:noProof/>
          </w:rPr>
          <w:t>4</w:t>
        </w:r>
      </w:fldSimple>
      <w:r w:rsidR="00E56D64">
        <w:t xml:space="preserve"> - Parâmetros de indexação do </w:t>
      </w:r>
      <w:proofErr w:type="spellStart"/>
      <w:r w:rsidR="00E56D64" w:rsidRPr="00E56D64">
        <w:rPr>
          <w:i/>
        </w:rPr>
        <w:t>Solr</w:t>
      </w:r>
      <w:bookmarkEnd w:id="79"/>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6578B9" w:rsidRDefault="006578B9" w:rsidP="00741843">
      <w:r>
        <w:t xml:space="preserve">Uma vez concluída a definição destes parâmetros, e com o fim de criar uma aplicação cliente-servidor, recorreu-se ao .NET, que consiste numa </w:t>
      </w:r>
      <w:proofErr w:type="spellStart"/>
      <w:r w:rsidRPr="00902657">
        <w:rPr>
          <w:i/>
        </w:rPr>
        <w:t>framework</w:t>
      </w:r>
      <w:proofErr w:type="spellEnd"/>
      <w:r>
        <w:t xml:space="preserve"> em c#. Com esta escolha foi possível utilizar o </w:t>
      </w:r>
      <w:proofErr w:type="spellStart"/>
      <w:r w:rsidRPr="00902657">
        <w:rPr>
          <w:i/>
        </w:rPr>
        <w:t>Solrnet</w:t>
      </w:r>
      <w:proofErr w:type="spellEnd"/>
      <w:r>
        <w:t xml:space="preserve"> que consiste num cliente do </w:t>
      </w:r>
      <w:proofErr w:type="spellStart"/>
      <w:r w:rsidRPr="00902657">
        <w:rPr>
          <w:i/>
        </w:rPr>
        <w:t>Solr</w:t>
      </w:r>
      <w:proofErr w:type="spellEnd"/>
      <w:r>
        <w:t xml:space="preserve"> que permite utilizar as funcionalidades do mesmo através de funções em c#. Sendo assim, a utilização do ficheiro </w:t>
      </w:r>
      <w:r w:rsidRPr="00902657">
        <w:rPr>
          <w:b/>
        </w:rPr>
        <w:t>data-config.xml</w:t>
      </w:r>
      <w:r>
        <w:t xml:space="preserve"> tornou-se inútil, uma vez que as </w:t>
      </w:r>
      <w:proofErr w:type="spellStart"/>
      <w:r w:rsidRPr="00902657">
        <w:rPr>
          <w:i/>
        </w:rPr>
        <w:t>queries</w:t>
      </w:r>
      <w:proofErr w:type="spellEnd"/>
      <w:r>
        <w:t xml:space="preserve"> podiam ser feitas através do c#.</w:t>
      </w:r>
    </w:p>
    <w:p w:rsidR="00066871" w:rsidRPr="00741843" w:rsidRDefault="006578B9" w:rsidP="00741843">
      <w:r>
        <w:t xml:space="preserve">Em suma, o processo de indexação é bastante complexo, no entanto a utilização de ferramentas como o </w:t>
      </w:r>
      <w:proofErr w:type="spellStart"/>
      <w:r w:rsidRPr="00902657">
        <w:rPr>
          <w:i/>
        </w:rPr>
        <w:t>Solrnet</w:t>
      </w:r>
      <w:proofErr w:type="spellEnd"/>
      <w:r>
        <w:t xml:space="preserve"> facilitam a sua implementação</w:t>
      </w:r>
      <w:r w:rsidR="00D53ED1">
        <w:t xml:space="preserve"> e melhoram a gestão deste processo.</w:t>
      </w:r>
    </w:p>
    <w:p w:rsidR="00072897" w:rsidRDefault="00072897" w:rsidP="00072897">
      <w:pPr>
        <w:pStyle w:val="Cabealho2"/>
      </w:pPr>
      <w:bookmarkStart w:id="80" w:name="_Toc455417489"/>
      <w:r>
        <w:lastRenderedPageBreak/>
        <w:t>Pesquisa</w:t>
      </w:r>
      <w:bookmarkEnd w:id="80"/>
    </w:p>
    <w:p w:rsidR="00047015" w:rsidRDefault="00831F79" w:rsidP="00047015">
      <w:pPr>
        <w:pStyle w:val="Corpodetexto"/>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Corpodetexto"/>
      </w:pPr>
      <w:r>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o número de páginas que aparecerão no resultado, o texto que será mostrado ao utilizador em cada linha dos resultados, etc. Uma vez definidos estes campos</w:t>
      </w:r>
      <w:r w:rsidR="008A13FC">
        <w:t>,</w:t>
      </w:r>
      <w:r w:rsidR="00ED1406">
        <w:t xml:space="preserve"> tem-s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proofErr w:type="spellStart"/>
      <w:r w:rsidR="00331EF8">
        <w:t>www</w:t>
      </w:r>
      <w:proofErr w:type="spellEnd"/>
      <w:proofErr w:type="gramStart"/>
      <w:r w:rsidR="00331EF8">
        <w:t>…?</w:t>
      </w:r>
      <w:proofErr w:type="spellStart"/>
      <w:r w:rsidR="003D7327" w:rsidRPr="003D7327">
        <w:t>elemId</w:t>
      </w:r>
      <w:proofErr w:type="spellEnd"/>
      <w:proofErr w:type="gram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DB503A">
        <w:t>o apenas se gasta</w:t>
      </w:r>
      <w:r w:rsidR="000838E0">
        <w:t xml:space="preserv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F4293C">
      <w:pPr>
        <w:pStyle w:val="Corpodetexto"/>
      </w:pPr>
      <w:r>
        <w:t>O processo de pesquisa foi feito a pensar no utilizad</w:t>
      </w:r>
      <w:r w:rsidR="00E32C4A">
        <w:t xml:space="preserve">or e, por isso, para facilitar </w:t>
      </w:r>
      <w:r>
        <w:t>esta operação, foi desenvolvida também u</w:t>
      </w:r>
      <w:r w:rsidR="00F4293C">
        <w:t>ma opção para pesquisa avançada que é descrita no tópico seguinte.</w:t>
      </w:r>
    </w:p>
    <w:p w:rsidR="00866D28" w:rsidRDefault="00866D28" w:rsidP="00F4293C">
      <w:pPr>
        <w:pStyle w:val="Corpodetexto"/>
      </w:pPr>
      <w:r>
        <w:t>Após a pesquisa avançada</w:t>
      </w:r>
      <w:r>
        <w:t xml:space="preserve"> são descritos ao pormenor cada um dos passos de pesquisa</w:t>
      </w:r>
      <w:r>
        <w:t>.</w:t>
      </w:r>
    </w:p>
    <w:p w:rsidR="00F4293C" w:rsidRDefault="00F4293C" w:rsidP="00F4293C">
      <w:pPr>
        <w:pStyle w:val="Cabealho3"/>
        <w:rPr>
          <w:i/>
        </w:rPr>
      </w:pPr>
      <w:bookmarkStart w:id="81" w:name="_Toc455417490"/>
      <w:r>
        <w:t>Pesquisa Avançada</w:t>
      </w:r>
      <w:bookmarkEnd w:id="81"/>
    </w:p>
    <w:p w:rsidR="00696F8D" w:rsidRDefault="00BB66DC" w:rsidP="0029077A">
      <w:pPr>
        <w:pStyle w:val="Corpodetexto"/>
      </w:pPr>
      <w:r>
        <w:t>A pesquisa avançada foi desenvolvida com o objetivo de disponibilizar mais opções de pesquisa, mais filtros que permitam ao utilizador restringir os resultados e, com isto, obter resultados mais interessantes.</w:t>
      </w:r>
    </w:p>
    <w:p w:rsidR="00BB66DC" w:rsidRDefault="00BB66DC" w:rsidP="0029077A">
      <w:pPr>
        <w:pStyle w:val="Corpodetexto"/>
      </w:pPr>
      <w:r>
        <w:t xml:space="preserve">Inicialmente pensou-se em desenvolver três tipos de pesquisa avançada: pesquisa por hierarquia de doenças, pesquisa por região e pesquisa por datas de nascimento dos pacientes e por </w:t>
      </w:r>
      <w:r>
        <w:lastRenderedPageBreak/>
        <w:t xml:space="preserve">datas de criação/atualização dos documentos. Apenas a pesquisa por datas foi </w:t>
      </w:r>
      <w:r w:rsidR="007466E3">
        <w:t>implementada</w:t>
      </w:r>
      <w:r>
        <w:t>, no entanto,</w:t>
      </w:r>
      <w:r w:rsidR="006411FD">
        <w:t xml:space="preserve"> a implementação de outros tipos de pesquisa é possível e pode ter interesse no futuro para melhorar ainda mais a experiência de pesquisa por parte do utilizador.</w:t>
      </w:r>
    </w:p>
    <w:p w:rsidR="00F4293C" w:rsidRDefault="006411FD" w:rsidP="00866D28">
      <w:pPr>
        <w:pStyle w:val="Corpodetexto"/>
      </w:pPr>
      <w:r>
        <w:t xml:space="preserve">Assim sendo, o utilizador dispõe de dois campos para realizar uma pesquisa por datas: a data inicial e a data final. Após a introdução dos dados nestes campos o utilizador pode pesquisar pela informação que procura. A pesquisa avançada não funciona apenas como filtro e, por isso, o utilizador pode apenas pesquisar pelo intervalo de datas, não necessitando de introduzir qualquer informação textual para a pesquisa. No entanto, se o fizer os resultados serão bem mais restritos e bem mais direcionados aos interesses do </w:t>
      </w:r>
      <w:r w:rsidR="007466E3">
        <w:t>mesmo</w:t>
      </w:r>
      <w:r>
        <w:t>.</w:t>
      </w:r>
    </w:p>
    <w:p w:rsidR="0025745F" w:rsidRDefault="0025745F" w:rsidP="00866D28">
      <w:pPr>
        <w:pStyle w:val="Corpodetexto"/>
      </w:pPr>
      <w:r>
        <w:t>Por fim, no que diz respeito à sua implementaç</w:t>
      </w:r>
      <w:r w:rsidR="00B237AD">
        <w:t xml:space="preserve">ão, a pesquisa avançada </w:t>
      </w:r>
      <w:r>
        <w:t xml:space="preserve">utiliza uma classe do </w:t>
      </w:r>
      <w:proofErr w:type="spellStart"/>
      <w:r w:rsidRPr="0025745F">
        <w:rPr>
          <w:i/>
        </w:rPr>
        <w:t>Solrnet</w:t>
      </w:r>
      <w:proofErr w:type="spellEnd"/>
      <w:r>
        <w:t xml:space="preserve">, </w:t>
      </w:r>
      <w:proofErr w:type="spellStart"/>
      <w:r w:rsidRPr="0025745F">
        <w:rPr>
          <w:i/>
        </w:rPr>
        <w:t>SolrQueryByRange</w:t>
      </w:r>
      <w:proofErr w:type="spellEnd"/>
      <w:r>
        <w:t>, que ao receber duas datas, retorna todos os resultados nesse intervalo.</w:t>
      </w:r>
    </w:p>
    <w:p w:rsidR="00892042" w:rsidRDefault="00892042" w:rsidP="00892042">
      <w:pPr>
        <w:pStyle w:val="Cabealho3"/>
        <w:rPr>
          <w:i/>
        </w:rPr>
      </w:pPr>
      <w:bookmarkStart w:id="82" w:name="_Toc455417491"/>
      <w:r>
        <w:t xml:space="preserve">Construção de </w:t>
      </w:r>
      <w:proofErr w:type="spellStart"/>
      <w:r w:rsidRPr="00892042">
        <w:rPr>
          <w:i/>
        </w:rPr>
        <w:t>queries</w:t>
      </w:r>
      <w:bookmarkEnd w:id="82"/>
      <w:proofErr w:type="spellEnd"/>
    </w:p>
    <w:p w:rsidR="008B1B82" w:rsidRDefault="00B26291" w:rsidP="008B1B82">
      <w:pPr>
        <w:pStyle w:val="Corpodetexto"/>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r w:rsidR="004C146F">
        <w:t>predefinido</w:t>
      </w:r>
      <w:r w:rsidR="008B1B82">
        <w:t xml:space="preserve"> da página inicial é igual a 1</w:t>
      </w:r>
      <w:r w:rsidR="00E75585">
        <w:t xml:space="preserve"> e o de número de resultados por página é igual a 5</w:t>
      </w:r>
      <w:r w:rsidR="000B41A7">
        <w:t xml:space="preserve"> (</w:t>
      </w:r>
      <w:r w:rsidR="007F3E0C">
        <w:t>v</w:t>
      </w:r>
      <w:r w:rsidR="000B41A7">
        <w:t xml:space="preserve">alores configuráveis no ficheiro </w:t>
      </w:r>
      <w:proofErr w:type="spellStart"/>
      <w:r w:rsidR="000B41A7" w:rsidRPr="000B41A7">
        <w:rPr>
          <w:b/>
        </w:rPr>
        <w:t>Web.config</w:t>
      </w:r>
      <w:proofErr w:type="spellEnd"/>
      <w:r w:rsidR="000B41A7">
        <w:t xml:space="preserve">, ver </w:t>
      </w:r>
      <w:r w:rsidR="000B41A7" w:rsidRPr="000B41A7">
        <w:rPr>
          <w:b/>
        </w:rPr>
        <w:t>anexo B</w:t>
      </w:r>
      <w:r w:rsidR="000B41A7">
        <w:t>)</w:t>
      </w:r>
      <w:r w:rsidR="008B1B82">
        <w:t xml:space="preserve">. Após receber estes dados faz-se o tratamento da </w:t>
      </w:r>
      <w:proofErr w:type="spellStart"/>
      <w:r w:rsidR="008B1B82" w:rsidRPr="008B1B82">
        <w:rPr>
          <w:i/>
        </w:rPr>
        <w:t>string</w:t>
      </w:r>
      <w:proofErr w:type="spellEnd"/>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w:t>
      </w:r>
      <w:r w:rsidR="001B0E66">
        <w:t>,</w:t>
      </w:r>
      <w:r w:rsidR="00CC7DB8">
        <w:t xml:space="preserve"> estes parâmetros servem também para controlo da paginação.</w:t>
      </w:r>
    </w:p>
    <w:p w:rsidR="008C47FB" w:rsidRPr="00B26291" w:rsidRDefault="008C47FB" w:rsidP="0049782B">
      <w:pPr>
        <w:pStyle w:val="Corpodetexto"/>
      </w:pPr>
      <w:r>
        <w:t xml:space="preserve">Após a construção e execução da </w:t>
      </w:r>
      <w:proofErr w:type="spellStart"/>
      <w:r w:rsidRPr="008C47FB">
        <w:rPr>
          <w:i/>
        </w:rPr>
        <w:t>querie</w:t>
      </w:r>
      <w:proofErr w:type="spellEnd"/>
      <w:r>
        <w:t xml:space="preserve">, </w:t>
      </w:r>
      <w:r w:rsidR="000A5E89">
        <w:t>procura-se</w:t>
      </w:r>
      <w:r>
        <w:t xml:space="preserve"> nos índices </w:t>
      </w:r>
      <w:r w:rsidR="00B505AA">
        <w:t>criados</w:t>
      </w:r>
      <w:r>
        <w:t xml:space="preserve"> quais os dados que correspondem à informação pesquisada.</w:t>
      </w:r>
    </w:p>
    <w:p w:rsidR="00892042" w:rsidRDefault="000A5E89" w:rsidP="00892042">
      <w:pPr>
        <w:pStyle w:val="Cabealho3"/>
      </w:pPr>
      <w:bookmarkStart w:id="83" w:name="_Toc455417492"/>
      <w:r>
        <w:t>Ordenação dos resultados</w:t>
      </w:r>
      <w:bookmarkEnd w:id="83"/>
    </w:p>
    <w:p w:rsidR="00F31320" w:rsidRPr="00AA2257" w:rsidRDefault="00B505AA" w:rsidP="00AA2257">
      <w:pPr>
        <w:pStyle w:val="Corpodetexto"/>
      </w:pPr>
      <w:r>
        <w:t xml:space="preserve">Cada vez que o processo de pesquisa é efetuado e são encontrados resultados, estes são </w:t>
      </w:r>
      <w:r w:rsidR="000A5E89">
        <w:t>devolvidos</w:t>
      </w:r>
      <w:r>
        <w:t xml:space="preserve"> numa certa ordem. </w:t>
      </w:r>
      <w:r w:rsidR="007D4C9B">
        <w:t>A ordem referida não é aleatória e, como já foi estudado e falado na revisão bibliográfica, existem vários métodos que se focam nesta área. Assim sendo</w:t>
      </w:r>
      <w:r w:rsidR="00134AB5">
        <w:t>,</w:t>
      </w:r>
      <w:r w:rsidR="007D4C9B">
        <w:t xml:space="preserve">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lastRenderedPageBreak/>
        <w:t>Em suma, e relembrando um pouco o que foi falado na revis</w:t>
      </w:r>
      <w:r>
        <w:t xml:space="preserve">ão bibliográfica, a ideia por trás do modelo vetorial é </w:t>
      </w:r>
      <w:r w:rsidR="000A5E89">
        <w:t>qualificar cada termo</w:t>
      </w:r>
      <w:r>
        <w:t xml:space="preserve">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Cabealho3"/>
      </w:pPr>
      <w:bookmarkStart w:id="84" w:name="_Toc455417493"/>
      <w:r>
        <w:t>Construção dos resultados</w:t>
      </w:r>
      <w:bookmarkEnd w:id="84"/>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r w:rsidRPr="00B81B74">
        <w:rPr>
          <w:i/>
        </w:rPr>
        <w:t>tags</w:t>
      </w:r>
      <w:proofErr w:type="spell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lt;b&gt;termo&lt;/b&gt;” que em HTML correspondem ao negrito.</w:t>
      </w:r>
      <w:r>
        <w:t xml:space="preserve"> </w:t>
      </w:r>
      <w:r w:rsidR="00F15CA8">
        <w:t>Após este passo</w:t>
      </w:r>
      <w:r w:rsidR="000A5E89">
        <w:t>,</w:t>
      </w:r>
      <w:r w:rsidR="00F15CA8">
        <w:t xml:space="preserve"> o texto final é guardado no mesmo dicionário que os outros resultados.</w:t>
      </w:r>
    </w:p>
    <w:p w:rsidR="00F15CA8" w:rsidRDefault="00F15CA8" w:rsidP="00B81B74">
      <w:pPr>
        <w:pStyle w:val="Corpodetexto"/>
      </w:pPr>
      <w:r>
        <w:t xml:space="preserve">Assim, com esta etapa, consegue-se retornar todos os resultados necessários para mostrar ao utilizador em cada linha de </w:t>
      </w:r>
      <w:r w:rsidR="00134AB5">
        <w:t>resultados</w:t>
      </w:r>
      <w:r>
        <w:t>.</w:t>
      </w:r>
    </w:p>
    <w:p w:rsidR="0061506E" w:rsidRDefault="0061506E" w:rsidP="0061506E">
      <w:pPr>
        <w:pStyle w:val="Cabealho2"/>
      </w:pPr>
      <w:bookmarkStart w:id="85" w:name="_Toc455417494"/>
      <w:r>
        <w:t>Atualização</w:t>
      </w:r>
      <w:r w:rsidR="00BE0A65">
        <w:t xml:space="preserve"> de índices</w:t>
      </w:r>
      <w:bookmarkEnd w:id="85"/>
    </w:p>
    <w:p w:rsidR="0061506E" w:rsidRDefault="0061506E" w:rsidP="00B81B74">
      <w:pPr>
        <w:pStyle w:val="Corpodetexto"/>
      </w:pPr>
      <w:r>
        <w:t>Este ponto nem sempre se verifica. Para manter os dados indexados atualizados pensou-se em implementar também um sistema de atualização</w:t>
      </w:r>
      <w:r w:rsidR="00AF578B">
        <w:t xml:space="preserve"> incremental</w:t>
      </w:r>
      <w:r>
        <w:t xml:space="preserve">, isto é, </w:t>
      </w:r>
      <w:r w:rsidR="00266269">
        <w:t>um sistema que verifica</w:t>
      </w:r>
      <w:r>
        <w:t xml:space="preserve"> na BD de documentos da </w:t>
      </w:r>
      <w:proofErr w:type="spellStart"/>
      <w:r>
        <w:t>Glintt</w:t>
      </w:r>
      <w:proofErr w:type="spellEnd"/>
      <w:r>
        <w:t xml:space="preserve">, se existem novos dados ou dados atualizados que necessitem de ser novamente indexados. </w:t>
      </w:r>
    </w:p>
    <w:p w:rsidR="00266269" w:rsidRDefault="00AF578B" w:rsidP="00266269">
      <w:pPr>
        <w:pStyle w:val="Corpodetexto"/>
      </w:pPr>
      <w:r>
        <w:t>Para atingir este objetivo,</w:t>
      </w:r>
      <w:r w:rsidR="0061506E">
        <w:t xml:space="preserve"> após a indexação dos dados, é executada uma</w:t>
      </w:r>
      <w:r>
        <w:t xml:space="preserve"> rotina</w:t>
      </w:r>
      <w:r w:rsidR="0061506E">
        <w:t xml:space="preserve">, que corre em </w:t>
      </w:r>
      <w:r w:rsidR="0061506E" w:rsidRPr="0061506E">
        <w:rPr>
          <w:i/>
        </w:rPr>
        <w:t>background</w:t>
      </w:r>
      <w:r w:rsidR="0061506E">
        <w:t xml:space="preserve">, responsável por fazer um pedido à base de dados que verifica se existem atualizações. Esse pedido é efetuado de </w:t>
      </w:r>
      <w:proofErr w:type="gramStart"/>
      <w:r w:rsidR="0061506E">
        <w:t>n</w:t>
      </w:r>
      <w:proofErr w:type="gramEnd"/>
      <w:r w:rsidR="0061506E">
        <w:t xml:space="preserve"> em n milissegundos (o valor predefinido é de 5000 milissegundos, configurável no ficheiro </w:t>
      </w:r>
      <w:proofErr w:type="spellStart"/>
      <w:r w:rsidR="0061506E" w:rsidRPr="0061506E">
        <w:rPr>
          <w:b/>
        </w:rPr>
        <w:t>Web.config</w:t>
      </w:r>
      <w:proofErr w:type="spellEnd"/>
      <w:r w:rsidR="0061506E">
        <w:t>). Caso não existam atualizações nos dados,</w:t>
      </w:r>
      <w:r w:rsidR="00BE0A65">
        <w:t xml:space="preserve"> a </w:t>
      </w:r>
      <w:proofErr w:type="spellStart"/>
      <w:r w:rsidR="00BE0A65" w:rsidRPr="00266269">
        <w:rPr>
          <w:i/>
        </w:rPr>
        <w:t>thread</w:t>
      </w:r>
      <w:proofErr w:type="spellEnd"/>
      <w:r w:rsidR="00BE0A65">
        <w:t xml:space="preserve"> esperará os próximos </w:t>
      </w:r>
      <w:proofErr w:type="gramStart"/>
      <w:r w:rsidR="00BE0A65">
        <w:t>n</w:t>
      </w:r>
      <w:proofErr w:type="gramEnd"/>
      <w:r w:rsidR="00BE0A65">
        <w:t xml:space="preserve"> milissegundos para fazer novamente o pedido. Caso contrário é iniciado o processo desde a recolha de dados da BD de documentos da </w:t>
      </w:r>
      <w:proofErr w:type="spellStart"/>
      <w:r w:rsidR="00BE0A65">
        <w:t>Glintt</w:t>
      </w:r>
      <w:proofErr w:type="spellEnd"/>
      <w:r w:rsidR="00BE0A65">
        <w:t>.</w:t>
      </w:r>
      <w:r w:rsidR="00243F56">
        <w:t xml:space="preserve"> Os dados recolhidos/extraídos da BD de documentos da </w:t>
      </w:r>
      <w:proofErr w:type="spellStart"/>
      <w:r w:rsidR="00243F56">
        <w:t>Glintt</w:t>
      </w:r>
      <w:proofErr w:type="spellEnd"/>
      <w:r w:rsidR="00243F56">
        <w:t xml:space="preserve"> são apenas os dados atualizados e não todos como é feito inicialmente.</w:t>
      </w:r>
    </w:p>
    <w:p w:rsidR="001C1A46" w:rsidRDefault="001C1A46" w:rsidP="00B81B74">
      <w:pPr>
        <w:pStyle w:val="Corpodetexto"/>
      </w:pPr>
      <w:r>
        <w:lastRenderedPageBreak/>
        <w:t xml:space="preserve">Com o fim de detetar os documentos atualizados é </w:t>
      </w:r>
      <w:r w:rsidR="00EE493E">
        <w:t>executada</w:t>
      </w:r>
      <w:r>
        <w:t xml:space="preserve"> uma </w:t>
      </w:r>
      <w:proofErr w:type="spellStart"/>
      <w:r w:rsidRPr="001C1A46">
        <w:rPr>
          <w:i/>
        </w:rPr>
        <w:t>querie</w:t>
      </w:r>
      <w:proofErr w:type="spellEnd"/>
      <w:r>
        <w:t xml:space="preserve"> que verifica a data de criação e de atualização dos documentos. Desta forma apenas os documentos com data superior à última data de verificação serão indexados.</w:t>
      </w:r>
    </w:p>
    <w:p w:rsidR="00243F56" w:rsidRPr="00B81B74" w:rsidRDefault="00243F56" w:rsidP="00B81B74">
      <w:pPr>
        <w:pStyle w:val="Corpodetexto"/>
      </w:pPr>
      <w:r>
        <w:t>Assim, com esta implementação consegue-se indexar apenas o necessário evitando, por isso, processos demasiadamente longos sempre que houvesse uma atualização.</w:t>
      </w:r>
    </w:p>
    <w:p w:rsidR="00047015" w:rsidRDefault="00047015" w:rsidP="00047015">
      <w:pPr>
        <w:pStyle w:val="Cabealho2"/>
      </w:pPr>
      <w:bookmarkStart w:id="86" w:name="_Toc455417495"/>
      <w:r>
        <w:t>Interface</w:t>
      </w:r>
      <w:bookmarkEnd w:id="86"/>
    </w:p>
    <w:p w:rsidR="00AA053B" w:rsidRDefault="007A5B73" w:rsidP="00AA053B">
      <w:pPr>
        <w:pStyle w:val="Corpodetexto"/>
      </w:pPr>
      <w:r>
        <w:t>Esta aplicação,</w:t>
      </w:r>
      <w:r w:rsidR="00A9176D">
        <w:t xml:space="preserve"> como já foi referido no </w:t>
      </w:r>
      <w:r w:rsidR="00A9176D" w:rsidRPr="00B16BDB">
        <w:rPr>
          <w:b/>
        </w:rPr>
        <w:t>capítulo 3</w:t>
      </w:r>
      <w:r w:rsidR="00A9176D">
        <w:t>, disp</w:t>
      </w:r>
      <w:r w:rsidR="006B5CAF">
        <w:t>õe de três</w:t>
      </w:r>
      <w:r w:rsidR="00A9176D">
        <w:t xml:space="preserve"> interfaces: resultados e pesquisa, dados demogr</w:t>
      </w:r>
      <w:r w:rsidR="006B5CAF">
        <w:t>áficos e</w:t>
      </w:r>
      <w:r w:rsidR="00A9176D">
        <w:t xml:space="preserve"> informação documental. A informação documental é apresentada ao utilizador através de um serviço da </w:t>
      </w:r>
      <w:proofErr w:type="spellStart"/>
      <w:r w:rsidR="00A9176D">
        <w:t>Glintt</w:t>
      </w:r>
      <w:proofErr w:type="spellEnd"/>
      <w:r w:rsidR="00A9176D">
        <w: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w:t>
      </w:r>
      <w:r w:rsidR="006D7E14">
        <w:t>lista</w:t>
      </w:r>
      <w:r>
        <w:t xml:space="preserve">.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696F8D" w:rsidP="006B5CAF">
      <w:pPr>
        <w:pStyle w:val="Corpodetexto"/>
      </w:pPr>
      <w:r>
        <w:rPr>
          <w:noProof/>
          <w:lang w:eastAsia="pt-PT"/>
        </w:rPr>
        <w:lastRenderedPageBreak/>
        <mc:AlternateContent>
          <mc:Choice Requires="wpg">
            <w:drawing>
              <wp:anchor distT="0" distB="0" distL="114300" distR="114300" simplePos="0" relativeHeight="251734016" behindDoc="1" locked="0" layoutInCell="1" allowOverlap="1" wp14:anchorId="6C55FAA1" wp14:editId="397CE2BB">
                <wp:simplePos x="0" y="0"/>
                <wp:positionH relativeFrom="margin">
                  <wp:align>center</wp:align>
                </wp:positionH>
                <wp:positionV relativeFrom="paragraph">
                  <wp:posOffset>448310</wp:posOffset>
                </wp:positionV>
                <wp:extent cx="5791200" cy="3302000"/>
                <wp:effectExtent l="0" t="0" r="0" b="0"/>
                <wp:wrapTight wrapText="bothSides">
                  <wp:wrapPolygon edited="0">
                    <wp:start x="0" y="0"/>
                    <wp:lineTo x="0" y="21434"/>
                    <wp:lineTo x="21529" y="21434"/>
                    <wp:lineTo x="21529" y="0"/>
                    <wp:lineTo x="0" y="0"/>
                  </wp:wrapPolygon>
                </wp:wrapTight>
                <wp:docPr id="64" name="Grupo 64"/>
                <wp:cNvGraphicFramePr/>
                <a:graphic xmlns:a="http://schemas.openxmlformats.org/drawingml/2006/main">
                  <a:graphicData uri="http://schemas.microsoft.com/office/word/2010/wordprocessingGroup">
                    <wpg:wgp>
                      <wpg:cNvGrpSpPr/>
                      <wpg:grpSpPr>
                        <a:xfrm>
                          <a:off x="0" y="0"/>
                          <a:ext cx="5791200" cy="3302000"/>
                          <a:chOff x="0" y="0"/>
                          <a:chExt cx="5791200" cy="3302000"/>
                        </a:xfrm>
                      </wpg:grpSpPr>
                      <wps:wsp>
                        <wps:cNvPr id="56" name="Caixa de texto 56"/>
                        <wps:cNvSpPr txBox="1"/>
                        <wps:spPr>
                          <a:xfrm>
                            <a:off x="0" y="2933700"/>
                            <a:ext cx="5791200" cy="368300"/>
                          </a:xfrm>
                          <a:prstGeom prst="rect">
                            <a:avLst/>
                          </a:prstGeom>
                          <a:solidFill>
                            <a:prstClr val="white"/>
                          </a:solidFill>
                          <a:ln>
                            <a:noFill/>
                          </a:ln>
                        </wps:spPr>
                        <wps:txbx>
                          <w:txbxContent>
                            <w:p w:rsidR="0025641C" w:rsidRPr="009962EE" w:rsidRDefault="0025641C" w:rsidP="008A7651">
                              <w:pPr>
                                <w:pStyle w:val="Legenda"/>
                                <w:jc w:val="center"/>
                                <w:rPr>
                                  <w:noProof/>
                                </w:rPr>
                              </w:pPr>
                              <w:bookmarkStart w:id="87" w:name="_Toc455417549"/>
                              <w:r>
                                <w:t xml:space="preserve">Figura </w:t>
                              </w:r>
                              <w:fldSimple w:instr=" SEQ Figura \* ARABIC ">
                                <w:r w:rsidR="003B3C0D">
                                  <w:rPr>
                                    <w:noProof/>
                                  </w:rPr>
                                  <w:t>14</w:t>
                                </w:r>
                              </w:fldSimple>
                              <w:r>
                                <w:t xml:space="preserve"> - Interface de resultados e pesquisa</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 name="Grupo 63"/>
                        <wpg:cNvGrpSpPr/>
                        <wpg:grpSpPr>
                          <a:xfrm>
                            <a:off x="0" y="0"/>
                            <a:ext cx="5791200" cy="2879725"/>
                            <a:chOff x="0" y="0"/>
                            <a:chExt cx="5791200" cy="2879725"/>
                          </a:xfrm>
                        </wpg:grpSpPr>
                        <pic:pic xmlns:pic="http://schemas.openxmlformats.org/drawingml/2006/picture">
                          <pic:nvPicPr>
                            <pic:cNvPr id="55" name="Imagem 55"/>
                            <pic:cNvPicPr>
                              <a:picLocks noChangeAspect="1"/>
                            </pic:cNvPicPr>
                          </pic:nvPicPr>
                          <pic:blipFill rotWithShape="1">
                            <a:blip r:embed="rId106">
                              <a:extLst>
                                <a:ext uri="{28A0092B-C50C-407E-A947-70E740481C1C}">
                                  <a14:useLocalDpi xmlns:a14="http://schemas.microsoft.com/office/drawing/2010/main" val="0"/>
                                </a:ext>
                              </a:extLst>
                            </a:blip>
                            <a:srcRect l="5863" t="11922" r="7251" b="11211"/>
                            <a:stretch/>
                          </pic:blipFill>
                          <pic:spPr bwMode="auto">
                            <a:xfrm>
                              <a:off x="0" y="0"/>
                              <a:ext cx="5791200" cy="2879725"/>
                            </a:xfrm>
                            <a:prstGeom prst="rect">
                              <a:avLst/>
                            </a:prstGeom>
                            <a:ln>
                              <a:noFill/>
                            </a:ln>
                            <a:extLst>
                              <a:ext uri="{53640926-AAD7-44D8-BBD7-CCE9431645EC}">
                                <a14:shadowObscured xmlns:a14="http://schemas.microsoft.com/office/drawing/2010/main"/>
                              </a:ext>
                            </a:extLst>
                          </pic:spPr>
                        </pic:pic>
                        <wps:wsp>
                          <wps:cNvPr id="58" name="Retângulo 58"/>
                          <wps:cNvSpPr/>
                          <wps:spPr>
                            <a:xfrm>
                              <a:off x="200025" y="714375"/>
                              <a:ext cx="1095375"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tângulo 59"/>
                          <wps:cNvSpPr/>
                          <wps:spPr>
                            <a:xfrm>
                              <a:off x="190500" y="1352550"/>
                              <a:ext cx="112395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tângulo 60"/>
                          <wps:cNvSpPr/>
                          <wps:spPr>
                            <a:xfrm>
                              <a:off x="190500" y="1990725"/>
                              <a:ext cx="1095375" cy="45085"/>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tângulo 61"/>
                          <wps:cNvSpPr/>
                          <wps:spPr>
                            <a:xfrm>
                              <a:off x="190500" y="2552700"/>
                              <a:ext cx="121920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C55FAA1" id="Grupo 64" o:spid="_x0000_s1068" style="position:absolute;left:0;text-align:left;margin-left:0;margin-top:35.3pt;width:456pt;height:260pt;z-index:-251582464;mso-position-horizontal:center;mso-position-horizontal-relative:margin" coordsize="5791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">
                <v:shape id="Caixa de texto 56" o:spid="_x0000_s1069" type="#_x0000_t202" style="position:absolute;top:29337;width:579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25641C" w:rsidRPr="009962EE" w:rsidRDefault="0025641C" w:rsidP="008A7651">
                        <w:pPr>
                          <w:pStyle w:val="Legenda"/>
                          <w:jc w:val="center"/>
                          <w:rPr>
                            <w:noProof/>
                          </w:rPr>
                        </w:pPr>
                        <w:bookmarkStart w:id="88" w:name="_Toc455417549"/>
                        <w:r>
                          <w:t xml:space="preserve">Figura </w:t>
                        </w:r>
                        <w:fldSimple w:instr=" SEQ Figura \* ARABIC ">
                          <w:r w:rsidR="003B3C0D">
                            <w:rPr>
                              <w:noProof/>
                            </w:rPr>
                            <w:t>14</w:t>
                          </w:r>
                        </w:fldSimple>
                        <w:r>
                          <w:t xml:space="preserve"> - Interface de resultados e pesquisa</w:t>
                        </w:r>
                        <w:bookmarkEnd w:id="88"/>
                      </w:p>
                    </w:txbxContent>
                  </v:textbox>
                </v:shape>
                <v:group id="Grupo 63" o:spid="_x0000_s1070" style="position:absolute;width:57912;height:28797" coordsize="57912,2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Imagem 55" o:spid="_x0000_s1071" type="#_x0000_t75" style="position:absolute;width:5791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">
                    <v:imagedata r:id="rId107" o:title="" croptop="7813f" cropbottom="7347f" cropleft="3842f" cropright="4752f"/>
                    <v:path arrowok="t"/>
                  </v:shape>
                  <v:rect id="Retângulo 58" o:spid="_x0000_s1072" style="position:absolute;left:2000;top:7143;width:1095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" fillcolor="#bfbfbf [2412]" strokecolor="#bfbfbf [2412]" strokeweight="2pt"/>
                  <v:rect id="Retângulo 59" o:spid="_x0000_s1073" style="position:absolute;left:1905;top:13525;width:1123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" fillcolor="#bfbfbf [2412]" strokecolor="#bfbfbf [2412]" strokeweight="2pt"/>
                  <v:rect id="Retângulo 60" o:spid="_x0000_s1074" style="position:absolute;left:1905;top:19907;width:10953;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" fillcolor="#bfbfbf [2412]" strokecolor="#bfbfbf [2412]" strokeweight="2pt"/>
                  <v:rect id="Retângulo 61" o:spid="_x0000_s1075" style="position:absolute;left:1905;top:25527;width:1219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" fillcolor="#bfbfbf [2412]" strokecolor="#bfbfbf [2412]" strokeweight="2pt"/>
                </v:group>
                <w10:wrap type="tight" anchorx="margin"/>
              </v:group>
            </w:pict>
          </mc:Fallback>
        </mc:AlternateContent>
      </w:r>
      <w:r w:rsidR="007A5B73">
        <w:t>Apresentam-se a seguir</w:t>
      </w:r>
      <w:r w:rsidR="006B5CAF">
        <w:t xml:space="preserve"> </w:t>
      </w:r>
      <w:r w:rsidR="00EA5CAD">
        <w:t>duas imagens</w:t>
      </w:r>
      <w:r w:rsidR="006B5CAF">
        <w:t xml:space="preserve"> da interface em causa:</w:t>
      </w:r>
    </w:p>
    <w:p w:rsidR="006B5CAF" w:rsidRDefault="00EA5CAD" w:rsidP="006B5CAF">
      <w:pPr>
        <w:pStyle w:val="Corpodetexto"/>
      </w:pPr>
      <w:r>
        <w:rPr>
          <w:noProof/>
          <w:lang w:eastAsia="pt-PT"/>
        </w:rPr>
        <mc:AlternateContent>
          <mc:Choice Requires="wpg">
            <w:drawing>
              <wp:anchor distT="0" distB="0" distL="114300" distR="114300" simplePos="0" relativeHeight="251738112" behindDoc="0" locked="0" layoutInCell="1" allowOverlap="1" wp14:anchorId="0712FDAC" wp14:editId="7E9A6BE0">
                <wp:simplePos x="0" y="0"/>
                <wp:positionH relativeFrom="column">
                  <wp:posOffset>-163830</wp:posOffset>
                </wp:positionH>
                <wp:positionV relativeFrom="paragraph">
                  <wp:posOffset>3699510</wp:posOffset>
                </wp:positionV>
                <wp:extent cx="5760720" cy="1212850"/>
                <wp:effectExtent l="0" t="0" r="0" b="6350"/>
                <wp:wrapTight wrapText="bothSides">
                  <wp:wrapPolygon edited="0">
                    <wp:start x="0" y="0"/>
                    <wp:lineTo x="0" y="14588"/>
                    <wp:lineTo x="1500" y="16285"/>
                    <wp:lineTo x="1500" y="21374"/>
                    <wp:lineTo x="18929" y="21374"/>
                    <wp:lineTo x="18929" y="16285"/>
                    <wp:lineTo x="21500" y="14588"/>
                    <wp:lineTo x="21500" y="0"/>
                    <wp:lineTo x="0" y="0"/>
                  </wp:wrapPolygon>
                </wp:wrapTight>
                <wp:docPr id="67" name="Grupo 67"/>
                <wp:cNvGraphicFramePr/>
                <a:graphic xmlns:a="http://schemas.openxmlformats.org/drawingml/2006/main">
                  <a:graphicData uri="http://schemas.microsoft.com/office/word/2010/wordprocessingGroup">
                    <wpg:wgp>
                      <wpg:cNvGrpSpPr/>
                      <wpg:grpSpPr>
                        <a:xfrm>
                          <a:off x="0" y="0"/>
                          <a:ext cx="5760720" cy="1212850"/>
                          <a:chOff x="-436786" y="-139700"/>
                          <a:chExt cx="5760898" cy="1212850"/>
                        </a:xfrm>
                      </wpg:grpSpPr>
                      <pic:pic xmlns:pic="http://schemas.openxmlformats.org/drawingml/2006/picture">
                        <pic:nvPicPr>
                          <pic:cNvPr id="65" name="Imagem 65"/>
                          <pic:cNvPicPr>
                            <a:picLocks noChangeAspect="1"/>
                          </pic:cNvPicPr>
                        </pic:nvPicPr>
                        <pic:blipFill rotWithShape="1">
                          <a:blip r:embed="rId108">
                            <a:extLst>
                              <a:ext uri="{28A0092B-C50C-407E-A947-70E740481C1C}">
                                <a14:useLocalDpi xmlns:a14="http://schemas.microsoft.com/office/drawing/2010/main" val="0"/>
                              </a:ext>
                            </a:extLst>
                          </a:blip>
                          <a:srcRect l="7056" t="10982" r="7915" b="67684"/>
                          <a:stretch/>
                        </pic:blipFill>
                        <pic:spPr bwMode="auto">
                          <a:xfrm>
                            <a:off x="-436786" y="-139700"/>
                            <a:ext cx="5760898" cy="812800"/>
                          </a:xfrm>
                          <a:prstGeom prst="rect">
                            <a:avLst/>
                          </a:prstGeom>
                          <a:ln>
                            <a:noFill/>
                          </a:ln>
                          <a:extLst>
                            <a:ext uri="{53640926-AAD7-44D8-BBD7-CCE9431645EC}">
                              <a14:shadowObscured xmlns:a14="http://schemas.microsoft.com/office/drawing/2010/main"/>
                            </a:ext>
                          </a:extLst>
                        </pic:spPr>
                      </pic:pic>
                      <wps:wsp>
                        <wps:cNvPr id="66" name="Caixa de texto 66"/>
                        <wps:cNvSpPr txBox="1"/>
                        <wps:spPr>
                          <a:xfrm>
                            <a:off x="0" y="704850"/>
                            <a:ext cx="4591050" cy="368300"/>
                          </a:xfrm>
                          <a:prstGeom prst="rect">
                            <a:avLst/>
                          </a:prstGeom>
                          <a:solidFill>
                            <a:prstClr val="white"/>
                          </a:solidFill>
                          <a:ln>
                            <a:noFill/>
                          </a:ln>
                        </wps:spPr>
                        <wps:txbx>
                          <w:txbxContent>
                            <w:p w:rsidR="0025641C" w:rsidRPr="005437C9" w:rsidRDefault="0025641C" w:rsidP="00EA5CAD">
                              <w:pPr>
                                <w:pStyle w:val="Legenda"/>
                                <w:jc w:val="center"/>
                                <w:rPr>
                                  <w:noProof/>
                                </w:rPr>
                              </w:pPr>
                              <w:bookmarkStart w:id="89" w:name="_Toc455417550"/>
                              <w:r>
                                <w:t xml:space="preserve">Figura </w:t>
                              </w:r>
                              <w:fldSimple w:instr=" SEQ Figura \* ARABIC ">
                                <w:r w:rsidR="003B3C0D">
                                  <w:rPr>
                                    <w:noProof/>
                                  </w:rPr>
                                  <w:t>15</w:t>
                                </w:r>
                              </w:fldSimple>
                              <w:r>
                                <w:t xml:space="preserve"> - Pesquisa avançada</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12FDAC" id="Grupo 67" o:spid="_x0000_s1076" style="position:absolute;left:0;text-align:left;margin-left:-12.9pt;margin-top:291.3pt;width:453.6pt;height:95.5pt;z-index:251738112;mso-width-relative:margin;mso-height-relative:margin" coordorigin="-4367,-1397" coordsize="57608,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">
                <v:shape id="Imagem 65" o:spid="_x0000_s1077" type="#_x0000_t75" style="position:absolute;left:-4367;top:-1397;width:57608;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">
                  <v:imagedata r:id="rId109" o:title="" croptop="7197f" cropbottom="44357f" cropleft="4624f" cropright="5187f"/>
                  <v:path arrowok="t"/>
                </v:shape>
                <v:shape id="Caixa de texto 66" o:spid="_x0000_s1078" type="#_x0000_t202" style="position:absolute;top:7048;width:4591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" stroked="f">
                  <v:textbox style="mso-fit-shape-to-text:t" inset="0,0,0,0">
                    <w:txbxContent>
                      <w:p w:rsidR="0025641C" w:rsidRPr="005437C9" w:rsidRDefault="0025641C" w:rsidP="00EA5CAD">
                        <w:pPr>
                          <w:pStyle w:val="Legenda"/>
                          <w:jc w:val="center"/>
                          <w:rPr>
                            <w:noProof/>
                          </w:rPr>
                        </w:pPr>
                        <w:bookmarkStart w:id="90" w:name="_Toc455417550"/>
                        <w:r>
                          <w:t xml:space="preserve">Figura </w:t>
                        </w:r>
                        <w:fldSimple w:instr=" SEQ Figura \* ARABIC ">
                          <w:r w:rsidR="003B3C0D">
                            <w:rPr>
                              <w:noProof/>
                            </w:rPr>
                            <w:t>15</w:t>
                          </w:r>
                        </w:fldSimple>
                        <w:r>
                          <w:t xml:space="preserve"> - Pesquisa avançada</w:t>
                        </w:r>
                        <w:bookmarkEnd w:id="90"/>
                      </w:p>
                    </w:txbxContent>
                  </v:textbox>
                </v:shape>
                <w10:wrap type="tight"/>
              </v:group>
            </w:pict>
          </mc:Fallback>
        </mc:AlternateContent>
      </w:r>
    </w:p>
    <w:p w:rsidR="00A72D90" w:rsidRDefault="00A72D90" w:rsidP="00EA5CAD">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w:t>
      </w:r>
      <w:r w:rsidR="005A22D4">
        <w:t xml:space="preserve"> demográfica e dos documentos</w:t>
      </w:r>
      <w:r>
        <w:t>.</w:t>
      </w:r>
    </w:p>
    <w:p w:rsidR="00494DA5" w:rsidRDefault="00A72D90" w:rsidP="001D1E80">
      <w:pPr>
        <w:pStyle w:val="Corpodetexto"/>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w:t>
      </w:r>
      <w:r w:rsidR="007A5B73">
        <w:t xml:space="preserve"> página de pesquisa, poderá fazê</w:t>
      </w:r>
      <w:r w:rsidR="00BF7CEA">
        <w:t>-lo usando a opção de voltar para trás do browser. Após fazê-lo visualizará a última pesquisa efetuada. Uma imagem da interface da informação demográfica é apresentada a seguir.</w:t>
      </w:r>
      <w:r w:rsidR="001D1E80" w:rsidRPr="001D1E80">
        <w:rPr>
          <w:noProof/>
          <w:lang w:eastAsia="pt-PT"/>
        </w:rPr>
        <w:t xml:space="preserve"> </w:t>
      </w:r>
    </w:p>
    <w:p w:rsidR="00B44A7A" w:rsidRDefault="00B44A7A" w:rsidP="00BF7CEA">
      <w:pPr>
        <w:pStyle w:val="Corpodetexto"/>
      </w:pPr>
      <w:r>
        <w:rPr>
          <w:noProof/>
          <w:lang w:eastAsia="pt-PT"/>
        </w:rPr>
        <w:lastRenderedPageBreak/>
        <mc:AlternateContent>
          <mc:Choice Requires="wpg">
            <w:drawing>
              <wp:anchor distT="0" distB="0" distL="114300" distR="114300" simplePos="0" relativeHeight="251767808" behindDoc="1" locked="0" layoutInCell="1" allowOverlap="1" wp14:anchorId="052959A7" wp14:editId="1E611717">
                <wp:simplePos x="0" y="0"/>
                <wp:positionH relativeFrom="margin">
                  <wp:align>right</wp:align>
                </wp:positionH>
                <wp:positionV relativeFrom="paragraph">
                  <wp:posOffset>187960</wp:posOffset>
                </wp:positionV>
                <wp:extent cx="5811520" cy="2635250"/>
                <wp:effectExtent l="0" t="0" r="0" b="0"/>
                <wp:wrapTight wrapText="bothSides">
                  <wp:wrapPolygon edited="0">
                    <wp:start x="0" y="0"/>
                    <wp:lineTo x="0" y="3591"/>
                    <wp:lineTo x="708" y="4997"/>
                    <wp:lineTo x="708" y="21392"/>
                    <wp:lineTo x="21524" y="21392"/>
                    <wp:lineTo x="21524" y="937"/>
                    <wp:lineTo x="13524" y="0"/>
                    <wp:lineTo x="0" y="0"/>
                  </wp:wrapPolygon>
                </wp:wrapTight>
                <wp:docPr id="83" name="Grupo 83"/>
                <wp:cNvGraphicFramePr/>
                <a:graphic xmlns:a="http://schemas.openxmlformats.org/drawingml/2006/main">
                  <a:graphicData uri="http://schemas.microsoft.com/office/word/2010/wordprocessingGroup">
                    <wpg:wgp>
                      <wpg:cNvGrpSpPr/>
                      <wpg:grpSpPr>
                        <a:xfrm>
                          <a:off x="0" y="0"/>
                          <a:ext cx="5811520" cy="2635250"/>
                          <a:chOff x="-228601" y="-133350"/>
                          <a:chExt cx="5811521" cy="2635250"/>
                        </a:xfrm>
                      </wpg:grpSpPr>
                      <wpg:grpSp>
                        <wpg:cNvPr id="70" name="Grupo 70"/>
                        <wpg:cNvGrpSpPr/>
                        <wpg:grpSpPr>
                          <a:xfrm>
                            <a:off x="0" y="0"/>
                            <a:ext cx="5582920" cy="2501900"/>
                            <a:chOff x="0" y="0"/>
                            <a:chExt cx="5582920" cy="2501900"/>
                          </a:xfrm>
                        </wpg:grpSpPr>
                        <pic:pic xmlns:pic="http://schemas.openxmlformats.org/drawingml/2006/picture">
                          <pic:nvPicPr>
                            <pic:cNvPr id="68" name="Imagem 68"/>
                            <pic:cNvPicPr>
                              <a:picLocks noChangeAspect="1"/>
                            </pic:cNvPicPr>
                          </pic:nvPicPr>
                          <pic:blipFill rotWithShape="1">
                            <a:blip r:embed="rId110">
                              <a:extLst>
                                <a:ext uri="{28A0092B-C50C-407E-A947-70E740481C1C}">
                                  <a14:useLocalDpi xmlns:a14="http://schemas.microsoft.com/office/drawing/2010/main" val="0"/>
                                </a:ext>
                              </a:extLst>
                            </a:blip>
                            <a:srcRect l="5998" t="17569" r="8621" b="25957"/>
                            <a:stretch/>
                          </pic:blipFill>
                          <pic:spPr bwMode="auto">
                            <a:xfrm>
                              <a:off x="0" y="0"/>
                              <a:ext cx="5582920" cy="2076450"/>
                            </a:xfrm>
                            <a:prstGeom prst="rect">
                              <a:avLst/>
                            </a:prstGeom>
                            <a:ln>
                              <a:noFill/>
                            </a:ln>
                            <a:extLst>
                              <a:ext uri="{53640926-AAD7-44D8-BBD7-CCE9431645EC}">
                                <a14:shadowObscured xmlns:a14="http://schemas.microsoft.com/office/drawing/2010/main"/>
                              </a:ext>
                            </a:extLst>
                          </pic:spPr>
                        </pic:pic>
                        <wps:wsp>
                          <wps:cNvPr id="69" name="Caixa de texto 69"/>
                          <wps:cNvSpPr txBox="1"/>
                          <wps:spPr>
                            <a:xfrm>
                              <a:off x="0" y="2133600"/>
                              <a:ext cx="5582920" cy="368300"/>
                            </a:xfrm>
                            <a:prstGeom prst="rect">
                              <a:avLst/>
                            </a:prstGeom>
                            <a:solidFill>
                              <a:prstClr val="white"/>
                            </a:solidFill>
                            <a:ln>
                              <a:noFill/>
                            </a:ln>
                          </wps:spPr>
                          <wps:txbx>
                            <w:txbxContent>
                              <w:p w:rsidR="0025641C" w:rsidRPr="004C3F25" w:rsidRDefault="0025641C" w:rsidP="001D1E80">
                                <w:pPr>
                                  <w:pStyle w:val="Legenda"/>
                                  <w:jc w:val="center"/>
                                  <w:rPr>
                                    <w:noProof/>
                                  </w:rPr>
                                </w:pPr>
                                <w:bookmarkStart w:id="91" w:name="_Toc455417551"/>
                                <w:r>
                                  <w:t xml:space="preserve">Figura </w:t>
                                </w:r>
                                <w:fldSimple w:instr=" SEQ Figura \* ARABIC ">
                                  <w:r w:rsidR="003B3C0D">
                                    <w:rPr>
                                      <w:noProof/>
                                    </w:rPr>
                                    <w:t>16</w:t>
                                  </w:r>
                                </w:fldSimple>
                                <w:r>
                                  <w:t xml:space="preserve"> - Interface de informação demográfica</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1" name="Retângulo 71"/>
                        <wps:cNvSpPr/>
                        <wps:spPr>
                          <a:xfrm>
                            <a:off x="-228601" y="-133350"/>
                            <a:ext cx="3609975" cy="419100"/>
                          </a:xfrm>
                          <a:prstGeom prst="rect">
                            <a:avLst/>
                          </a:prstGeom>
                          <a:solidFill>
                            <a:schemeClr val="bg1"/>
                          </a:solidFill>
                          <a:ln>
                            <a:solidFill>
                              <a:schemeClr val="bg1"/>
                            </a:solidFill>
                          </a:ln>
                          <a:effectLst>
                            <a:softEdge rad="31750"/>
                          </a:effectLst>
                        </wps:spPr>
                        <wps:style>
                          <a:lnRef idx="2">
                            <a:schemeClr val="dk1">
                              <a:shade val="50000"/>
                            </a:schemeClr>
                          </a:lnRef>
                          <a:fillRef idx="1">
                            <a:schemeClr val="dk1"/>
                          </a:fillRef>
                          <a:effectRef idx="0">
                            <a:schemeClr val="dk1"/>
                          </a:effectRef>
                          <a:fontRef idx="minor">
                            <a:schemeClr val="lt1"/>
                          </a:fontRef>
                        </wps:style>
                        <wps:txbx>
                          <w:txbxContent>
                            <w:p w:rsidR="0025641C" w:rsidRPr="00B44A7A" w:rsidRDefault="0025641C"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tângulo 72"/>
                        <wps:cNvSpPr/>
                        <wps:spPr>
                          <a:xfrm>
                            <a:off x="333375" y="457200"/>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txbx>
                          <w:txbxContent>
                            <w:p w:rsidR="0025641C" w:rsidRDefault="0025641C" w:rsidP="006E4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tângulo 73"/>
                        <wps:cNvSpPr/>
                        <wps:spPr>
                          <a:xfrm>
                            <a:off x="819150" y="600075"/>
                            <a:ext cx="485775"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tângulo 74"/>
                        <wps:cNvSpPr/>
                        <wps:spPr>
                          <a:xfrm>
                            <a:off x="419100" y="742950"/>
                            <a:ext cx="100012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tângulo 75"/>
                        <wps:cNvSpPr/>
                        <wps:spPr>
                          <a:xfrm>
                            <a:off x="638175" y="885825"/>
                            <a:ext cx="3238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523875" y="1038225"/>
                            <a:ext cx="609600"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tângulo 77"/>
                        <wps:cNvSpPr/>
                        <wps:spPr>
                          <a:xfrm>
                            <a:off x="533400" y="1171575"/>
                            <a:ext cx="3714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tângulo 78"/>
                        <wps:cNvSpPr/>
                        <wps:spPr>
                          <a:xfrm>
                            <a:off x="504825" y="1314450"/>
                            <a:ext cx="41910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tângulo 79"/>
                        <wps:cNvSpPr/>
                        <wps:spPr>
                          <a:xfrm>
                            <a:off x="685800" y="1457325"/>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676275" y="1600200"/>
                            <a:ext cx="4000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tângulo 81"/>
                        <wps:cNvSpPr/>
                        <wps:spPr>
                          <a:xfrm>
                            <a:off x="676275" y="1748361"/>
                            <a:ext cx="4095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tângulo 82"/>
                        <wps:cNvSpPr/>
                        <wps:spPr>
                          <a:xfrm>
                            <a:off x="1000125" y="1896522"/>
                            <a:ext cx="4000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2959A7" id="Grupo 83" o:spid="_x0000_s1079" style="position:absolute;left:0;text-align:left;margin-left:406.4pt;margin-top:14.8pt;width:457.6pt;height:207.5pt;z-index:-251548672;mso-position-horizontal:right;mso-position-horizontal-relative:margin;mso-width-relative:margin;mso-height-relative:margin" coordorigin="-2286,-1333" coordsize="58115,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">
                <v:group id="Grupo 70" o:spid="_x0000_s1080" style="position:absolute;width:55829;height:25019" coordsize="55829,2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magem 68" o:spid="_x0000_s1081" type="#_x0000_t75" style="position:absolute;width:5582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">
                    <v:imagedata r:id="rId111" o:title="" croptop="11514f" cropbottom="17011f" cropleft="3931f" cropright="5650f"/>
                    <v:path arrowok="t"/>
                  </v:shape>
                  <v:shape id="Caixa de texto 69" o:spid="_x0000_s1082" type="#_x0000_t202" style="position:absolute;top:21336;width:55829;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rsidR="0025641C" w:rsidRPr="004C3F25" w:rsidRDefault="0025641C" w:rsidP="001D1E80">
                          <w:pPr>
                            <w:pStyle w:val="Legenda"/>
                            <w:jc w:val="center"/>
                            <w:rPr>
                              <w:noProof/>
                            </w:rPr>
                          </w:pPr>
                          <w:bookmarkStart w:id="92" w:name="_Toc455417551"/>
                          <w:r>
                            <w:t xml:space="preserve">Figura </w:t>
                          </w:r>
                          <w:fldSimple w:instr=" SEQ Figura \* ARABIC ">
                            <w:r w:rsidR="003B3C0D">
                              <w:rPr>
                                <w:noProof/>
                              </w:rPr>
                              <w:t>16</w:t>
                            </w:r>
                          </w:fldSimple>
                          <w:r>
                            <w:t xml:space="preserve"> - Interface de informação demográfica</w:t>
                          </w:r>
                          <w:bookmarkEnd w:id="92"/>
                        </w:p>
                      </w:txbxContent>
                    </v:textbox>
                  </v:shape>
                </v:group>
                <v:rect id="Retângulo 71" o:spid="_x0000_s1083" style="position:absolute;left:-2286;top:-1333;width:36099;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" fillcolor="white [3212]" strokecolor="white [3212]" strokeweight="2pt">
                  <v:textbox>
                    <w:txbxContent>
                      <w:p w:rsidR="0025641C" w:rsidRPr="00B44A7A" w:rsidRDefault="0025641C"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v:textbox>
                </v:rect>
                <v:rect id="Retângulo 72" o:spid="_x0000_s1084" style="position:absolute;left:3333;top:4572;width:3620;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" fillcolor="#7f7f7f [1612]" strokecolor="#7f7f7f [1612]" strokeweight="2pt">
                  <v:textbox>
                    <w:txbxContent>
                      <w:p w:rsidR="0025641C" w:rsidRDefault="0025641C" w:rsidP="006E4434">
                        <w:pPr>
                          <w:jc w:val="center"/>
                        </w:pPr>
                      </w:p>
                    </w:txbxContent>
                  </v:textbox>
                </v:rect>
                <v:rect id="Retângulo 73" o:spid="_x0000_s1085" style="position:absolute;left:8191;top:6000;width:4858;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UwGxQAAANsAAAAPAAAAZHJzL2Rvd25yZXYueG1sRI9Ba8JA&#10;FITvgv9heUJvzSYW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DWlUwGxQAAANsAAAAP&#10;AAAAAAAAAAAAAAAAAAcCAABkcnMvZG93bnJldi54bWxQSwUGAAAAAAMAAwC3AAAA+QIAAAAA&#10;" fillcolor="#7f7f7f [1612]" strokecolor="#7f7f7f [1612]" strokeweight="2pt"/>
                <v:rect id="Retângulo 74" o:spid="_x0000_s1086" style="position:absolute;left:4191;top:7429;width:1000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RyxQAAANsAAAAPAAAAZHJzL2Rvd25yZXYueG1sRI9Ba8JA&#10;FITvgv9heUJvzSZS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BZfNRyxQAAANsAAAAP&#10;AAAAAAAAAAAAAAAAAAcCAABkcnMvZG93bnJldi54bWxQSwUGAAAAAAMAAwC3AAAA+QIAAAAA&#10;" fillcolor="#7f7f7f [1612]" strokecolor="#7f7f7f [1612]" strokeweight="2pt"/>
                <v:rect id="Retângulo 75" o:spid="_x0000_s1087" style="position:absolute;left:6381;top:8858;width:323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HpxQAAANsAAAAPAAAAZHJzL2Rvd25yZXYueG1sRI9Ba8JA&#10;FITvgv9heUJvzSZCbR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A2MHHpxQAAANsAAAAP&#10;AAAAAAAAAAAAAAAAAAcCAABkcnMvZG93bnJldi54bWxQSwUGAAAAAAMAAwC3AAAA+QIAAAAA&#10;" fillcolor="#7f7f7f [1612]" strokecolor="#7f7f7f [1612]" strokeweight="2pt"/>
                <v:rect id="Retângulo 76" o:spid="_x0000_s1088" style="position:absolute;left:5238;top:10382;width:609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" fillcolor="#7f7f7f [1612]" strokecolor="#7f7f7f [1612]" strokeweight="2pt"/>
                <v:rect id="Retângulo 77" o:spid="_x0000_s1089" style="position:absolute;left:5334;top:11715;width:3714;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" fillcolor="#7f7f7f [1612]" strokecolor="#7f7f7f [1612]" strokeweight="2pt"/>
                <v:rect id="Retângulo 78" o:spid="_x0000_s1090" style="position:absolute;left:5048;top:13144;width:419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" fillcolor="#7f7f7f [1612]" strokecolor="#7f7f7f [1612]" strokeweight="2pt"/>
                <v:rect id="Retângulo 79" o:spid="_x0000_s1091" style="position:absolute;left:6858;top:14573;width:3619;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" fillcolor="#7f7f7f [1612]" strokecolor="#7f7f7f [1612]" strokeweight="2pt"/>
                <v:rect id="Retângulo 80" o:spid="_x0000_s1092" style="position:absolute;left:6762;top:16002;width:4001;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" fillcolor="#7f7f7f [1612]" strokecolor="#7f7f7f [1612]" strokeweight="2pt"/>
                <v:rect id="Retângulo 81" o:spid="_x0000_s1093" style="position:absolute;left:6762;top:17483;width:409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" fillcolor="#7f7f7f [1612]" strokecolor="#7f7f7f [1612]" strokeweight="2pt"/>
                <v:rect id="Retângulo 82" o:spid="_x0000_s1094" style="position:absolute;left:10001;top:18965;width:400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" fillcolor="#7f7f7f [1612]" strokecolor="#7f7f7f [1612]" strokeweight="2pt"/>
                <w10:wrap type="tight" anchorx="margin"/>
              </v:group>
            </w:pict>
          </mc:Fallback>
        </mc:AlternateContent>
      </w:r>
    </w:p>
    <w:p w:rsidR="00B44A7A" w:rsidRDefault="00B44A7A" w:rsidP="00BF7CEA">
      <w:pPr>
        <w:pStyle w:val="Corpodetexto"/>
      </w:pPr>
    </w:p>
    <w:p w:rsidR="00BF7CEA" w:rsidRDefault="00BF7CEA" w:rsidP="00BF7CEA">
      <w:pPr>
        <w:pStyle w:val="Corpodetexto"/>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93" w:name="_Toc455417496"/>
      <w:r>
        <w:t>Ferramentas e Tecnologias</w:t>
      </w:r>
      <w:bookmarkEnd w:id="93"/>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Corpodetexto"/>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Corpodetexto"/>
        <w:numPr>
          <w:ilvl w:val="0"/>
          <w:numId w:val="43"/>
        </w:numPr>
      </w:pPr>
      <w:proofErr w:type="spellStart"/>
      <w:r w:rsidRPr="003A5AFD">
        <w:rPr>
          <w:b/>
        </w:rPr>
        <w:t>Insomnia</w:t>
      </w:r>
      <w:proofErr w:type="spellEnd"/>
      <w:r>
        <w:t xml:space="preserve">: extensão do Google Chrom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Corpodetexto"/>
        <w:numPr>
          <w:ilvl w:val="0"/>
          <w:numId w:val="43"/>
        </w:numPr>
      </w:pPr>
      <w:proofErr w:type="spellStart"/>
      <w:r w:rsidRPr="003A5AFD">
        <w:rPr>
          <w:b/>
        </w:rPr>
        <w:t>Fiddler</w:t>
      </w:r>
      <w:proofErr w:type="spellEnd"/>
      <w:r>
        <w:t xml:space="preserve">: ferramenta que </w:t>
      </w:r>
      <w:r w:rsidR="00AA575D">
        <w:t>guarda o tráfego</w:t>
      </w:r>
      <w:r>
        <w:t xml:space="preserve">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Corpodetexto"/>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Corpodetexto"/>
        <w:numPr>
          <w:ilvl w:val="0"/>
          <w:numId w:val="43"/>
        </w:numPr>
      </w:pPr>
      <w:r w:rsidRPr="003A5AFD">
        <w:rPr>
          <w:b/>
        </w:rPr>
        <w:t xml:space="preserve">Visual </w:t>
      </w:r>
      <w:proofErr w:type="spellStart"/>
      <w:r w:rsidRPr="003A5AFD">
        <w:rPr>
          <w:b/>
        </w:rPr>
        <w:t>Studio</w:t>
      </w:r>
      <w:proofErr w:type="spellEnd"/>
      <w:r>
        <w:t xml:space="preserve">: ferramenta onde </w:t>
      </w:r>
      <w:r w:rsidR="00D46477">
        <w:t xml:space="preserve">se </w:t>
      </w:r>
      <w:r w:rsidR="00AA575D">
        <w:t>desenvolveu</w:t>
      </w:r>
      <w:r>
        <w:t xml:space="preserve"> a aplicação;</w:t>
      </w:r>
    </w:p>
    <w:p w:rsidR="00183961" w:rsidRDefault="00183961" w:rsidP="008E5400">
      <w:pPr>
        <w:pStyle w:val="Corpodetexto"/>
        <w:numPr>
          <w:ilvl w:val="0"/>
          <w:numId w:val="43"/>
        </w:numPr>
      </w:pPr>
      <w:proofErr w:type="spellStart"/>
      <w:r w:rsidRPr="003A5AFD">
        <w:rPr>
          <w:b/>
        </w:rPr>
        <w:lastRenderedPageBreak/>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Corpodetexto"/>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rsidR="00AA575D">
        <w:t>, o EHR;</w:t>
      </w:r>
    </w:p>
    <w:p w:rsidR="00183961" w:rsidRDefault="00183961" w:rsidP="008E5400">
      <w:pPr>
        <w:pStyle w:val="Corpodetexto"/>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Corpodetexto"/>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w:t>
      </w:r>
      <w:r w:rsidR="002713F1">
        <w:t>omnia</w:t>
      </w:r>
      <w:proofErr w:type="spellEnd"/>
      <w:r w:rsidR="002713F1">
        <w:t xml:space="preserve"> foram sem dúvida as mais ú</w:t>
      </w:r>
      <w:r>
        <w:t>teis para se conseguir avaliar da melhor forma os pedidos realizados tanto ao EHR como os da própria aplicação.</w:t>
      </w:r>
    </w:p>
    <w:p w:rsidR="009173F2" w:rsidRDefault="00694806" w:rsidP="006005AC">
      <w:pPr>
        <w:pStyle w:val="Cabealho2"/>
        <w:ind w:left="576" w:hanging="576"/>
      </w:pPr>
      <w:bookmarkStart w:id="94" w:name="_Toc455417497"/>
      <w:r>
        <w:t>Resumo</w:t>
      </w:r>
      <w:bookmarkEnd w:id="94"/>
    </w:p>
    <w:p w:rsidR="008E769F" w:rsidRDefault="006005AC" w:rsidP="00A42238">
      <w:pPr>
        <w:pStyle w:val="Corpodetexto"/>
      </w:pPr>
      <w:r>
        <w:t>Este capítulo teve como objetivo descrever com pormenor todas as etapas ao longo do projeto, as decisões tomadas e as dificuldades encontradas</w:t>
      </w:r>
      <w:r w:rsidR="005C57A3">
        <w:t>.</w:t>
      </w:r>
      <w:r w:rsidR="00366C06">
        <w:t xml:space="preserve"> Assim, c</w:t>
      </w:r>
      <w:r w:rsidR="008E769F">
        <w:t xml:space="preserve">om a </w:t>
      </w:r>
      <w:r w:rsidR="008E769F" w:rsidRPr="008E769F">
        <w:rPr>
          <w:b/>
        </w:rPr>
        <w:t>figura 1</w:t>
      </w:r>
      <w:r w:rsidR="008E705E">
        <w:rPr>
          <w:b/>
        </w:rPr>
        <w:t>7</w:t>
      </w:r>
      <w:r w:rsidR="00366C06">
        <w:t xml:space="preserve"> </w:t>
      </w:r>
      <w:r w:rsidR="00D21F9D">
        <w:t>pretende-se resumir a ordem de execução da aplicação</w:t>
      </w:r>
      <w:r w:rsidR="008E769F">
        <w:t xml:space="preserve">. </w:t>
      </w:r>
    </w:p>
    <w:p w:rsidR="008E769F" w:rsidRDefault="008E769F" w:rsidP="00A42238">
      <w:pPr>
        <w:pStyle w:val="Corpodetexto"/>
      </w:pPr>
    </w:p>
    <w:p w:rsidR="008E769F" w:rsidRDefault="00B61D1E" w:rsidP="00A42238">
      <w:pPr>
        <w:pStyle w:val="Corpodetexto"/>
      </w:pPr>
      <w:r>
        <w:rPr>
          <w:noProof/>
          <w:lang w:eastAsia="pt-PT"/>
        </w:rPr>
        <w:lastRenderedPageBreak/>
        <mc:AlternateContent>
          <mc:Choice Requires="wpg">
            <w:drawing>
              <wp:anchor distT="0" distB="0" distL="114300" distR="114300" simplePos="0" relativeHeight="251718656" behindDoc="0" locked="0" layoutInCell="1" allowOverlap="1" wp14:anchorId="0DBF8268" wp14:editId="06FA9A57">
                <wp:simplePos x="0" y="0"/>
                <wp:positionH relativeFrom="column">
                  <wp:posOffset>643890</wp:posOffset>
                </wp:positionH>
                <wp:positionV relativeFrom="paragraph">
                  <wp:posOffset>635</wp:posOffset>
                </wp:positionV>
                <wp:extent cx="4112260" cy="8207375"/>
                <wp:effectExtent l="0" t="0" r="2540" b="3175"/>
                <wp:wrapTight wrapText="bothSides">
                  <wp:wrapPolygon edited="0">
                    <wp:start x="0" y="0"/>
                    <wp:lineTo x="0" y="21558"/>
                    <wp:lineTo x="21513" y="21558"/>
                    <wp:lineTo x="21513" y="0"/>
                    <wp:lineTo x="0" y="0"/>
                  </wp:wrapPolygon>
                </wp:wrapTight>
                <wp:docPr id="53" name="Grupo 53"/>
                <wp:cNvGraphicFramePr/>
                <a:graphic xmlns:a="http://schemas.openxmlformats.org/drawingml/2006/main">
                  <a:graphicData uri="http://schemas.microsoft.com/office/word/2010/wordprocessingGroup">
                    <wpg:wgp>
                      <wpg:cNvGrpSpPr/>
                      <wpg:grpSpPr>
                        <a:xfrm>
                          <a:off x="0" y="0"/>
                          <a:ext cx="4112260" cy="8207375"/>
                          <a:chOff x="0" y="0"/>
                          <a:chExt cx="4112260" cy="8207375"/>
                        </a:xfrm>
                      </wpg:grpSpPr>
                      <pic:pic xmlns:pic="http://schemas.openxmlformats.org/drawingml/2006/picture">
                        <pic:nvPicPr>
                          <pic:cNvPr id="51" name="Imagem 51" descr="C:\Users\joo_c\Desktop\Indexacao-de-Documentos-Clinicos\Indexacao-de-Documentos-Clinicos\Dissertacao\images\activity_diagram.png"/>
                          <pic:cNvPicPr>
                            <a:picLocks noChangeAspect="1"/>
                          </pic:cNvPicPr>
                        </pic:nvPicPr>
                        <pic:blipFill rotWithShape="1">
                          <a:blip r:embed="rId112">
                            <a:extLst>
                              <a:ext uri="{28A0092B-C50C-407E-A947-70E740481C1C}">
                                <a14:useLocalDpi xmlns:a14="http://schemas.microsoft.com/office/drawing/2010/main" val="0"/>
                              </a:ext>
                            </a:extLst>
                          </a:blip>
                          <a:srcRect t="4660" b="1651"/>
                          <a:stretch/>
                        </pic:blipFill>
                        <pic:spPr bwMode="auto">
                          <a:xfrm>
                            <a:off x="0" y="0"/>
                            <a:ext cx="4112260" cy="7781925"/>
                          </a:xfrm>
                          <a:prstGeom prst="rect">
                            <a:avLst/>
                          </a:prstGeom>
                          <a:noFill/>
                          <a:ln>
                            <a:noFill/>
                          </a:ln>
                          <a:extLst>
                            <a:ext uri="{53640926-AAD7-44D8-BBD7-CCE9431645EC}">
                              <a14:shadowObscured xmlns:a14="http://schemas.microsoft.com/office/drawing/2010/main"/>
                            </a:ext>
                          </a:extLst>
                        </pic:spPr>
                      </pic:pic>
                      <wps:wsp>
                        <wps:cNvPr id="52" name="Caixa de texto 52"/>
                        <wps:cNvSpPr txBox="1"/>
                        <wps:spPr>
                          <a:xfrm>
                            <a:off x="0" y="7839075"/>
                            <a:ext cx="4112260" cy="368300"/>
                          </a:xfrm>
                          <a:prstGeom prst="rect">
                            <a:avLst/>
                          </a:prstGeom>
                          <a:solidFill>
                            <a:prstClr val="white"/>
                          </a:solidFill>
                          <a:ln>
                            <a:noFill/>
                          </a:ln>
                        </wps:spPr>
                        <wps:txbx>
                          <w:txbxContent>
                            <w:p w:rsidR="0025641C" w:rsidRPr="004D5137" w:rsidRDefault="0025641C" w:rsidP="00B61D1E">
                              <w:pPr>
                                <w:pStyle w:val="Legenda"/>
                                <w:jc w:val="center"/>
                                <w:rPr>
                                  <w:noProof/>
                                </w:rPr>
                              </w:pPr>
                              <w:bookmarkStart w:id="95" w:name="_Toc455417552"/>
                              <w:r>
                                <w:t xml:space="preserve">Figura </w:t>
                              </w:r>
                              <w:fldSimple w:instr=" SEQ Figura \* ARABIC ">
                                <w:r w:rsidR="003B3C0D">
                                  <w:rPr>
                                    <w:noProof/>
                                  </w:rPr>
                                  <w:t>17</w:t>
                                </w:r>
                              </w:fldSimple>
                              <w:r>
                                <w:t xml:space="preserve"> - Diagrama de atividades da aplicação</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BF8268" id="Grupo 53" o:spid="_x0000_s1095" style="position:absolute;left:0;text-align:left;margin-left:50.7pt;margin-top:.05pt;width:323.8pt;height:646.25pt;z-index:251718656" coordsize="41122,8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">
                <v:shape id="Imagem 51" o:spid="_x0000_s1096" type="#_x0000_t75" style="position:absolute;width:41122;height:7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">
                  <v:imagedata r:id="rId113" o:title="activity_diagram" croptop="3054f" cropbottom="1082f"/>
                  <v:path arrowok="t"/>
                </v:shape>
                <v:shape id="Caixa de texto 52" o:spid="_x0000_s1097" type="#_x0000_t202" style="position:absolute;top:78390;width:4112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25641C" w:rsidRPr="004D5137" w:rsidRDefault="0025641C" w:rsidP="00B61D1E">
                        <w:pPr>
                          <w:pStyle w:val="Legenda"/>
                          <w:jc w:val="center"/>
                          <w:rPr>
                            <w:noProof/>
                          </w:rPr>
                        </w:pPr>
                        <w:bookmarkStart w:id="96" w:name="_Toc455417552"/>
                        <w:r>
                          <w:t xml:space="preserve">Figura </w:t>
                        </w:r>
                        <w:fldSimple w:instr=" SEQ Figura \* ARABIC ">
                          <w:r w:rsidR="003B3C0D">
                            <w:rPr>
                              <w:noProof/>
                            </w:rPr>
                            <w:t>17</w:t>
                          </w:r>
                        </w:fldSimple>
                        <w:r>
                          <w:t xml:space="preserve"> - Diagrama de atividades da aplicação</w:t>
                        </w:r>
                        <w:bookmarkEnd w:id="96"/>
                      </w:p>
                    </w:txbxContent>
                  </v:textbox>
                </v:shape>
                <w10:wrap type="tight"/>
              </v:group>
            </w:pict>
          </mc:Fallback>
        </mc:AlternateContent>
      </w:r>
    </w:p>
    <w:p w:rsidR="008E769F" w:rsidRDefault="008E769F" w:rsidP="00A42238">
      <w:pPr>
        <w:pStyle w:val="Corpodetexto"/>
      </w:pPr>
    </w:p>
    <w:p w:rsidR="008E769F" w:rsidRDefault="008E769F" w:rsidP="00A42238">
      <w:pPr>
        <w:pStyle w:val="Corpodetexto"/>
      </w:pPr>
    </w:p>
    <w:p w:rsidR="008E769F" w:rsidRDefault="008E769F" w:rsidP="00A42238">
      <w:pPr>
        <w:pStyle w:val="Corpodetexto"/>
      </w:pPr>
    </w:p>
    <w:p w:rsidR="00A816F7" w:rsidRDefault="00A816F7" w:rsidP="00A42238">
      <w:pPr>
        <w:pStyle w:val="Corpodetexto"/>
      </w:pPr>
      <w:r>
        <w:lastRenderedPageBreak/>
        <w:t xml:space="preserve">Inicialmente é feita uma verificação das conexões, ou seja, a aplicação analisa se o </w:t>
      </w:r>
      <w:proofErr w:type="spellStart"/>
      <w:r w:rsidRPr="001A0332">
        <w:rPr>
          <w:i/>
        </w:rPr>
        <w:t>Solr</w:t>
      </w:r>
      <w:proofErr w:type="spellEnd"/>
      <w:r>
        <w:t xml:space="preserve">, o </w:t>
      </w:r>
      <w:proofErr w:type="spellStart"/>
      <w:r w:rsidRPr="001A0332">
        <w:rPr>
          <w:i/>
        </w:rPr>
        <w:t>EHRServer</w:t>
      </w:r>
      <w:proofErr w:type="spellEnd"/>
      <w:r>
        <w:t xml:space="preserve"> e a base de dados da </w:t>
      </w:r>
      <w:proofErr w:type="spellStart"/>
      <w:r>
        <w:t>Glintt</w:t>
      </w:r>
      <w:proofErr w:type="spellEnd"/>
      <w:r>
        <w:t xml:space="preserve"> estão em funcionamento antes de se iniciar os processos essenciais. Após esta verificação, caso estejam todos em funcionamento</w:t>
      </w:r>
      <w:r w:rsidR="001A0332">
        <w:t xml:space="preserve">, a aplicação segue sem problemas, caso </w:t>
      </w:r>
      <w:r w:rsidR="00BA03FB">
        <w:t>pelo menos</w:t>
      </w:r>
      <w:r w:rsidR="001A0332">
        <w:t xml:space="preserve"> um deles não esteja a funcionar, o utilizador recebe uma mensagem a informar do sucedido.</w:t>
      </w:r>
    </w:p>
    <w:p w:rsidR="001A0332" w:rsidRDefault="001A0332" w:rsidP="00A42238">
      <w:pPr>
        <w:pStyle w:val="Corpodetexto"/>
      </w:pPr>
      <w:r>
        <w:t xml:space="preserve">Uma vez concluídas as verificações, entra-se nos processos essenciais. Como primeiro passo é feita uma </w:t>
      </w:r>
      <w:proofErr w:type="spellStart"/>
      <w:r w:rsidRPr="001A0332">
        <w:rPr>
          <w:i/>
        </w:rPr>
        <w:t>query</w:t>
      </w:r>
      <w:proofErr w:type="spellEnd"/>
      <w:r>
        <w:t xml:space="preserve"> à BD de documentos da </w:t>
      </w:r>
      <w:proofErr w:type="spellStart"/>
      <w:r>
        <w:t>Glintt</w:t>
      </w:r>
      <w:proofErr w:type="spellEnd"/>
      <w:r w:rsidR="00BA03FB">
        <w:t xml:space="preserve"> para recolha d</w:t>
      </w:r>
      <w:r w:rsidR="000E2E42">
        <w:t>os dados. O texto integral dos documentos é guardado em memória e os dados demográficos e ids partem para o EHR.</w:t>
      </w:r>
    </w:p>
    <w:p w:rsidR="000E2E42" w:rsidRDefault="000E2E42" w:rsidP="00A42238">
      <w:pPr>
        <w:pStyle w:val="Corpodetexto"/>
      </w:pPr>
      <w:r>
        <w:t>Para os dados essenciais de um doente (primeiro e ú</w:t>
      </w:r>
      <w:r w:rsidR="00E23AB6">
        <w:t>ltimo nome,</w:t>
      </w:r>
      <w:r>
        <w:t xml:space="preserve"> data de nascimento</w:t>
      </w:r>
      <w:r w:rsidR="00E23AB6">
        <w:t xml:space="preserve">, sexo, </w:t>
      </w:r>
      <w:proofErr w:type="spellStart"/>
      <w:r w:rsidR="00E23AB6">
        <w:t>etc</w:t>
      </w:r>
      <w:proofErr w:type="spellEnd"/>
      <w:r>
        <w:t xml:space="preserve">) e, </w:t>
      </w:r>
      <w:r w:rsidR="00E23AB6">
        <w:t>através dos pedidos REST do</w:t>
      </w:r>
      <w:r>
        <w:t xml:space="preserve"> </w:t>
      </w:r>
      <w:proofErr w:type="spellStart"/>
      <w:r w:rsidRPr="00E23AB6">
        <w:rPr>
          <w:i/>
        </w:rPr>
        <w:t>EHRServer</w:t>
      </w:r>
      <w:proofErr w:type="spellEnd"/>
      <w:r w:rsidR="00E23AB6">
        <w:t xml:space="preserve">, são submetidos os pacientes. É de lembrar que aqui ainda não estão a ser utilizados arquétipos ou </w:t>
      </w:r>
      <w:proofErr w:type="spellStart"/>
      <w:r w:rsidR="00E23AB6" w:rsidRPr="00E23AB6">
        <w:rPr>
          <w:i/>
        </w:rPr>
        <w:t>templates</w:t>
      </w:r>
      <w:proofErr w:type="spellEnd"/>
      <w:r w:rsidR="00E23AB6">
        <w:t xml:space="preserve">, apenas se está a submeter dados essenciais para o </w:t>
      </w:r>
      <w:proofErr w:type="spellStart"/>
      <w:r w:rsidR="00E23AB6" w:rsidRPr="00E23AB6">
        <w:rPr>
          <w:i/>
        </w:rPr>
        <w:t>EHRServer</w:t>
      </w:r>
      <w:proofErr w:type="spellEnd"/>
      <w:r w:rsidR="00E23AB6">
        <w:t xml:space="preserve"> poder identificar o doente.</w:t>
      </w:r>
    </w:p>
    <w:p w:rsidR="00E23AB6" w:rsidRDefault="00E23AB6" w:rsidP="00A42238">
      <w:pPr>
        <w:pStyle w:val="Corpodetexto"/>
      </w:pPr>
      <w:r>
        <w:t xml:space="preserve">Posteriormente, a informação dos pacientes é preenchida num </w:t>
      </w:r>
      <w:proofErr w:type="spellStart"/>
      <w:r>
        <w:t>xml</w:t>
      </w:r>
      <w:proofErr w:type="spellEnd"/>
      <w:r>
        <w:t xml:space="preserve"> necessário para a submissão dos dados através do pedido REST seguinte. Uma vez preenchido o </w:t>
      </w:r>
      <w:proofErr w:type="spellStart"/>
      <w:r>
        <w:t>xml</w:t>
      </w:r>
      <w:proofErr w:type="spellEnd"/>
      <w:r>
        <w:t xml:space="preserve"> é feita a sua submissão no </w:t>
      </w:r>
      <w:proofErr w:type="spellStart"/>
      <w:r w:rsidRPr="00E23AB6">
        <w:rPr>
          <w:i/>
        </w:rPr>
        <w:t>EHRServer</w:t>
      </w:r>
      <w:proofErr w:type="spellEnd"/>
      <w:r>
        <w:t xml:space="preserve">. Estes dados que vão no </w:t>
      </w:r>
      <w:proofErr w:type="spellStart"/>
      <w:r>
        <w:t>xml</w:t>
      </w:r>
      <w:proofErr w:type="spellEnd"/>
      <w:r>
        <w:t xml:space="preserve"> já seguem o </w:t>
      </w:r>
      <w:proofErr w:type="spellStart"/>
      <w:r w:rsidRPr="00E23AB6">
        <w:rPr>
          <w:i/>
        </w:rPr>
        <w:t>template</w:t>
      </w:r>
      <w:proofErr w:type="spellEnd"/>
      <w:r>
        <w:t>. Após esta submissão o processo de mapeamento encontra-se concluído.</w:t>
      </w:r>
    </w:p>
    <w:p w:rsidR="0059453A" w:rsidRDefault="0059453A" w:rsidP="00335B39">
      <w:pPr>
        <w:pStyle w:val="Corpodetexto"/>
      </w:pPr>
      <w:r>
        <w:t xml:space="preserve">Por fim segue-se o processo de indexação, o qual após recolher os dados submetidos no EHR, indexa-os juntamente com o texto integral do documento armazenado em memória. </w:t>
      </w:r>
      <w:r w:rsidR="00335B39">
        <w:t>Para a indexação são editados ficheiros</w:t>
      </w:r>
      <w:r w:rsidR="00800086">
        <w:t xml:space="preserve"> de configuração do </w:t>
      </w:r>
      <w:proofErr w:type="spellStart"/>
      <w:r w:rsidR="00800086" w:rsidRPr="00800086">
        <w:rPr>
          <w:i/>
        </w:rPr>
        <w:t>Solr</w:t>
      </w:r>
      <w:proofErr w:type="spellEnd"/>
      <w:r w:rsidR="00800086">
        <w:t xml:space="preserve"> </w:t>
      </w:r>
      <w:r w:rsidR="00335B39">
        <w:t>onde são definidos os parâmetros da mesma.</w:t>
      </w:r>
    </w:p>
    <w:p w:rsidR="000C2795" w:rsidRDefault="0059453A" w:rsidP="00335B39">
      <w:pPr>
        <w:pStyle w:val="Corpodetexto"/>
      </w:pPr>
      <w:r>
        <w:t>Como é possível observar há um armazenamento temporário de dados em memória, o que não permite que esta execução seja feita com todos os dados de uma vez. Por esta razão a execução está dividida em partições, ou seja, este processo repete-se várias vezes até indexar todos os dados.</w:t>
      </w:r>
    </w:p>
    <w:p w:rsidR="00BA03FB" w:rsidRDefault="00BA03FB" w:rsidP="00335B39">
      <w:pPr>
        <w:pStyle w:val="Corpodetexto"/>
      </w:pPr>
      <w:r>
        <w:t xml:space="preserve">O tamanho das partições é definido pelos utilizadores </w:t>
      </w:r>
      <w:r w:rsidR="009A527A">
        <w:t>no</w:t>
      </w:r>
      <w:r>
        <w:t xml:space="preserve"> ficheiro </w:t>
      </w:r>
      <w:proofErr w:type="spellStart"/>
      <w:r w:rsidRPr="003F4BE9">
        <w:rPr>
          <w:b/>
        </w:rPr>
        <w:t>Web.config</w:t>
      </w:r>
      <w:proofErr w:type="spellEnd"/>
      <w:r>
        <w:t>. Este tamanho representa o número de documentos que são lidos em cada partição, ou seja, se uma partição é de tamanho 100 significa que 100 documentos são lidos da base de dados.</w:t>
      </w:r>
      <w:r w:rsidR="00D460B6">
        <w:t xml:space="preserve"> Quando nos diagramas se refere a parte dos dados está-se a falar das partições. Por exemplo, recolha de parte dos dados da BD de documentos da </w:t>
      </w:r>
      <w:proofErr w:type="spellStart"/>
      <w:r w:rsidR="00D460B6">
        <w:t>Glintt</w:t>
      </w:r>
      <w:proofErr w:type="spellEnd"/>
      <w:r w:rsidR="00D460B6">
        <w:t xml:space="preserve"> pode significar que apenas 500 documentos estão a ser lidos, enquanto que os restantes serão lidos no próximo ciclo de execução.</w:t>
      </w:r>
    </w:p>
    <w:p w:rsidR="0078373C" w:rsidRDefault="0078373C" w:rsidP="00335B39">
      <w:pPr>
        <w:pStyle w:val="Corpodetexto"/>
      </w:pPr>
      <w:r>
        <w:t xml:space="preserve">A leitura de um documento de cada vez poderia ser uma solução muito mais simples para resolver o problema de memória, no entanto não é possível, pois ao ler os dados do EHR está-se a abrir uma nova conexão </w:t>
      </w:r>
      <w:r w:rsidR="00665D2F">
        <w:t>à base de dados</w:t>
      </w:r>
      <w:r w:rsidR="009A527A">
        <w:t xml:space="preserve"> (além da conexão </w:t>
      </w:r>
      <w:r w:rsidR="00EE493E">
        <w:t xml:space="preserve">à BD de documentos da </w:t>
      </w:r>
      <w:proofErr w:type="spellStart"/>
      <w:r w:rsidR="00EE493E">
        <w:t>Gl</w:t>
      </w:r>
      <w:r w:rsidR="009A527A">
        <w:t>intt</w:t>
      </w:r>
      <w:proofErr w:type="spellEnd"/>
      <w:r w:rsidR="009A527A">
        <w:t xml:space="preserve"> já aberta)</w:t>
      </w:r>
      <w:r w:rsidR="00665D2F">
        <w:t>, o que provoca o lançamento de uma exceção indica</w:t>
      </w:r>
      <w:r w:rsidR="00A95E55">
        <w:t xml:space="preserve">tiva da impossibilidade de ter duas conexões abertas ao mesmo tempo. O aparecimento desta exceção na prática não é tão trivial, no entanto é normal que aconteça uma vez que as </w:t>
      </w:r>
      <w:proofErr w:type="spellStart"/>
      <w:r w:rsidR="00A95E55" w:rsidRPr="00A95E55">
        <w:rPr>
          <w:i/>
        </w:rPr>
        <w:t>queries</w:t>
      </w:r>
      <w:proofErr w:type="spellEnd"/>
      <w:r w:rsidR="00A95E55">
        <w:t xml:space="preserve"> feitas às duas bases de dados estão dependentes umas das outras. Por esta razão foi adotada uma estratégia por partições.</w:t>
      </w:r>
    </w:p>
    <w:p w:rsidR="00335B39" w:rsidRDefault="00B61D1E" w:rsidP="00335B39">
      <w:pPr>
        <w:pStyle w:val="Corpodetexto"/>
      </w:pPr>
      <w:r>
        <w:lastRenderedPageBreak/>
        <w:t>Após</w:t>
      </w:r>
      <w:r w:rsidR="00335B39">
        <w:t xml:space="preserve"> todos os dados serem indexados, a aplicação está pronta a ser usada pelo utilizador. Neste sentido, após uma pesquisa feita pelo mesmo, segue-se a construção da </w:t>
      </w:r>
      <w:proofErr w:type="spellStart"/>
      <w:r w:rsidR="00335B39" w:rsidRPr="00335B39">
        <w:rPr>
          <w:i/>
        </w:rPr>
        <w:t>query</w:t>
      </w:r>
      <w:proofErr w:type="spellEnd"/>
      <w:r w:rsidR="00335B39">
        <w:t xml:space="preserve">, a </w:t>
      </w:r>
      <w:r w:rsidR="00EE2660">
        <w:t xml:space="preserve">ordenação </w:t>
      </w:r>
      <w:r w:rsidR="00335B39">
        <w:t xml:space="preserve">dos resultados e a </w:t>
      </w:r>
      <w:r w:rsidR="00EE2660">
        <w:t>respetiva formatação</w:t>
      </w:r>
      <w:r w:rsidR="00335B39">
        <w:t>. No fim os resultados são apresentados na interface, a qual permite ao utilizador visualizar tanto dados demográficos como dados documentais.</w:t>
      </w:r>
    </w:p>
    <w:p w:rsidR="00477945" w:rsidRDefault="000C2795" w:rsidP="00A42238">
      <w:pPr>
        <w:pStyle w:val="Corpodetexto"/>
      </w:pPr>
      <w:r>
        <w:rPr>
          <w:noProof/>
          <w:lang w:eastAsia="pt-PT"/>
        </w:rPr>
        <mc:AlternateContent>
          <mc:Choice Requires="wpg">
            <w:drawing>
              <wp:anchor distT="0" distB="0" distL="114300" distR="114300" simplePos="0" relativeHeight="251771904" behindDoc="0" locked="0" layoutInCell="1" allowOverlap="1" wp14:anchorId="56FFA4D1" wp14:editId="2862BC05">
                <wp:simplePos x="0" y="0"/>
                <wp:positionH relativeFrom="margin">
                  <wp:align>right</wp:align>
                </wp:positionH>
                <wp:positionV relativeFrom="paragraph">
                  <wp:posOffset>0</wp:posOffset>
                </wp:positionV>
                <wp:extent cx="5398770" cy="3825875"/>
                <wp:effectExtent l="0" t="0" r="0" b="3175"/>
                <wp:wrapTight wrapText="bothSides">
                  <wp:wrapPolygon edited="0">
                    <wp:start x="0" y="0"/>
                    <wp:lineTo x="0" y="21510"/>
                    <wp:lineTo x="21493" y="21510"/>
                    <wp:lineTo x="21493" y="0"/>
                    <wp:lineTo x="0" y="0"/>
                  </wp:wrapPolygon>
                </wp:wrapTight>
                <wp:docPr id="45" name="Grupo 45"/>
                <wp:cNvGraphicFramePr/>
                <a:graphic xmlns:a="http://schemas.openxmlformats.org/drawingml/2006/main">
                  <a:graphicData uri="http://schemas.microsoft.com/office/word/2010/wordprocessingGroup">
                    <wpg:wgp>
                      <wpg:cNvGrpSpPr/>
                      <wpg:grpSpPr>
                        <a:xfrm>
                          <a:off x="0" y="0"/>
                          <a:ext cx="5398770" cy="3825875"/>
                          <a:chOff x="0" y="0"/>
                          <a:chExt cx="5398770" cy="3825875"/>
                        </a:xfrm>
                      </wpg:grpSpPr>
                      <pic:pic xmlns:pic="http://schemas.openxmlformats.org/drawingml/2006/picture">
                        <pic:nvPicPr>
                          <pic:cNvPr id="43" name="Imagem 43" descr="C:\Users\joo_c\Desktop\Indexacao-de-Documentos-Clinicos\Indexacao-de-Documentos-Clinicos\Dissertacao\images\activity_update.png"/>
                          <pic:cNvPicPr>
                            <a:picLocks noChangeAspect="1"/>
                          </pic:cNvPicPr>
                        </pic:nvPicPr>
                        <pic:blipFill rotWithShape="1">
                          <a:blip r:embed="rId114">
                            <a:extLst>
                              <a:ext uri="{28A0092B-C50C-407E-A947-70E740481C1C}">
                                <a14:useLocalDpi xmlns:a14="http://schemas.microsoft.com/office/drawing/2010/main" val="0"/>
                              </a:ext>
                            </a:extLst>
                          </a:blip>
                          <a:srcRect t="10209" b="3014"/>
                          <a:stretch/>
                        </pic:blipFill>
                        <pic:spPr bwMode="auto">
                          <a:xfrm>
                            <a:off x="0" y="0"/>
                            <a:ext cx="5398770" cy="3400425"/>
                          </a:xfrm>
                          <a:prstGeom prst="rect">
                            <a:avLst/>
                          </a:prstGeom>
                          <a:noFill/>
                          <a:ln>
                            <a:noFill/>
                          </a:ln>
                          <a:extLst>
                            <a:ext uri="{53640926-AAD7-44D8-BBD7-CCE9431645EC}">
                              <a14:shadowObscured xmlns:a14="http://schemas.microsoft.com/office/drawing/2010/main"/>
                            </a:ext>
                          </a:extLst>
                        </pic:spPr>
                      </pic:pic>
                      <wps:wsp>
                        <wps:cNvPr id="44" name="Caixa de texto 44"/>
                        <wps:cNvSpPr txBox="1"/>
                        <wps:spPr>
                          <a:xfrm>
                            <a:off x="0" y="3457575"/>
                            <a:ext cx="5398770" cy="368300"/>
                          </a:xfrm>
                          <a:prstGeom prst="rect">
                            <a:avLst/>
                          </a:prstGeom>
                          <a:solidFill>
                            <a:prstClr val="white"/>
                          </a:solidFill>
                          <a:ln>
                            <a:noFill/>
                          </a:ln>
                        </wps:spPr>
                        <wps:txbx>
                          <w:txbxContent>
                            <w:p w:rsidR="0025641C" w:rsidRPr="00CB25C0" w:rsidRDefault="0025641C" w:rsidP="000C2795">
                              <w:pPr>
                                <w:pStyle w:val="Legenda"/>
                                <w:jc w:val="center"/>
                                <w:rPr>
                                  <w:noProof/>
                                </w:rPr>
                              </w:pPr>
                              <w:bookmarkStart w:id="97" w:name="_Toc455417553"/>
                              <w:r>
                                <w:t xml:space="preserve">Figura </w:t>
                              </w:r>
                              <w:fldSimple w:instr=" SEQ Figura \* ARABIC ">
                                <w:r w:rsidR="003B3C0D">
                                  <w:rPr>
                                    <w:noProof/>
                                  </w:rPr>
                                  <w:t>18</w:t>
                                </w:r>
                              </w:fldSimple>
                              <w:r>
                                <w:t xml:space="preserve"> - Diagrama de atividades para a atualização de índice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FFA4D1" id="Grupo 45" o:spid="_x0000_s1098" style="position:absolute;left:0;text-align:left;margin-left:373.9pt;margin-top:0;width:425.1pt;height:301.25pt;z-index:251771904;mso-position-horizontal:right;mso-position-horizontal-relative:margin" coordsize="53987,38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">
                <v:shape id="Imagem 43" o:spid="_x0000_s1099" type="#_x0000_t75" style="position:absolute;width:53987;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">
                  <v:imagedata r:id="rId115" o:title="activity_update" croptop="6691f" cropbottom="1975f"/>
                  <v:path arrowok="t"/>
                </v:shape>
                <v:shape id="Caixa de texto 44" o:spid="_x0000_s1100" type="#_x0000_t202" style="position:absolute;top:34575;width:5398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25641C" w:rsidRPr="00CB25C0" w:rsidRDefault="0025641C" w:rsidP="000C2795">
                        <w:pPr>
                          <w:pStyle w:val="Legenda"/>
                          <w:jc w:val="center"/>
                          <w:rPr>
                            <w:noProof/>
                          </w:rPr>
                        </w:pPr>
                        <w:bookmarkStart w:id="98" w:name="_Toc455417553"/>
                        <w:r>
                          <w:t xml:space="preserve">Figura </w:t>
                        </w:r>
                        <w:fldSimple w:instr=" SEQ Figura \* ARABIC ">
                          <w:r w:rsidR="003B3C0D">
                            <w:rPr>
                              <w:noProof/>
                            </w:rPr>
                            <w:t>18</w:t>
                          </w:r>
                        </w:fldSimple>
                        <w:r>
                          <w:t xml:space="preserve"> - Diagrama de atividades para a atualização de índices</w:t>
                        </w:r>
                        <w:bookmarkEnd w:id="98"/>
                      </w:p>
                    </w:txbxContent>
                  </v:textbox>
                </v:shape>
                <w10:wrap type="tight" anchorx="margin"/>
              </v:group>
            </w:pict>
          </mc:Fallback>
        </mc:AlternateContent>
      </w:r>
      <w:r w:rsidR="006E51E4">
        <w:t>Ao longo do tempo são feitas verificações para analisar se novos da</w:t>
      </w:r>
      <w:r w:rsidR="00BA6603">
        <w:t xml:space="preserve">dos necessitam de ser indexados, como pode ser observado pela </w:t>
      </w:r>
      <w:r w:rsidR="00BA6603" w:rsidRPr="00BA6603">
        <w:rPr>
          <w:b/>
        </w:rPr>
        <w:t>figura 1</w:t>
      </w:r>
      <w:r w:rsidR="008E705E">
        <w:rPr>
          <w:b/>
        </w:rPr>
        <w:t>8</w:t>
      </w:r>
      <w:r w:rsidR="00BA6603">
        <w:t>.</w:t>
      </w:r>
      <w:r w:rsidR="006E51E4">
        <w:t xml:space="preserve"> Caso existam novos dados estes seguem o percurso desde a recolha de dados da BD documentos da </w:t>
      </w:r>
      <w:proofErr w:type="spellStart"/>
      <w:r w:rsidR="006E51E4">
        <w:t>Glintt</w:t>
      </w:r>
      <w:proofErr w:type="spellEnd"/>
      <w:r w:rsidR="006E51E4">
        <w:t xml:space="preserve"> até ao final do processo.</w:t>
      </w:r>
      <w:r w:rsidR="0083089A">
        <w:t xml:space="preserve"> Uma vez no final do processo, </w:t>
      </w:r>
      <w:r w:rsidR="00C45F71">
        <w:t>os índices ficam atualizados</w:t>
      </w:r>
      <w:r w:rsidR="0083089A">
        <w:t xml:space="preserve">. Após esta etapa a aplicação espera x tempo (definido pelo utilizador no </w:t>
      </w:r>
      <w:proofErr w:type="spellStart"/>
      <w:r w:rsidR="0083089A" w:rsidRPr="003F4BE9">
        <w:rPr>
          <w:b/>
        </w:rPr>
        <w:t>Web.config</w:t>
      </w:r>
      <w:proofErr w:type="spellEnd"/>
      <w:r w:rsidR="0083089A">
        <w:t>) at</w:t>
      </w:r>
      <w:r w:rsidR="003F4BE9">
        <w:t>é nova verificação</w:t>
      </w:r>
      <w:r w:rsidR="0083089A">
        <w:t>.</w:t>
      </w:r>
    </w:p>
    <w:p w:rsidR="00477945" w:rsidRPr="00EF29B2" w:rsidRDefault="00477945" w:rsidP="00B302BC">
      <w:pPr>
        <w:pStyle w:val="Corpodetexto"/>
        <w:ind w:firstLine="0"/>
        <w:sectPr w:rsidR="00477945" w:rsidRPr="00EF29B2" w:rsidSect="007C5F7C">
          <w:headerReference w:type="even" r:id="rId116"/>
          <w:headerReference w:type="default" r:id="rId117"/>
          <w:footerReference w:type="even" r:id="rId118"/>
          <w:footerReference w:type="default" r:id="rId119"/>
          <w:headerReference w:type="first" r:id="rId120"/>
          <w:type w:val="oddPage"/>
          <w:pgSz w:w="11905" w:h="16837"/>
          <w:pgMar w:top="1701" w:right="1701" w:bottom="1701" w:left="1701" w:header="794" w:footer="1134" w:gutter="0"/>
          <w:lnNumType w:countBy="2"/>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99" w:name="_Toc455417498"/>
      <w:r>
        <w:t>Simulação e Resultados</w:t>
      </w:r>
      <w:bookmarkEnd w:id="99"/>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100" w:name="_Toc455417499"/>
      <w:r>
        <w:t>Introdução</w:t>
      </w:r>
      <w:bookmarkEnd w:id="100"/>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 xml:space="preserve">principalmente para observar se os tempos de indexação e de mapeamento entre os dados da BD de documentos da </w:t>
      </w:r>
      <w:proofErr w:type="spellStart"/>
      <w:r w:rsidR="007C0A3B">
        <w:rPr>
          <w:color w:val="000000" w:themeColor="text1"/>
        </w:rPr>
        <w:t>Glintt</w:t>
      </w:r>
      <w:proofErr w:type="spellEnd"/>
      <w:r w:rsidR="007C0A3B">
        <w:rPr>
          <w:color w:val="000000" w:themeColor="text1"/>
        </w:rPr>
        <w:t xml:space="preserve">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101" w:name="_Toc455417500"/>
      <w:r>
        <w:t>Cenário</w:t>
      </w:r>
      <w:bookmarkEnd w:id="101"/>
    </w:p>
    <w:p w:rsidR="00EB2343" w:rsidRDefault="00EB2343" w:rsidP="009173F2">
      <w:pPr>
        <w:rPr>
          <w:color w:val="000000" w:themeColor="text1"/>
        </w:rPr>
      </w:pPr>
      <w:r>
        <w:rPr>
          <w:color w:val="000000" w:themeColor="text1"/>
        </w:rPr>
        <w:t xml:space="preserve">Para os testes realizados foram utilizados cerca de 3680 documentos da BD de documentos da </w:t>
      </w:r>
      <w:proofErr w:type="spellStart"/>
      <w:r>
        <w:rPr>
          <w:color w:val="000000" w:themeColor="text1"/>
        </w:rPr>
        <w:t>Glintt</w:t>
      </w:r>
      <w:proofErr w:type="spellEnd"/>
      <w:r>
        <w:rPr>
          <w:color w:val="000000" w:themeColor="text1"/>
        </w:rPr>
        <w:t xml:space="preserve">. Além disto, com o fim de testar se diferentes máquinas, com diferentes características, </w:t>
      </w:r>
      <w:r>
        <w:rPr>
          <w:color w:val="000000" w:themeColor="text1"/>
        </w:rPr>
        <w:lastRenderedPageBreak/>
        <w:t>apresentam tempos de execuç</w:t>
      </w:r>
      <w:r w:rsidR="003E339D">
        <w:rPr>
          <w:color w:val="000000" w:themeColor="text1"/>
        </w:rPr>
        <w:t>ão diferentes, foram realizadas experiências em duas máquinas com características diferentes.</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A26A03">
              <w:rPr>
                <w:color w:val="000000" w:themeColor="text1"/>
              </w:rPr>
              <w:t>Genuine</w:t>
            </w:r>
            <w:proofErr w:type="spellEnd"/>
            <w:r w:rsidRPr="00A26A03">
              <w:rPr>
                <w:color w:val="000000" w:themeColor="text1"/>
              </w:rPr>
              <w:t xml:space="preserv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102" w:name="_Toc455417533"/>
      <w:r>
        <w:t xml:space="preserve">Tabela </w:t>
      </w:r>
      <w:fldSimple w:instr=" SEQ Tabela \* ARABIC ">
        <w:r w:rsidR="003B3C0D">
          <w:rPr>
            <w:noProof/>
          </w:rPr>
          <w:t>5</w:t>
        </w:r>
      </w:fldSimple>
      <w:r>
        <w:t xml:space="preserve"> - Características das máquinas</w:t>
      </w:r>
      <w:bookmarkEnd w:id="102"/>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w:t>
      </w:r>
      <w:proofErr w:type="spellStart"/>
      <w:r w:rsidR="00B64D81">
        <w:rPr>
          <w:color w:val="000000" w:themeColor="text1"/>
        </w:rPr>
        <w:t>Pazos</w:t>
      </w:r>
      <w:proofErr w:type="spellEnd"/>
      <w:r w:rsidR="00B64D81">
        <w:rPr>
          <w:color w:val="000000" w:themeColor="text1"/>
        </w:rPr>
        <w:t xml:space="preserve"> </w:t>
      </w:r>
      <w:r w:rsidR="00041D78">
        <w:rPr>
          <w:color w:val="000000" w:themeColor="text1"/>
        </w:rPr>
        <w:t>obteve-se a seguinte informaç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w:t>
      </w:r>
      <w:r w:rsidR="00041D78">
        <w:rPr>
          <w:color w:val="000000" w:themeColor="text1"/>
        </w:rPr>
        <w:t>da mesma</w:t>
      </w:r>
      <w:r>
        <w:rPr>
          <w:color w:val="000000" w:themeColor="text1"/>
        </w:rPr>
        <w:t>.</w:t>
      </w:r>
      <w:r w:rsidR="00C06BB7">
        <w:rPr>
          <w:color w:val="000000" w:themeColor="text1"/>
        </w:rPr>
        <w:t xml:space="preserve"> </w:t>
      </w:r>
      <w:r w:rsidR="00A3071E">
        <w:rPr>
          <w:color w:val="000000" w:themeColor="text1"/>
        </w:rPr>
        <w:t xml:space="preserve">Assim sendo, </w:t>
      </w:r>
      <w:r w:rsidR="00041D78">
        <w:rPr>
          <w:color w:val="000000" w:themeColor="text1"/>
        </w:rPr>
        <w:t>foram</w:t>
      </w:r>
      <w:r w:rsidR="00A3071E">
        <w:rPr>
          <w:color w:val="000000" w:themeColor="text1"/>
        </w:rPr>
        <w:t xml:space="preserve">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w:t>
      </w:r>
      <w:r w:rsidR="00041D78">
        <w:rPr>
          <w:color w:val="000000" w:themeColor="text1"/>
        </w:rPr>
        <w:t xml:space="preserve"> os resultados experimentais dos testes efetuados</w:t>
      </w:r>
      <w:r>
        <w:rPr>
          <w:color w:val="000000" w:themeColor="text1"/>
        </w:rPr>
        <w:t>.</w:t>
      </w:r>
    </w:p>
    <w:p w:rsidR="009173F2" w:rsidRDefault="009173F2" w:rsidP="00BC7B80">
      <w:pPr>
        <w:pStyle w:val="Cabealho2"/>
      </w:pPr>
      <w:bookmarkStart w:id="103" w:name="_Toc455417501"/>
      <w:r>
        <w:t>Resultados Experimentais</w:t>
      </w:r>
      <w:bookmarkEnd w:id="103"/>
    </w:p>
    <w:tbl>
      <w:tblPr>
        <w:tblStyle w:val="TabelaSimples1"/>
        <w:tblW w:w="9109" w:type="dxa"/>
        <w:jc w:val="center"/>
        <w:tblLayout w:type="fixed"/>
        <w:tblLook w:val="04A0" w:firstRow="1" w:lastRow="0" w:firstColumn="1" w:lastColumn="0" w:noHBand="0" w:noVBand="1"/>
      </w:tblPr>
      <w:tblGrid>
        <w:gridCol w:w="2709"/>
        <w:gridCol w:w="1182"/>
        <w:gridCol w:w="1109"/>
        <w:gridCol w:w="1112"/>
        <w:gridCol w:w="999"/>
        <w:gridCol w:w="999"/>
        <w:gridCol w:w="999"/>
      </w:tblGrid>
      <w:tr w:rsidR="00BC7B80" w:rsidTr="00FF3D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3403"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FF3D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110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110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FF3DD8">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110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3seg</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5seg</w:t>
            </w:r>
          </w:p>
        </w:tc>
        <w:tc>
          <w:tcPr>
            <w:tcW w:w="999" w:type="dxa"/>
            <w:shd w:val="clear" w:color="auto" w:fill="auto"/>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rsidRPr="00B360DD">
              <w:t>40seg</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6</w:t>
            </w:r>
            <w:r w:rsidR="00A9065E">
              <w:t>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FF3D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1109" w:type="dxa"/>
          </w:tcPr>
          <w:p w:rsidR="00BC7B80" w:rsidRDefault="00DB503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2h</w:t>
            </w:r>
            <w:r w:rsidR="00FF3DD8">
              <w:t>0</w:t>
            </w:r>
            <w:r>
              <w:t>4min</w:t>
            </w:r>
          </w:p>
        </w:tc>
        <w:tc>
          <w:tcPr>
            <w:tcW w:w="1109" w:type="dxa"/>
          </w:tcPr>
          <w:p w:rsidR="00BC7B80" w:rsidRDefault="00B360DD"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37min</w:t>
            </w: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D91A81"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56</w:t>
            </w:r>
            <w:r w:rsidR="00823781">
              <w:t>min</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FF3DD8">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110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h</w:t>
            </w:r>
            <w:r w:rsidR="00FF3DD8">
              <w:t>0</w:t>
            </w:r>
            <w:r>
              <w:t>5min</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38min</w:t>
            </w: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57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D41CF1" w:rsidRDefault="00F14DFD" w:rsidP="00D41CF1">
      <w:pPr>
        <w:pStyle w:val="Legenda"/>
        <w:jc w:val="center"/>
      </w:pPr>
      <w:bookmarkStart w:id="104" w:name="_Toc455417534"/>
      <w:r>
        <w:t xml:space="preserve">Tabela </w:t>
      </w:r>
      <w:fldSimple w:instr=" SEQ Tabela \* ARABIC ">
        <w:r w:rsidR="003B3C0D">
          <w:rPr>
            <w:noProof/>
          </w:rPr>
          <w:t>6</w:t>
        </w:r>
      </w:fldSimple>
      <w:r>
        <w:t xml:space="preserve"> - Resultados Experimentais</w:t>
      </w:r>
      <w:bookmarkEnd w:id="104"/>
    </w:p>
    <w:p w:rsidR="000D353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w:t>
      </w:r>
      <w:r w:rsidR="009D2D14">
        <w:t>obtidos n</w:t>
      </w:r>
      <w:r w:rsidR="0010080E">
        <w:t xml:space="preserve">a </w:t>
      </w:r>
      <w:r w:rsidR="0010080E" w:rsidRPr="00306A7F">
        <w:rPr>
          <w:b/>
        </w:rPr>
        <w:t>máquina 2</w:t>
      </w:r>
      <w:r w:rsidR="0010080E">
        <w:t xml:space="preserve">. </w:t>
      </w:r>
      <w:r w:rsidR="00306A7F">
        <w:t xml:space="preserve">Assim </w:t>
      </w:r>
      <w:r w:rsidR="00D4236C">
        <w:t>valida-se</w:t>
      </w:r>
      <w:r w:rsidR="0010080E">
        <w:t xml:space="preserve"> a afirmação de Pablo </w:t>
      </w:r>
      <w:proofErr w:type="spellStart"/>
      <w:r w:rsidR="0010080E">
        <w:t>Pazos</w:t>
      </w:r>
      <w:proofErr w:type="spellEnd"/>
      <w:r w:rsidR="0010080E">
        <w:t>, que a velocidade do processo de submissão de dados no EHR</w:t>
      </w:r>
      <w:r w:rsidR="00306A7F">
        <w:t xml:space="preserve"> (mapeamento)</w:t>
      </w:r>
      <w:r w:rsidR="0010080E">
        <w:t xml:space="preserve"> depende grande</w:t>
      </w:r>
      <w:r w:rsidR="000D3536">
        <w:t xml:space="preserve">mente </w:t>
      </w:r>
      <w:r w:rsidR="0010080E">
        <w:t xml:space="preserve">do </w:t>
      </w:r>
      <w:r w:rsidR="0010080E" w:rsidRPr="0010080E">
        <w:rPr>
          <w:i/>
        </w:rPr>
        <w:t>hardware</w:t>
      </w:r>
      <w:r w:rsidR="0010080E">
        <w:t xml:space="preserve">. </w:t>
      </w:r>
      <w:r w:rsidR="009D2D14">
        <w:t>O processo de indexação também é afetado com esta mudança de máquina, no entanto como este é bem mais rápido que o processo de mapeamento, as diferenças não se fazem sentir na execução da aplicação.</w:t>
      </w:r>
    </w:p>
    <w:p w:rsidR="00306A7F" w:rsidRDefault="009D2D14" w:rsidP="00AF0779">
      <w:pPr>
        <w:pStyle w:val="Corpodetexto"/>
      </w:pPr>
      <w:r>
        <w:t xml:space="preserve">Analisando agora </w:t>
      </w:r>
      <w:r w:rsidR="00C6045A">
        <w:t>o tamanho das partições</w:t>
      </w:r>
      <w:r w:rsidR="00AF0779">
        <w:t xml:space="preserve">, </w:t>
      </w:r>
      <w:r w:rsidR="00C33F4A">
        <w:t xml:space="preserve">e falando apenas do processo de mapeamento, </w:t>
      </w:r>
      <w:r w:rsidR="00AF0779">
        <w:t>é possível observar que do tamanho 100 para 500 em ambas as máquinas h</w:t>
      </w:r>
      <w:r w:rsidR="00693194">
        <w:t>á um aumento</w:t>
      </w:r>
      <w:r w:rsidR="00AF0779">
        <w:t xml:space="preserve"> da velocidade de execução.</w:t>
      </w:r>
      <w:r w:rsidR="00693194">
        <w:t xml:space="preserve"> Isto acontece, pois, ao aumentar o tamanho das partições, a quantidade de vezes que todos os processos executam é menor. No caso do tamanho 100 a quantidade de vezes que os processos executam é superior, </w:t>
      </w:r>
      <w:r w:rsidR="00C33F4A">
        <w:t>diminuindo</w:t>
      </w:r>
      <w:r w:rsidR="00693194">
        <w:t xml:space="preserve"> com isto a velocidade de execução da aplicação. Sendo assim, então porque não</w:t>
      </w:r>
      <w:r w:rsidR="0031289F">
        <w:t xml:space="preserve"> há</w:t>
      </w:r>
      <w:r w:rsidR="00693194">
        <w:t xml:space="preserve"> aumento da velocidade quando o tamanho das partições é 1000?</w:t>
      </w:r>
    </w:p>
    <w:p w:rsidR="00693194" w:rsidRDefault="0031289F" w:rsidP="00AF0779">
      <w:pPr>
        <w:pStyle w:val="Corpodetexto"/>
      </w:pPr>
      <w:r>
        <w:t xml:space="preserve">Ao aumentar em demasia o tamanho das partições cria diversas desvantagens em vários pontos da execução. Por exemplo, na recolha de dados da BD de documentos da </w:t>
      </w:r>
      <w:proofErr w:type="spellStart"/>
      <w:r>
        <w:t>Glintt</w:t>
      </w:r>
      <w:proofErr w:type="spellEnd"/>
      <w:r>
        <w:t xml:space="preserve">, um aumento demasiado grande nas partições significa que a </w:t>
      </w:r>
      <w:proofErr w:type="spellStart"/>
      <w:r w:rsidRPr="0031289F">
        <w:rPr>
          <w:i/>
        </w:rPr>
        <w:t>query</w:t>
      </w:r>
      <w:proofErr w:type="spellEnd"/>
      <w:r>
        <w:t xml:space="preserve"> terá que retornar também mais resultados e, por isso, levará mais tempo para concluir essa tarefa. Outro aspeto é a submissão de dados no </w:t>
      </w:r>
      <w:proofErr w:type="spellStart"/>
      <w:r w:rsidRPr="00C13B83">
        <w:rPr>
          <w:i/>
        </w:rPr>
        <w:t>EHRServer</w:t>
      </w:r>
      <w:proofErr w:type="spellEnd"/>
      <w:r>
        <w:t>, porque existe um limite da quantidade de dados que pode</w:t>
      </w:r>
      <w:r w:rsidR="00C13B83">
        <w:t>m ser submetidos</w:t>
      </w:r>
      <w:r>
        <w:t xml:space="preserve"> </w:t>
      </w:r>
      <w:r w:rsidR="00C13B83">
        <w:t>a</w:t>
      </w:r>
      <w:r>
        <w:t>o mesmo</w:t>
      </w:r>
      <w:r w:rsidR="00C13B83">
        <w:t xml:space="preserve"> tempo</w:t>
      </w:r>
      <w:r>
        <w:t>, ou seja, imaginando que só se podem submeter 10 documentos ao mesmo tempo, aumentar em demasia o tamanho das partições n</w:t>
      </w:r>
      <w:r w:rsidR="00C13B83">
        <w:t>ão surtirá</w:t>
      </w:r>
      <w:r>
        <w:t xml:space="preserve"> efeito, pois no máximo estarão 10 documentos a ser submetidos enquanto os restantes se encontram em espera. </w:t>
      </w:r>
    </w:p>
    <w:p w:rsidR="00693194" w:rsidRDefault="00C13B83" w:rsidP="00AF0779">
      <w:pPr>
        <w:pStyle w:val="Corpodetexto"/>
      </w:pPr>
      <w:r>
        <w:t>Relativamente ao processo de indexação, pode-se concluir que não tem grande interferência na execução total da aplicação. No entanto, consegue-se verificar na mesma o seu aumento de desempenho com o aumento do tamanho das partições.</w:t>
      </w:r>
      <w:r w:rsidR="00C33F4A">
        <w:t xml:space="preserve"> Isto acontece, pois nesta etapa não há recolhas de informação da </w:t>
      </w:r>
      <w:r w:rsidR="00ED3A5F">
        <w:t>BD</w:t>
      </w:r>
      <w:r w:rsidR="00C33F4A">
        <w:t xml:space="preserve"> de documentos da </w:t>
      </w:r>
      <w:proofErr w:type="spellStart"/>
      <w:r w:rsidR="00C33F4A">
        <w:t>Glintt</w:t>
      </w:r>
      <w:proofErr w:type="spellEnd"/>
      <w:r w:rsidR="00C33F4A">
        <w:t xml:space="preserve"> nem submissão de dados no </w:t>
      </w:r>
      <w:proofErr w:type="spellStart"/>
      <w:r w:rsidR="00C33F4A" w:rsidRPr="00C33F4A">
        <w:rPr>
          <w:i/>
        </w:rPr>
        <w:t>EHRServer</w:t>
      </w:r>
      <w:proofErr w:type="spellEnd"/>
      <w:r w:rsidR="00C33F4A">
        <w:t>, ou seja, a lógica da diminuição do número de processos executados no total</w:t>
      </w:r>
      <w:r w:rsidR="006D25F9">
        <w:t xml:space="preserve"> com o aumento do tamanho de partições</w:t>
      </w:r>
      <w:r w:rsidR="00C33F4A">
        <w:t xml:space="preserve"> verifica-se e, com menos processos a serem executados, a velocidade aumenta.</w:t>
      </w:r>
    </w:p>
    <w:p w:rsidR="00A164E7" w:rsidRDefault="00A164E7" w:rsidP="00AF0779">
      <w:pPr>
        <w:pStyle w:val="Corpodetexto"/>
      </w:pPr>
      <w:r>
        <w:t xml:space="preserve">Em suma, para um melhor desempenho desta aplicação é necessário ter em consideração dois aspetos fundamentais: a máquina onde é executada e o tamanho das partições usadas. Quanto ao tamanho das partições, o valor ótimo pode </w:t>
      </w:r>
      <w:r w:rsidR="00456142">
        <w:t>diferir</w:t>
      </w:r>
      <w:r w:rsidR="002E3C2F">
        <w:t xml:space="preserve"> dependendo </w:t>
      </w:r>
      <w:r>
        <w:t xml:space="preserve">da máquina usada. Por esta razão o tamanho das partições é também configurável no ficheiro </w:t>
      </w:r>
      <w:proofErr w:type="spellStart"/>
      <w:r w:rsidRPr="00A164E7">
        <w:rPr>
          <w:b/>
        </w:rPr>
        <w:t>Web.config</w:t>
      </w:r>
      <w:proofErr w:type="spellEnd"/>
      <w:r>
        <w:t>.</w:t>
      </w:r>
      <w:r w:rsidR="00456142">
        <w:t xml:space="preserve"> De acordo com estas experiê</w:t>
      </w:r>
      <w:r w:rsidR="002E3C2F">
        <w:t xml:space="preserve">ncias facilmente se conclui que o resultado ótimo pertence à </w:t>
      </w:r>
      <w:r w:rsidR="002E3C2F" w:rsidRPr="002E3C2F">
        <w:rPr>
          <w:b/>
        </w:rPr>
        <w:t>máquina 2</w:t>
      </w:r>
      <w:r w:rsidR="002E3C2F">
        <w:t xml:space="preserve"> com duração de 57 minutos, para partições de tamanho 500.</w:t>
      </w:r>
    </w:p>
    <w:p w:rsidR="00306A7F" w:rsidRDefault="00306A7F" w:rsidP="00306A7F">
      <w:pPr>
        <w:pStyle w:val="Corpodetexto"/>
      </w:pPr>
    </w:p>
    <w:p w:rsidR="0010080E" w:rsidRPr="009173F2" w:rsidRDefault="0010080E" w:rsidP="008209DB">
      <w:pPr>
        <w:pStyle w:val="Corpodetexto"/>
        <w:ind w:firstLine="0"/>
        <w:sectPr w:rsidR="0010080E" w:rsidRPr="009173F2" w:rsidSect="007C5F7C">
          <w:headerReference w:type="even" r:id="rId121"/>
          <w:headerReference w:type="default" r:id="rId122"/>
          <w:footerReference w:type="even" r:id="rId123"/>
          <w:footerReference w:type="default" r:id="rId124"/>
          <w:headerReference w:type="first" r:id="rId125"/>
          <w:type w:val="oddPage"/>
          <w:pgSz w:w="11905" w:h="16837"/>
          <w:pgMar w:top="1701" w:right="1701" w:bottom="1701" w:left="1701" w:header="794" w:footer="1134" w:gutter="0"/>
          <w:lnNumType w:countBy="2"/>
          <w:cols w:space="720"/>
          <w:formProt w:val="0"/>
          <w:titlePg/>
          <w:docGrid w:linePitch="299"/>
        </w:sectPr>
      </w:pPr>
    </w:p>
    <w:p w:rsidR="005856BA" w:rsidRPr="00EF29B2" w:rsidRDefault="005856BA" w:rsidP="006D1239">
      <w:pPr>
        <w:sectPr w:rsidR="005856BA" w:rsidRPr="00EF29B2" w:rsidSect="00557114">
          <w:headerReference w:type="even" r:id="rId126"/>
          <w:headerReference w:type="default" r:id="rId127"/>
          <w:footerReference w:type="even" r:id="rId128"/>
          <w:footerReference w:type="default" r:id="rId129"/>
          <w:headerReference w:type="first" r:id="rId130"/>
          <w:type w:val="oddPage"/>
          <w:pgSz w:w="11905" w:h="16837"/>
          <w:pgMar w:top="1701" w:right="1701" w:bottom="1701" w:left="1701" w:header="1134" w:footer="1134" w:gutter="0"/>
          <w:lnNumType w:countBy="2"/>
          <w:cols w:space="720"/>
          <w:formProt w:val="0"/>
          <w:titlePg/>
          <w:docGrid w:linePitch="299"/>
        </w:sectPr>
      </w:pPr>
    </w:p>
    <w:p w:rsidR="00533B73" w:rsidRPr="00173F88" w:rsidRDefault="00260B24" w:rsidP="004A787D">
      <w:pPr>
        <w:pStyle w:val="Heading1Before"/>
      </w:pPr>
      <w:bookmarkStart w:id="105" w:name="Ref_cap3"/>
      <w:bookmarkStart w:id="106" w:name="Ref_cap5"/>
      <w:bookmarkEnd w:id="105"/>
      <w:bookmarkEnd w:id="106"/>
      <w:r>
        <w:t>C</w:t>
      </w:r>
      <w:r w:rsidR="00DE127A">
        <w:t>apítulo 6</w:t>
      </w:r>
    </w:p>
    <w:p w:rsidR="004B7590" w:rsidRPr="00173F88" w:rsidRDefault="004B7590" w:rsidP="004A787D">
      <w:pPr>
        <w:pStyle w:val="Cabealho1"/>
      </w:pPr>
      <w:bookmarkStart w:id="107" w:name="_Toc441331329"/>
      <w:bookmarkStart w:id="108" w:name="_Toc455417502"/>
      <w:r w:rsidRPr="00173F88">
        <w:t>Conclusões e Trabalho Futuro</w:t>
      </w:r>
      <w:bookmarkEnd w:id="107"/>
      <w:bookmarkEnd w:id="108"/>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w:t>
      </w:r>
      <w:r w:rsidR="00456142">
        <w:rPr>
          <w:color w:val="000000" w:themeColor="text1"/>
        </w:rPr>
        <w:t>atingidos</w:t>
      </w:r>
      <w:r>
        <w:rPr>
          <w:color w:val="000000" w:themeColor="text1"/>
        </w:rPr>
        <w:t xml:space="preserve"> e também dos não </w:t>
      </w:r>
      <w:r w:rsidR="00456142">
        <w:rPr>
          <w:color w:val="000000" w:themeColor="text1"/>
        </w:rPr>
        <w:t>completados</w:t>
      </w:r>
      <w:r>
        <w:rPr>
          <w:color w:val="000000" w:themeColor="text1"/>
        </w:rPr>
        <w:t xml:space="preserve"> </w:t>
      </w:r>
      <w:r w:rsidR="001335F0">
        <w:rPr>
          <w:color w:val="000000" w:themeColor="text1"/>
        </w:rPr>
        <w:t>de forma a avaliar qual o trabalho futuro que se pensa ser possível desenvolver.</w:t>
      </w:r>
    </w:p>
    <w:p w:rsidR="004B7590" w:rsidRPr="00173F88" w:rsidRDefault="00085B3C" w:rsidP="004A787D">
      <w:pPr>
        <w:pStyle w:val="Cabealho2"/>
      </w:pPr>
      <w:bookmarkStart w:id="109" w:name="_Toc441331330"/>
      <w:bookmarkStart w:id="110" w:name="_Toc455417503"/>
      <w:r>
        <w:t xml:space="preserve">Conclusão e </w:t>
      </w:r>
      <w:r w:rsidR="004B7590" w:rsidRPr="00173F88">
        <w:t xml:space="preserve">Satisfação dos </w:t>
      </w:r>
      <w:bookmarkEnd w:id="109"/>
      <w:r w:rsidR="00DF44B1" w:rsidRPr="00173F88">
        <w:t>Objetivos</w:t>
      </w:r>
      <w:bookmarkEnd w:id="110"/>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w:t>
      </w:r>
      <w:r w:rsidR="00456142">
        <w:rPr>
          <w:color w:val="000000" w:themeColor="text1"/>
        </w:rPr>
        <w:t>dar assim como</w:t>
      </w:r>
      <w:r w:rsidR="00011F00">
        <w:rPr>
          <w:color w:val="000000" w:themeColor="text1"/>
        </w:rPr>
        <w:t xml:space="preserve">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 xml:space="preserve">Apache </w:t>
      </w:r>
      <w:proofErr w:type="spellStart"/>
      <w:r w:rsidR="00FA35CE" w:rsidRPr="00FA35CE">
        <w:rPr>
          <w:i/>
          <w:color w:val="000000" w:themeColor="text1"/>
        </w:rPr>
        <w:t>Solr</w:t>
      </w:r>
      <w:proofErr w:type="spellEnd"/>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C60D11" w:rsidRDefault="00E33652" w:rsidP="00C60D11">
      <w:pPr>
        <w:rPr>
          <w:color w:val="000000" w:themeColor="text1"/>
        </w:rPr>
      </w:pPr>
      <w:r>
        <w:rPr>
          <w:color w:val="000000" w:themeColor="text1"/>
        </w:rPr>
        <w:t>Posteri</w:t>
      </w:r>
      <w:r w:rsidR="00456142">
        <w:rPr>
          <w:color w:val="000000" w:themeColor="text1"/>
        </w:rPr>
        <w:t>ormente a este estudo inicial e</w:t>
      </w:r>
      <w:r>
        <w:rPr>
          <w:color w:val="000000" w:themeColor="text1"/>
        </w:rPr>
        <w:t xml:space="preserv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w:t>
      </w:r>
      <w:r w:rsidR="00456142">
        <w:rPr>
          <w:color w:val="000000" w:themeColor="text1"/>
        </w:rPr>
        <w:lastRenderedPageBreak/>
        <w:t>importante</w:t>
      </w:r>
      <w:r w:rsidR="00943B59">
        <w:rPr>
          <w:color w:val="000000" w:themeColor="text1"/>
        </w:rPr>
        <w:t xml:space="preserve"> na conclusão dos objetivos.</w:t>
      </w:r>
      <w:r w:rsidR="00C60D11">
        <w:rPr>
          <w:color w:val="000000" w:themeColor="text1"/>
        </w:rPr>
        <w:t xml:space="preserve"> Uma vez decidi</w:t>
      </w:r>
      <w:r w:rsidR="00456142">
        <w:rPr>
          <w:color w:val="000000" w:themeColor="text1"/>
        </w:rPr>
        <w:t>d</w:t>
      </w:r>
      <w:r w:rsidR="00C60D11">
        <w:rPr>
          <w:color w:val="000000" w:themeColor="text1"/>
        </w:rPr>
        <w:t>a a estrutura da a</w:t>
      </w:r>
      <w:r w:rsidR="00456142">
        <w:rPr>
          <w:color w:val="000000" w:themeColor="text1"/>
        </w:rPr>
        <w:t>plicação começou-se a desenvolvê</w:t>
      </w:r>
      <w:r w:rsidR="00C60D11">
        <w:rPr>
          <w:color w:val="000000" w:themeColor="text1"/>
        </w:rPr>
        <w:t>-la.</w:t>
      </w:r>
    </w:p>
    <w:p w:rsidR="00C60D11" w:rsidRDefault="00C60D11" w:rsidP="00C60D11">
      <w:pPr>
        <w:rPr>
          <w:color w:val="000000" w:themeColor="text1"/>
        </w:rPr>
      </w:pPr>
      <w:r>
        <w:rPr>
          <w:color w:val="000000" w:themeColor="text1"/>
        </w:rPr>
        <w:t>Ao longo do desenvolvimento foram encontradas diversas dificuldades sendo que, perceber e funcionar com o EHR foi a tarefa que mais problemas gerou e que, por isso, mais esforço exigiu.</w:t>
      </w:r>
    </w:p>
    <w:p w:rsidR="00C60D11" w:rsidRDefault="00C60D11" w:rsidP="00C60D11">
      <w:pPr>
        <w:rPr>
          <w:color w:val="000000" w:themeColor="text1"/>
        </w:rPr>
      </w:pPr>
      <w:r>
        <w:rPr>
          <w:color w:val="000000" w:themeColor="text1"/>
        </w:rPr>
        <w:t>Após a conclusão da mesma prosseguiu-se para uma fase de testes onde se realizaram imensas retificações de forma a melhorar a aplicação.</w:t>
      </w:r>
      <w:r w:rsidR="002C7021">
        <w:rPr>
          <w:color w:val="000000" w:themeColor="text1"/>
        </w:rPr>
        <w:t xml:space="preserve"> </w:t>
      </w:r>
      <w:r>
        <w:rPr>
          <w:color w:val="000000" w:themeColor="text1"/>
        </w:rPr>
        <w:t xml:space="preserve">Com esta fase concluída, deu-se por completa a aplicação. </w:t>
      </w:r>
      <w:r w:rsidR="0085552F">
        <w:rPr>
          <w:color w:val="000000" w:themeColor="text1"/>
        </w:rPr>
        <w:t>No entanto</w:t>
      </w:r>
      <w:r>
        <w:rPr>
          <w:color w:val="000000" w:themeColor="text1"/>
        </w:rPr>
        <w:t xml:space="preserve"> ainda há bast</w:t>
      </w:r>
      <w:r w:rsidR="0085552F">
        <w:rPr>
          <w:color w:val="000000" w:themeColor="text1"/>
        </w:rPr>
        <w:t>ante trabalho que pode ser feito no âmbito desta solução, como pode ser verificado na secção seguinte.</w:t>
      </w:r>
    </w:p>
    <w:p w:rsidR="002C7021" w:rsidRDefault="0085552F" w:rsidP="002C7021">
      <w:pPr>
        <w:rPr>
          <w:color w:val="000000" w:themeColor="text1"/>
        </w:rPr>
      </w:pPr>
      <w:r>
        <w:rPr>
          <w:color w:val="000000" w:themeColor="text1"/>
        </w:rPr>
        <w:t xml:space="preserve">A aplicação cumpre com os objetivos inicialmente propostos e, por isso, fornece às entidades médicas um local centralizado onde pode ser realizada pesquisa sobre os diversos documentos. </w:t>
      </w:r>
      <w:r w:rsidR="00331B7F">
        <w:rPr>
          <w:color w:val="000000" w:themeColor="text1"/>
        </w:rPr>
        <w:t>Além disso aceita diversos formatos e em todos eles a pesquisa é possível (</w:t>
      </w:r>
      <w:r w:rsidR="002C7021">
        <w:rPr>
          <w:color w:val="000000" w:themeColor="text1"/>
        </w:rPr>
        <w:t xml:space="preserve">por exemplo, </w:t>
      </w:r>
      <w:r w:rsidR="00331B7F">
        <w:rPr>
          <w:color w:val="000000" w:themeColor="text1"/>
        </w:rPr>
        <w:t>no caso especial das imagens) e rápida. No que diz respeito a diferentes fontes de dados, a aplicação só faz uso de uma, mas a adição de outras é possível sem grandes alterações, uma vez que foi feita a pensar nesta situação.</w:t>
      </w:r>
    </w:p>
    <w:p w:rsidR="005D3C9A" w:rsidRDefault="002C7021" w:rsidP="005D3C9A">
      <w:pPr>
        <w:rPr>
          <w:color w:val="000000" w:themeColor="text1"/>
        </w:rPr>
      </w:pPr>
      <w:r>
        <w:rPr>
          <w:color w:val="000000" w:themeColor="text1"/>
        </w:rPr>
        <w:t xml:space="preserve">Além disto, e como pode ser observado no </w:t>
      </w:r>
      <w:r w:rsidRPr="002C7021">
        <w:rPr>
          <w:b/>
          <w:color w:val="000000" w:themeColor="text1"/>
        </w:rPr>
        <w:t>capítulo 5</w:t>
      </w:r>
      <w:r>
        <w:rPr>
          <w:color w:val="000000" w:themeColor="text1"/>
        </w:rPr>
        <w:t>, a rapidez desta solução depende em muito da máquina na qual será executada, assim como do tamanho das partições. Por esta razão, de forma a atingir um melhor desempenho, é importante encontrar um valor ótimo para o tamanho das partições que depende da máquina em que vai ser executada. Apesar desta restrição da capacidade da máquina e do tamanho das partições, é de levar em conta que este pas</w:t>
      </w:r>
      <w:r w:rsidR="00456142">
        <w:rPr>
          <w:color w:val="000000" w:themeColor="text1"/>
        </w:rPr>
        <w:t>so apenas executa uma vez no iní</w:t>
      </w:r>
      <w:r w:rsidR="00215BF6">
        <w:rPr>
          <w:color w:val="000000" w:themeColor="text1"/>
        </w:rPr>
        <w:t xml:space="preserve">cio da aplicação, ou seja, não afeta a velocidade de pesquisa e, por isso, o utilizador pode efetuar pesquisas rápidas </w:t>
      </w:r>
      <w:r w:rsidR="00E13EA3">
        <w:rPr>
          <w:color w:val="000000" w:themeColor="text1"/>
        </w:rPr>
        <w:t>sem que estas estejam dependentes do tamanho das partições.</w:t>
      </w:r>
    </w:p>
    <w:p w:rsidR="00F621B5" w:rsidRDefault="0043108D" w:rsidP="00F621B5">
      <w:pPr>
        <w:rPr>
          <w:color w:val="000000" w:themeColor="text1"/>
        </w:rPr>
      </w:pPr>
      <w:r>
        <w:rPr>
          <w:color w:val="000000" w:themeColor="text1"/>
        </w:rPr>
        <w:t>De um</w:t>
      </w:r>
      <w:r w:rsidR="00F621B5">
        <w:rPr>
          <w:color w:val="000000" w:themeColor="text1"/>
        </w:rPr>
        <w:t>a forma mais pormenorizada, a utilização do EHR permite juntar num só local toda a informação e, nesse ponto de vista, o processo de recolha e indexação dos dados torna-se muito mais rápido. Assim sendo, realça-se a importância da sua utilização. O facto de aumentar a rapidez pode não se notar neste protótipo, pois apenas faz uso de uma fonte de dados, no entanto, prevê-se que com o aumento das fontes o propósito do EHR tornar-se-á mais vis</w:t>
      </w:r>
      <w:r w:rsidR="00827FE8">
        <w:rPr>
          <w:color w:val="000000" w:themeColor="text1"/>
        </w:rPr>
        <w:t>ível, pois diminuirá o tempo que se perderia a fazer pedidos a cada uma das diferentes fontes.</w:t>
      </w:r>
    </w:p>
    <w:p w:rsidR="00331B7F" w:rsidRPr="00D7065D" w:rsidRDefault="004D0FDA" w:rsidP="00C60D11">
      <w:pPr>
        <w:rPr>
          <w:color w:val="000000" w:themeColor="text1"/>
        </w:rPr>
      </w:pPr>
      <w:r>
        <w:rPr>
          <w:color w:val="000000" w:themeColor="text1"/>
        </w:rPr>
        <w:t>Em suma,</w:t>
      </w:r>
      <w:r w:rsidR="005D3C9A">
        <w:rPr>
          <w:color w:val="000000" w:themeColor="text1"/>
        </w:rPr>
        <w:t xml:space="preserve"> todos os objetivos foram atingidos e que por isso este protótipo deve ser aproveitado para o desenvolvimento de uma aplicação que englobe várias fontes e não apenas a BD de documentos da </w:t>
      </w:r>
      <w:proofErr w:type="spellStart"/>
      <w:r w:rsidR="005D3C9A">
        <w:rPr>
          <w:color w:val="000000" w:themeColor="text1"/>
        </w:rPr>
        <w:t>Glintt</w:t>
      </w:r>
      <w:proofErr w:type="spellEnd"/>
      <w:r w:rsidR="005D3C9A">
        <w:rPr>
          <w:color w:val="000000" w:themeColor="text1"/>
        </w:rPr>
        <w:t>.</w:t>
      </w:r>
      <w:r w:rsidR="00827FE8">
        <w:rPr>
          <w:color w:val="000000" w:themeColor="text1"/>
        </w:rPr>
        <w:t xml:space="preserve"> Com isto a informação deixa de estar dispersa encontrando-se apenas no EHR, o qual se torna muito mais simples de indexar.</w:t>
      </w:r>
      <w:r>
        <w:rPr>
          <w:color w:val="000000" w:themeColor="text1"/>
        </w:rPr>
        <w:t xml:space="preserve"> </w:t>
      </w:r>
    </w:p>
    <w:p w:rsidR="00EF54CD" w:rsidRDefault="004B7590" w:rsidP="00CD747E">
      <w:pPr>
        <w:pStyle w:val="Cabealho2"/>
      </w:pPr>
      <w:bookmarkStart w:id="111" w:name="_Toc441331331"/>
      <w:bookmarkStart w:id="112" w:name="_Toc455417504"/>
      <w:r w:rsidRPr="00173F88">
        <w:t>Trabalho Futuro</w:t>
      </w:r>
      <w:bookmarkEnd w:id="111"/>
      <w:bookmarkEnd w:id="112"/>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lastRenderedPageBreak/>
        <w:t xml:space="preserve">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w:t>
      </w:r>
      <w:proofErr w:type="spellStart"/>
      <w:r>
        <w:t>MeSH</w:t>
      </w:r>
      <w:proofErr w:type="spellEnd"/>
      <w:r>
        <w:t xml:space="preserve">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proofErr w:type="spellStart"/>
      <w:r w:rsidR="00D13565" w:rsidRPr="008B5609">
        <w:rPr>
          <w:i/>
        </w:rPr>
        <w:t>string</w:t>
      </w:r>
      <w:proofErr w:type="spellEnd"/>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proofErr w:type="spellStart"/>
      <w:r w:rsidRPr="00D13565">
        <w:rPr>
          <w:i/>
        </w:rPr>
        <w:t>spellcheck</w:t>
      </w:r>
      <w:proofErr w:type="spellEnd"/>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proofErr w:type="spellStart"/>
      <w:r w:rsidR="00AC1E4B" w:rsidRPr="00AC1E4B">
        <w:rPr>
          <w:i/>
        </w:rPr>
        <w:t>spellcheck</w:t>
      </w:r>
      <w:proofErr w:type="spellEnd"/>
      <w:r w:rsidR="00AC1E4B">
        <w:t>, serviria apenas para evitar pesquisas erradas, com isto, seria interessante ver sugestões de pesquisa como as apresentadas no Google. Para terminar esta parte dos dicionários, é importante referir que o trabalho futuro neste ponto apenas reside, no caso do dicionário de sinónimos, na criação de um dicion</w:t>
      </w:r>
      <w:r w:rsidR="00742A34">
        <w:t xml:space="preserve">ário para o efeito, pois a aplicação já lê estes dicionários, só que os mesmos </w:t>
      </w:r>
      <w:proofErr w:type="gramStart"/>
      <w:r w:rsidR="00742A34">
        <w:t>encontram-se</w:t>
      </w:r>
      <w:proofErr w:type="gramEnd"/>
      <w:r w:rsidR="00742A34">
        <w:t xml:space="preserve"> vazios.</w:t>
      </w:r>
      <w:r w:rsidR="00AC1E4B">
        <w:t xml:space="preserve"> Relativamente ao </w:t>
      </w:r>
      <w:proofErr w:type="spellStart"/>
      <w:r w:rsidR="00AC1E4B" w:rsidRPr="00AC1E4B">
        <w:rPr>
          <w:i/>
        </w:rPr>
        <w:t>spellcheck</w:t>
      </w:r>
      <w:proofErr w:type="spellEnd"/>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proofErr w:type="spellStart"/>
      <w:r w:rsidRPr="00AC1E4B">
        <w:rPr>
          <w:i/>
        </w:rPr>
        <w:t>template</w:t>
      </w:r>
      <w:proofErr w:type="spellEnd"/>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proofErr w:type="spellStart"/>
      <w:r w:rsidR="007F3EE6" w:rsidRPr="007F3EE6">
        <w:rPr>
          <w:i/>
        </w:rPr>
        <w:t>templates</w:t>
      </w:r>
      <w:proofErr w:type="spellEnd"/>
      <w:r w:rsidR="007F3EE6">
        <w:t>. Com a implementação atual, poderia ser possível esse reaproveitamento, mas apenas em casos muito específicos.</w:t>
      </w:r>
    </w:p>
    <w:p w:rsidR="00D7779F" w:rsidRDefault="007F3EE6" w:rsidP="009B1416">
      <w:pPr>
        <w:pStyle w:val="Corpodetexto"/>
        <w:sectPr w:rsidR="00D7779F" w:rsidSect="00557114">
          <w:headerReference w:type="even" r:id="rId131"/>
          <w:footerReference w:type="even" r:id="rId132"/>
          <w:footerReference w:type="default" r:id="rId133"/>
          <w:headerReference w:type="first" r:id="rId134"/>
          <w:type w:val="continuous"/>
          <w:pgSz w:w="11905" w:h="16837"/>
          <w:pgMar w:top="1701" w:right="1701" w:bottom="1701" w:left="1701" w:header="794" w:footer="1134" w:gutter="0"/>
          <w:lnNumType w:countBy="2"/>
          <w:cols w:space="720"/>
          <w:formProt w:val="0"/>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w:t>
      </w:r>
      <w:r w:rsidR="00AB26FC">
        <w:t>ses sistemas com esta aplicação</w:t>
      </w:r>
      <w:r w:rsidR="0010033D">
        <w:t>.</w:t>
      </w:r>
    </w:p>
    <w:p w:rsidR="00733203" w:rsidRDefault="00733203" w:rsidP="004A787D">
      <w:pPr>
        <w:pStyle w:val="Heading1Before"/>
        <w:sectPr w:rsidR="00733203" w:rsidSect="00E87792">
          <w:headerReference w:type="even" r:id="rId135"/>
          <w:headerReference w:type="default" r:id="rId136"/>
          <w:headerReference w:type="first" r:id="rId137"/>
          <w:type w:val="evenPage"/>
          <w:pgSz w:w="11905" w:h="16837"/>
          <w:pgMar w:top="1701" w:right="1701" w:bottom="1701" w:left="1701" w:header="794" w:footer="1134" w:gutter="0"/>
          <w:cols w:space="720"/>
          <w:formProt w:val="0"/>
          <w:titlePg/>
          <w:docGrid w:linePitch="299"/>
        </w:sectPr>
      </w:pPr>
    </w:p>
    <w:p w:rsidR="00A6076E" w:rsidRPr="00173F88" w:rsidRDefault="00A6076E" w:rsidP="004A787D">
      <w:pPr>
        <w:pStyle w:val="Heading1Before"/>
      </w:pPr>
    </w:p>
    <w:p w:rsidR="00B23002" w:rsidRPr="00173F88" w:rsidRDefault="004B7590" w:rsidP="000C67ED">
      <w:pPr>
        <w:pStyle w:val="Cabealho1"/>
      </w:pPr>
      <w:bookmarkStart w:id="113" w:name="_Toc441331332"/>
      <w:bookmarkStart w:id="114" w:name="_Toc455417505"/>
      <w:r w:rsidRPr="00173F88">
        <w:t>Referências</w:t>
      </w:r>
      <w:bookmarkEnd w:id="113"/>
      <w:bookmarkEnd w:id="114"/>
    </w:p>
    <w:p w:rsidR="00F23B92" w:rsidRPr="00F23B92" w:rsidRDefault="00B23002" w:rsidP="00F23B92">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F23B92" w:rsidRPr="00F23B92">
        <w:t>[1]</w:t>
      </w:r>
      <w:r w:rsidR="00F23B92" w:rsidRPr="00F23B92">
        <w:tab/>
        <w:t xml:space="preserve">(2016). </w:t>
      </w:r>
      <w:r w:rsidR="00F23B92" w:rsidRPr="00F23B92">
        <w:rPr>
          <w:i/>
        </w:rPr>
        <w:t>Home - MeSH - NCBI</w:t>
      </w:r>
      <w:r w:rsidR="00F23B92" w:rsidRPr="00F23B92">
        <w:t xml:space="preserve">. Available: </w:t>
      </w:r>
      <w:hyperlink r:id="rId138" w:history="1">
        <w:r w:rsidR="00F23B92" w:rsidRPr="00F23B92">
          <w:rPr>
            <w:rStyle w:val="Hiperligao"/>
          </w:rPr>
          <w:t>http://www.ncbi.nlm.nih.gov/pubmed/</w:t>
        </w:r>
      </w:hyperlink>
    </w:p>
    <w:p w:rsidR="00F23B92" w:rsidRPr="0025641C" w:rsidRDefault="00F23B92" w:rsidP="00F23B92">
      <w:pPr>
        <w:pStyle w:val="EndNoteBibliography"/>
        <w:ind w:left="720" w:hanging="720"/>
        <w:rPr>
          <w:lang w:val="en-GB"/>
        </w:rPr>
      </w:pPr>
      <w:r w:rsidRPr="0025641C">
        <w:rPr>
          <w:lang w:val="en-GB"/>
        </w:rPr>
        <w:t>[2]</w:t>
      </w:r>
      <w:r w:rsidRPr="0025641C">
        <w:rPr>
          <w:lang w:val="en-GB"/>
        </w:rPr>
        <w:tab/>
        <w:t xml:space="preserve">(2016). </w:t>
      </w:r>
      <w:r w:rsidRPr="0025641C">
        <w:rPr>
          <w:i/>
          <w:lang w:val="en-GB"/>
        </w:rPr>
        <w:t>Sphinx | Open Source Search Engine</w:t>
      </w:r>
      <w:r w:rsidRPr="0025641C">
        <w:rPr>
          <w:lang w:val="en-GB"/>
        </w:rPr>
        <w:t xml:space="preserve">. Available: </w:t>
      </w:r>
      <w:hyperlink r:id="rId139" w:history="1">
        <w:r w:rsidRPr="0025641C">
          <w:rPr>
            <w:rStyle w:val="Hiperligao"/>
            <w:lang w:val="en-GB"/>
          </w:rPr>
          <w:t>http://sphinxsearch.com/</w:t>
        </w:r>
      </w:hyperlink>
    </w:p>
    <w:p w:rsidR="00F23B92" w:rsidRPr="0025641C" w:rsidRDefault="00F23B92" w:rsidP="00F23B92">
      <w:pPr>
        <w:pStyle w:val="EndNoteBibliography"/>
        <w:ind w:left="720" w:hanging="720"/>
        <w:rPr>
          <w:lang w:val="en-GB"/>
        </w:rPr>
      </w:pPr>
      <w:r w:rsidRPr="0025641C">
        <w:rPr>
          <w:lang w:val="en-GB"/>
        </w:rPr>
        <w:t>[3]</w:t>
      </w:r>
      <w:r w:rsidRPr="0025641C">
        <w:rPr>
          <w:lang w:val="en-GB"/>
        </w:rPr>
        <w:tab/>
        <w:t xml:space="preserve">(2016). </w:t>
      </w:r>
      <w:r w:rsidRPr="0025641C">
        <w:rPr>
          <w:i/>
          <w:lang w:val="en-GB"/>
        </w:rPr>
        <w:t>DB-Engines Ranking</w:t>
      </w:r>
      <w:r w:rsidRPr="0025641C">
        <w:rPr>
          <w:lang w:val="en-GB"/>
        </w:rPr>
        <w:t xml:space="preserve">. Available: </w:t>
      </w:r>
      <w:hyperlink r:id="rId140" w:history="1">
        <w:r w:rsidRPr="0025641C">
          <w:rPr>
            <w:rStyle w:val="Hiperligao"/>
            <w:lang w:val="en-GB"/>
          </w:rPr>
          <w:t>http://db-engines.com/en/ranking/search+engine</w:t>
        </w:r>
      </w:hyperlink>
    </w:p>
    <w:p w:rsidR="00F23B92" w:rsidRPr="0025641C" w:rsidRDefault="00F23B92" w:rsidP="00F23B92">
      <w:pPr>
        <w:pStyle w:val="EndNoteBibliography"/>
        <w:ind w:left="720" w:hanging="720"/>
        <w:rPr>
          <w:lang w:val="en-GB"/>
        </w:rPr>
      </w:pPr>
      <w:r w:rsidRPr="0025641C">
        <w:rPr>
          <w:lang w:val="en-GB"/>
        </w:rPr>
        <w:t>[4]</w:t>
      </w:r>
      <w:r w:rsidRPr="0025641C">
        <w:rPr>
          <w:lang w:val="en-GB"/>
        </w:rPr>
        <w:tab/>
        <w:t xml:space="preserve">E. Hatcher and O. Gospodnetic, </w:t>
      </w:r>
      <w:r w:rsidRPr="0025641C">
        <w:rPr>
          <w:i/>
          <w:lang w:val="en-GB"/>
        </w:rPr>
        <w:t>Lucene in Action (In Action series)</w:t>
      </w:r>
      <w:r w:rsidRPr="0025641C">
        <w:rPr>
          <w:lang w:val="en-GB"/>
        </w:rPr>
        <w:t>: Manning Publications Co., 2004.</w:t>
      </w:r>
    </w:p>
    <w:p w:rsidR="00F23B92" w:rsidRPr="00F23B92" w:rsidRDefault="00F23B92" w:rsidP="00F23B92">
      <w:pPr>
        <w:pStyle w:val="EndNoteBibliography"/>
        <w:ind w:left="720" w:hanging="720"/>
      </w:pPr>
      <w:r w:rsidRPr="0025641C">
        <w:rPr>
          <w:lang w:val="en-GB"/>
        </w:rPr>
        <w:t>[5]</w:t>
      </w:r>
      <w:r w:rsidRPr="0025641C">
        <w:rPr>
          <w:lang w:val="en-GB"/>
        </w:rPr>
        <w:tab/>
        <w:t xml:space="preserve">Ihtsdo. (2016). </w:t>
      </w:r>
      <w:r w:rsidRPr="0025641C">
        <w:rPr>
          <w:i/>
          <w:lang w:val="en-GB"/>
        </w:rPr>
        <w:t>SNOMED CT Document Library</w:t>
      </w:r>
      <w:r w:rsidRPr="0025641C">
        <w:rPr>
          <w:lang w:val="en-GB"/>
        </w:rPr>
        <w:t xml:space="preserve">. </w:t>
      </w:r>
      <w:r w:rsidRPr="00F23B92">
        <w:t xml:space="preserve">Available: </w:t>
      </w:r>
      <w:hyperlink r:id="rId141" w:history="1">
        <w:r w:rsidRPr="00F23B92">
          <w:rPr>
            <w:rStyle w:val="Hiperligao"/>
          </w:rPr>
          <w:t>http://ihtsdo.org/fileadmin/user_upload/doc/</w:t>
        </w:r>
      </w:hyperlink>
    </w:p>
    <w:p w:rsidR="00F23B92" w:rsidRPr="00F23B92" w:rsidRDefault="00F23B92" w:rsidP="00F23B92">
      <w:pPr>
        <w:pStyle w:val="EndNoteBibliography"/>
        <w:ind w:left="720" w:hanging="720"/>
      </w:pPr>
      <w:r w:rsidRPr="00F23B92">
        <w:t>[6]</w:t>
      </w:r>
      <w:r w:rsidRPr="00F23B92">
        <w:tab/>
        <w:t>T. B. Sam Heard, "O que é openEHR?," 2016.</w:t>
      </w:r>
    </w:p>
    <w:p w:rsidR="00F23B92" w:rsidRPr="00F23B92" w:rsidRDefault="00F23B92" w:rsidP="00F23B92">
      <w:pPr>
        <w:pStyle w:val="EndNoteBibliography"/>
        <w:ind w:left="720" w:hanging="720"/>
      </w:pPr>
      <w:r w:rsidRPr="00F23B92">
        <w:t>[7]</w:t>
      </w:r>
      <w:r w:rsidRPr="00F23B92">
        <w:tab/>
        <w:t>C. R. L. Coelho, "Acesso e Recuperação de Informação em Catálogos Bibliográficos Online," Faculdade de Engenharia da Universidade do Porto, 2014.</w:t>
      </w:r>
    </w:p>
    <w:p w:rsidR="00F23B92" w:rsidRPr="0025641C" w:rsidRDefault="00F23B92" w:rsidP="00F23B92">
      <w:pPr>
        <w:pStyle w:val="EndNoteBibliography"/>
        <w:ind w:left="720" w:hanging="720"/>
        <w:rPr>
          <w:lang w:val="en-GB"/>
        </w:rPr>
      </w:pPr>
      <w:r w:rsidRPr="0025641C">
        <w:rPr>
          <w:lang w:val="en-GB"/>
        </w:rPr>
        <w:t>[8]</w:t>
      </w:r>
      <w:r w:rsidRPr="0025641C">
        <w:rPr>
          <w:lang w:val="en-GB"/>
        </w:rPr>
        <w:tab/>
        <w:t>M. Lesk, "The seven ages of information retrieval," ed, 1996.</w:t>
      </w:r>
    </w:p>
    <w:p w:rsidR="00F23B92" w:rsidRPr="0025641C" w:rsidRDefault="00F23B92" w:rsidP="00F23B92">
      <w:pPr>
        <w:pStyle w:val="EndNoteBibliography"/>
        <w:ind w:left="720" w:hanging="720"/>
        <w:rPr>
          <w:lang w:val="en-GB"/>
        </w:rPr>
      </w:pPr>
      <w:r w:rsidRPr="0025641C">
        <w:rPr>
          <w:lang w:val="en-GB"/>
        </w:rPr>
        <w:t>[9]</w:t>
      </w:r>
      <w:r w:rsidRPr="0025641C">
        <w:rPr>
          <w:lang w:val="en-GB"/>
        </w:rPr>
        <w:tab/>
        <w:t xml:space="preserve">C. D. Manning, P. Raghavan, H. Sch\, \#252, and tze, </w:t>
      </w:r>
      <w:r w:rsidRPr="0025641C">
        <w:rPr>
          <w:i/>
          <w:lang w:val="en-GB"/>
        </w:rPr>
        <w:t>Introduction to Information Retrieval</w:t>
      </w:r>
      <w:r w:rsidRPr="0025641C">
        <w:rPr>
          <w:lang w:val="en-GB"/>
        </w:rPr>
        <w:t>: Cambridge University Press, 2008.</w:t>
      </w:r>
    </w:p>
    <w:p w:rsidR="00F23B92" w:rsidRPr="0025641C" w:rsidRDefault="00F23B92" w:rsidP="00F23B92">
      <w:pPr>
        <w:pStyle w:val="EndNoteBibliography"/>
        <w:ind w:left="720" w:hanging="720"/>
        <w:rPr>
          <w:lang w:val="en-GB"/>
        </w:rPr>
      </w:pPr>
      <w:r w:rsidRPr="0025641C">
        <w:rPr>
          <w:lang w:val="en-GB"/>
        </w:rPr>
        <w:t>[10]</w:t>
      </w:r>
      <w:r w:rsidRPr="0025641C">
        <w:rPr>
          <w:lang w:val="en-GB"/>
        </w:rPr>
        <w:tab/>
        <w:t xml:space="preserve">R. A. Baeza-Yates and B. Ribeiro-Neto, </w:t>
      </w:r>
      <w:r w:rsidRPr="0025641C">
        <w:rPr>
          <w:i/>
          <w:lang w:val="en-GB"/>
        </w:rPr>
        <w:t>Modern Information Retrieval</w:t>
      </w:r>
      <w:r w:rsidRPr="0025641C">
        <w:rPr>
          <w:lang w:val="en-GB"/>
        </w:rPr>
        <w:t>: Addison-Wesley Longman Publishing Co., Inc., 1999.</w:t>
      </w:r>
    </w:p>
    <w:p w:rsidR="00F23B92" w:rsidRPr="0025641C" w:rsidRDefault="00F23B92" w:rsidP="00F23B92">
      <w:pPr>
        <w:pStyle w:val="EndNoteBibliography"/>
        <w:ind w:left="720" w:hanging="720"/>
        <w:rPr>
          <w:lang w:val="en-GB"/>
        </w:rPr>
      </w:pPr>
      <w:r w:rsidRPr="0025641C">
        <w:rPr>
          <w:lang w:val="en-GB"/>
        </w:rPr>
        <w:t>[11]</w:t>
      </w:r>
      <w:r w:rsidRPr="0025641C">
        <w:rPr>
          <w:lang w:val="en-GB"/>
        </w:rPr>
        <w:tab/>
        <w:t xml:space="preserve">D. Hiemstra, </w:t>
      </w:r>
      <w:r w:rsidRPr="0025641C">
        <w:rPr>
          <w:i/>
          <w:lang w:val="en-GB"/>
        </w:rPr>
        <w:t>Using language models for information retrieval</w:t>
      </w:r>
      <w:r w:rsidRPr="0025641C">
        <w:rPr>
          <w:lang w:val="en-GB"/>
        </w:rPr>
        <w:t>: Taaluitgeverij Neslia Paniculata, 2001.</w:t>
      </w:r>
    </w:p>
    <w:p w:rsidR="00F23B92" w:rsidRPr="0025641C" w:rsidRDefault="00F23B92" w:rsidP="00F23B92">
      <w:pPr>
        <w:pStyle w:val="EndNoteBibliography"/>
        <w:ind w:left="720" w:hanging="720"/>
        <w:rPr>
          <w:lang w:val="en-GB"/>
        </w:rPr>
      </w:pPr>
      <w:r w:rsidRPr="0025641C">
        <w:rPr>
          <w:lang w:val="en-GB"/>
        </w:rPr>
        <w:t>[12]</w:t>
      </w:r>
      <w:r w:rsidRPr="0025641C">
        <w:rPr>
          <w:lang w:val="en-GB"/>
        </w:rPr>
        <w:tab/>
        <w:t xml:space="preserve">D. L. Lee, H. Chuang, and K. Seamons, "Document ranking and the vector-space model," </w:t>
      </w:r>
      <w:r w:rsidRPr="0025641C">
        <w:rPr>
          <w:i/>
          <w:lang w:val="en-GB"/>
        </w:rPr>
        <w:t xml:space="preserve">Software, IEEE, </w:t>
      </w:r>
      <w:r w:rsidRPr="0025641C">
        <w:rPr>
          <w:lang w:val="en-GB"/>
        </w:rPr>
        <w:t>vol. 14, pp. 67-75, 1997.</w:t>
      </w:r>
    </w:p>
    <w:p w:rsidR="00F23B92" w:rsidRPr="0025641C" w:rsidRDefault="00F23B92" w:rsidP="00F23B92">
      <w:pPr>
        <w:pStyle w:val="EndNoteBibliography"/>
        <w:ind w:left="720" w:hanging="720"/>
        <w:rPr>
          <w:lang w:val="en-GB"/>
        </w:rPr>
      </w:pPr>
      <w:r w:rsidRPr="0025641C">
        <w:rPr>
          <w:lang w:val="en-GB"/>
        </w:rPr>
        <w:t>[13]</w:t>
      </w:r>
      <w:r w:rsidRPr="0025641C">
        <w:rPr>
          <w:lang w:val="en-GB"/>
        </w:rPr>
        <w:tab/>
        <w:t xml:space="preserve">S. E. Robertson and K. S. Jones, "Relevance weighting of search terms," </w:t>
      </w:r>
      <w:r w:rsidRPr="0025641C">
        <w:rPr>
          <w:i/>
          <w:lang w:val="en-GB"/>
        </w:rPr>
        <w:t xml:space="preserve">Journal of the American Society for Information science, </w:t>
      </w:r>
      <w:r w:rsidRPr="0025641C">
        <w:rPr>
          <w:lang w:val="en-GB"/>
        </w:rPr>
        <w:t>vol. 27, pp. 129-146, 1976.</w:t>
      </w:r>
    </w:p>
    <w:p w:rsidR="00F23B92" w:rsidRPr="0025641C" w:rsidRDefault="00F23B92" w:rsidP="00F23B92">
      <w:pPr>
        <w:pStyle w:val="EndNoteBibliography"/>
        <w:ind w:left="720" w:hanging="720"/>
        <w:rPr>
          <w:lang w:val="en-GB"/>
        </w:rPr>
      </w:pPr>
      <w:r w:rsidRPr="0025641C">
        <w:rPr>
          <w:lang w:val="en-GB"/>
        </w:rPr>
        <w:t>[14]</w:t>
      </w:r>
      <w:r w:rsidRPr="0025641C">
        <w:rPr>
          <w:lang w:val="en-GB"/>
        </w:rPr>
        <w:tab/>
        <w:t>R. Baeza</w:t>
      </w:r>
      <w:r w:rsidRPr="0025641C">
        <w:rPr>
          <w:rFonts w:ascii="Cambria Math" w:hAnsi="Cambria Math" w:cs="Cambria Math"/>
          <w:lang w:val="en-GB"/>
        </w:rPr>
        <w:t>‐</w:t>
      </w:r>
      <w:r w:rsidRPr="0025641C">
        <w:rPr>
          <w:lang w:val="en-GB"/>
        </w:rPr>
        <w:t xml:space="preserve">Yates and G. Navarro, "XQL and proximal nodes," </w:t>
      </w:r>
      <w:r w:rsidRPr="0025641C">
        <w:rPr>
          <w:i/>
          <w:lang w:val="en-GB"/>
        </w:rPr>
        <w:t xml:space="preserve">Journal of the American Society for Information Science and Technology, </w:t>
      </w:r>
      <w:r w:rsidRPr="0025641C">
        <w:rPr>
          <w:lang w:val="en-GB"/>
        </w:rPr>
        <w:t>vol. 53, pp. 504-514, 2002.</w:t>
      </w:r>
    </w:p>
    <w:p w:rsidR="00F23B92" w:rsidRPr="0025641C" w:rsidRDefault="00F23B92" w:rsidP="00F23B92">
      <w:pPr>
        <w:pStyle w:val="EndNoteBibliography"/>
        <w:ind w:left="720" w:hanging="720"/>
        <w:rPr>
          <w:lang w:val="en-GB"/>
        </w:rPr>
      </w:pPr>
      <w:r w:rsidRPr="0025641C">
        <w:rPr>
          <w:lang w:val="en-GB"/>
        </w:rPr>
        <w:t>[15]</w:t>
      </w:r>
      <w:r w:rsidRPr="0025641C">
        <w:rPr>
          <w:lang w:val="en-GB"/>
        </w:rPr>
        <w:tab/>
        <w:t xml:space="preserve">D. A. Hull, "Stemming algorithms: A case study for detailed evaluation," </w:t>
      </w:r>
      <w:r w:rsidRPr="0025641C">
        <w:rPr>
          <w:i/>
          <w:lang w:val="en-GB"/>
        </w:rPr>
        <w:t xml:space="preserve">JASIS, </w:t>
      </w:r>
      <w:r w:rsidRPr="0025641C">
        <w:rPr>
          <w:lang w:val="en-GB"/>
        </w:rPr>
        <w:t>vol. 47, pp. 70-84, 1996.</w:t>
      </w:r>
    </w:p>
    <w:p w:rsidR="00F23B92" w:rsidRPr="0025641C" w:rsidRDefault="00F23B92" w:rsidP="00F23B92">
      <w:pPr>
        <w:pStyle w:val="EndNoteBibliography"/>
        <w:ind w:left="720" w:hanging="720"/>
        <w:rPr>
          <w:lang w:val="en-GB"/>
        </w:rPr>
      </w:pPr>
      <w:r w:rsidRPr="0025641C">
        <w:rPr>
          <w:lang w:val="en-GB"/>
        </w:rPr>
        <w:t>[16]</w:t>
      </w:r>
      <w:r w:rsidRPr="0025641C">
        <w:rPr>
          <w:lang w:val="en-GB"/>
        </w:rPr>
        <w:tab/>
        <w:t xml:space="preserve">M. McCandless, E. Hatcher, and O. Gospodnetic, </w:t>
      </w:r>
      <w:r w:rsidRPr="0025641C">
        <w:rPr>
          <w:i/>
          <w:lang w:val="en-GB"/>
        </w:rPr>
        <w:t>Lucene in Action, Second Edition: Covers Apache Lucene 3.0</w:t>
      </w:r>
      <w:r w:rsidRPr="0025641C">
        <w:rPr>
          <w:lang w:val="en-GB"/>
        </w:rPr>
        <w:t>: Manning Publications Co., 2010.</w:t>
      </w:r>
    </w:p>
    <w:p w:rsidR="00F23B92" w:rsidRPr="0025641C" w:rsidRDefault="00F23B92" w:rsidP="00F23B92">
      <w:pPr>
        <w:pStyle w:val="EndNoteBibliography"/>
        <w:ind w:left="720" w:hanging="720"/>
        <w:rPr>
          <w:lang w:val="en-GB"/>
        </w:rPr>
      </w:pPr>
      <w:r w:rsidRPr="0025641C">
        <w:rPr>
          <w:lang w:val="en-GB"/>
        </w:rPr>
        <w:t>[17]</w:t>
      </w:r>
      <w:r w:rsidRPr="0025641C">
        <w:rPr>
          <w:lang w:val="en-GB"/>
        </w:rPr>
        <w:tab/>
        <w:t xml:space="preserve">T. Grainger and T. Potter, </w:t>
      </w:r>
      <w:r w:rsidRPr="0025641C">
        <w:rPr>
          <w:i/>
          <w:lang w:val="en-GB"/>
        </w:rPr>
        <w:t>Solr in action</w:t>
      </w:r>
      <w:r w:rsidRPr="0025641C">
        <w:rPr>
          <w:lang w:val="en-GB"/>
        </w:rPr>
        <w:t>: Manning Publications Co., 2014.</w:t>
      </w:r>
    </w:p>
    <w:p w:rsidR="00F23B92" w:rsidRPr="0025641C" w:rsidRDefault="00F23B92" w:rsidP="00F23B92">
      <w:pPr>
        <w:pStyle w:val="EndNoteBibliography"/>
        <w:ind w:left="720" w:hanging="720"/>
        <w:rPr>
          <w:lang w:val="en-GB"/>
        </w:rPr>
      </w:pPr>
      <w:r w:rsidRPr="0025641C">
        <w:rPr>
          <w:lang w:val="en-GB"/>
        </w:rPr>
        <w:t>[18]</w:t>
      </w:r>
      <w:r w:rsidRPr="0025641C">
        <w:rPr>
          <w:lang w:val="en-GB"/>
        </w:rPr>
        <w:tab/>
        <w:t xml:space="preserve">C. Mattmann and J. Zitting, </w:t>
      </w:r>
      <w:r w:rsidRPr="0025641C">
        <w:rPr>
          <w:i/>
          <w:lang w:val="en-GB"/>
        </w:rPr>
        <w:t>Tika in Action</w:t>
      </w:r>
      <w:r w:rsidRPr="0025641C">
        <w:rPr>
          <w:lang w:val="en-GB"/>
        </w:rPr>
        <w:t>: Manning Publications Co., 2011.</w:t>
      </w:r>
    </w:p>
    <w:p w:rsidR="00F23B92" w:rsidRPr="0025641C" w:rsidRDefault="00F23B92" w:rsidP="00F23B92">
      <w:pPr>
        <w:pStyle w:val="EndNoteBibliography"/>
        <w:ind w:left="720" w:hanging="720"/>
        <w:rPr>
          <w:lang w:val="en-GB"/>
        </w:rPr>
      </w:pPr>
      <w:r w:rsidRPr="0025641C">
        <w:rPr>
          <w:lang w:val="en-GB"/>
        </w:rPr>
        <w:t>[19]</w:t>
      </w:r>
      <w:r w:rsidRPr="0025641C">
        <w:rPr>
          <w:lang w:val="en-GB"/>
        </w:rPr>
        <w:tab/>
        <w:t xml:space="preserve">(2016). </w:t>
      </w:r>
      <w:r w:rsidRPr="0025641C">
        <w:rPr>
          <w:i/>
          <w:lang w:val="en-GB"/>
        </w:rPr>
        <w:t>Apache Solr</w:t>
      </w:r>
      <w:r w:rsidRPr="0025641C">
        <w:rPr>
          <w:lang w:val="en-GB"/>
        </w:rPr>
        <w:t xml:space="preserve">. Available: </w:t>
      </w:r>
      <w:hyperlink r:id="rId142" w:history="1">
        <w:r w:rsidRPr="0025641C">
          <w:rPr>
            <w:rStyle w:val="Hiperligao"/>
            <w:lang w:val="en-GB"/>
          </w:rPr>
          <w:t>http://lucene.apache.org/solr/</w:t>
        </w:r>
      </w:hyperlink>
    </w:p>
    <w:p w:rsidR="00F23B92" w:rsidRPr="0025641C" w:rsidRDefault="00F23B92" w:rsidP="00F23B92">
      <w:pPr>
        <w:pStyle w:val="EndNoteBibliography"/>
        <w:ind w:left="720" w:hanging="720"/>
        <w:rPr>
          <w:lang w:val="en-GB"/>
        </w:rPr>
      </w:pPr>
      <w:r w:rsidRPr="0025641C">
        <w:rPr>
          <w:lang w:val="en-GB"/>
        </w:rPr>
        <w:t>[20]</w:t>
      </w:r>
      <w:r w:rsidRPr="0025641C">
        <w:rPr>
          <w:lang w:val="en-GB"/>
        </w:rPr>
        <w:tab/>
        <w:t xml:space="preserve">R. Gheorghe, M. L. Hinman, and R. Russo, </w:t>
      </w:r>
      <w:r w:rsidRPr="0025641C">
        <w:rPr>
          <w:i/>
          <w:lang w:val="en-GB"/>
        </w:rPr>
        <w:t>Elasticsearch in Action</w:t>
      </w:r>
      <w:r w:rsidRPr="0025641C">
        <w:rPr>
          <w:lang w:val="en-GB"/>
        </w:rPr>
        <w:t>: Manning Publications Co., 2015.</w:t>
      </w:r>
    </w:p>
    <w:p w:rsidR="00F23B92" w:rsidRPr="0025641C" w:rsidRDefault="00F23B92" w:rsidP="00F23B92">
      <w:pPr>
        <w:pStyle w:val="EndNoteBibliography"/>
        <w:ind w:left="720" w:hanging="720"/>
        <w:rPr>
          <w:lang w:val="en-GB"/>
        </w:rPr>
      </w:pPr>
      <w:r w:rsidRPr="0025641C">
        <w:rPr>
          <w:lang w:val="en-GB"/>
        </w:rPr>
        <w:t>[21]</w:t>
      </w:r>
      <w:r w:rsidRPr="0025641C">
        <w:rPr>
          <w:lang w:val="en-GB"/>
        </w:rPr>
        <w:tab/>
        <w:t xml:space="preserve">D. Rothwell, F. Wingert, R. Cote, R. Beckett, and J. Palotay, "Indexing Medical Information: The Role of SNOMED," in </w:t>
      </w:r>
      <w:r w:rsidRPr="0025641C">
        <w:rPr>
          <w:i/>
          <w:lang w:val="en-GB"/>
        </w:rPr>
        <w:t>Proceedings/the... Annual Symposium on Computer Application [sic] in Medical Care. Symposium on Computer Applications in Medical Care</w:t>
      </w:r>
      <w:r w:rsidRPr="0025641C">
        <w:rPr>
          <w:lang w:val="en-GB"/>
        </w:rPr>
        <w:t>, 1989, pp. 534-539.</w:t>
      </w:r>
    </w:p>
    <w:p w:rsidR="00F23B92" w:rsidRPr="00F23B92" w:rsidRDefault="00F23B92" w:rsidP="00F23B92">
      <w:pPr>
        <w:pStyle w:val="EndNoteBibliography"/>
        <w:ind w:left="720" w:hanging="720"/>
      </w:pPr>
      <w:r w:rsidRPr="0025641C">
        <w:rPr>
          <w:lang w:val="en-GB"/>
        </w:rPr>
        <w:lastRenderedPageBreak/>
        <w:t>[22]</w:t>
      </w:r>
      <w:r w:rsidRPr="0025641C">
        <w:rPr>
          <w:lang w:val="en-GB"/>
        </w:rPr>
        <w:tab/>
        <w:t xml:space="preserve">(2016). </w:t>
      </w:r>
      <w:r w:rsidRPr="0025641C">
        <w:rPr>
          <w:i/>
          <w:lang w:val="en-GB"/>
        </w:rPr>
        <w:t>ICD - ICD-9-CM - International Classification of Diseases, Ninth Revision, Clinical Modification</w:t>
      </w:r>
      <w:r w:rsidRPr="0025641C">
        <w:rPr>
          <w:lang w:val="en-GB"/>
        </w:rPr>
        <w:t xml:space="preserve">. </w:t>
      </w:r>
      <w:r w:rsidRPr="00F23B92">
        <w:t xml:space="preserve">Available: </w:t>
      </w:r>
      <w:hyperlink r:id="rId143" w:history="1">
        <w:r w:rsidRPr="00F23B92">
          <w:rPr>
            <w:rStyle w:val="Hiperligao"/>
          </w:rPr>
          <w:t>http://www.cdc.gov/nchs/icd/icd9cm.htm</w:t>
        </w:r>
      </w:hyperlink>
    </w:p>
    <w:p w:rsidR="00F23B92" w:rsidRPr="00F23B92" w:rsidRDefault="00F23B92" w:rsidP="00F23B92">
      <w:pPr>
        <w:pStyle w:val="EndNoteBibliography"/>
        <w:ind w:left="720" w:hanging="720"/>
      </w:pPr>
      <w:r w:rsidRPr="00F23B92">
        <w:t>[23]</w:t>
      </w:r>
      <w:r w:rsidRPr="00F23B92">
        <w:tab/>
        <w:t xml:space="preserve">(2016). </w:t>
      </w:r>
      <w:r w:rsidRPr="00F23B92">
        <w:rPr>
          <w:i/>
        </w:rPr>
        <w:t>Classificação Internacional de Doenças (CID) - Portal da Codificação Clínica e dos GDH</w:t>
      </w:r>
      <w:r w:rsidRPr="00F23B92">
        <w:t xml:space="preserve">. Available: </w:t>
      </w:r>
      <w:hyperlink r:id="rId144" w:history="1">
        <w:r w:rsidRPr="00F23B92">
          <w:rPr>
            <w:rStyle w:val="Hiperligao"/>
          </w:rPr>
          <w:t>http://portalcodgdh.min-saude.pt/index.php/Classifica%C3%A7%C3%A3o_Internacional_de_Doen%C3%A7as_(CID</w:t>
        </w:r>
      </w:hyperlink>
      <w:r w:rsidRPr="00F23B92">
        <w:t>)</w:t>
      </w:r>
    </w:p>
    <w:p w:rsidR="00F23B92" w:rsidRPr="00F23B92" w:rsidRDefault="00F23B92" w:rsidP="00F23B92">
      <w:pPr>
        <w:pStyle w:val="EndNoteBibliography"/>
        <w:ind w:left="720" w:hanging="720"/>
      </w:pPr>
      <w:r w:rsidRPr="00F23B92">
        <w:t>[24]</w:t>
      </w:r>
      <w:r w:rsidRPr="00F23B92">
        <w:tab/>
        <w:t>R. Correia, "openEHR," Faculdade de Medicina da Universidade do Porto2015.</w:t>
      </w:r>
    </w:p>
    <w:p w:rsidR="00F23B92" w:rsidRPr="0025641C" w:rsidRDefault="00F23B92" w:rsidP="00F23B92">
      <w:pPr>
        <w:pStyle w:val="EndNoteBibliography"/>
        <w:ind w:left="720" w:hanging="720"/>
        <w:rPr>
          <w:lang w:val="en-GB"/>
        </w:rPr>
      </w:pPr>
      <w:r w:rsidRPr="0025641C">
        <w:rPr>
          <w:lang w:val="en-GB"/>
        </w:rPr>
        <w:t>[25]</w:t>
      </w:r>
      <w:r w:rsidRPr="0025641C">
        <w:rPr>
          <w:lang w:val="en-GB"/>
        </w:rPr>
        <w:tab/>
        <w:t>pablo, "CaboLabs Healthcare Informatics, Standards and Interoperability," 2016.</w:t>
      </w:r>
    </w:p>
    <w:p w:rsidR="00F23B92" w:rsidRPr="0025641C" w:rsidRDefault="00F23B92" w:rsidP="00F23B92">
      <w:pPr>
        <w:pStyle w:val="EndNoteBibliography"/>
        <w:ind w:left="720" w:hanging="720"/>
        <w:rPr>
          <w:lang w:val="en-GB"/>
        </w:rPr>
      </w:pPr>
      <w:r w:rsidRPr="0025641C">
        <w:rPr>
          <w:lang w:val="en-GB"/>
        </w:rPr>
        <w:t>[26]</w:t>
      </w:r>
      <w:r w:rsidRPr="0025641C">
        <w:rPr>
          <w:lang w:val="en-GB"/>
        </w:rPr>
        <w:tab/>
        <w:t xml:space="preserve">S. R. Cassandra Targett. (2016). </w:t>
      </w:r>
      <w:r w:rsidRPr="0025641C">
        <w:rPr>
          <w:i/>
          <w:lang w:val="en-GB"/>
        </w:rPr>
        <w:t>Apache Solr Tokenizers</w:t>
      </w:r>
      <w:r w:rsidRPr="0025641C">
        <w:rPr>
          <w:lang w:val="en-GB"/>
        </w:rPr>
        <w:t xml:space="preserve">. Available: </w:t>
      </w:r>
      <w:hyperlink r:id="rId145" w:history="1">
        <w:r w:rsidRPr="0025641C">
          <w:rPr>
            <w:rStyle w:val="Hiperligao"/>
            <w:lang w:val="en-GB"/>
          </w:rPr>
          <w:t>https://cwiki.apache.org/confluence/display/solr/Tokenizers</w:t>
        </w:r>
      </w:hyperlink>
    </w:p>
    <w:p w:rsidR="00F23B92" w:rsidRPr="0025641C" w:rsidRDefault="00F23B92" w:rsidP="00F23B92">
      <w:pPr>
        <w:pStyle w:val="EndNoteBibliography"/>
        <w:ind w:left="720" w:hanging="720"/>
        <w:rPr>
          <w:lang w:val="en-GB"/>
        </w:rPr>
      </w:pPr>
      <w:r w:rsidRPr="0025641C">
        <w:rPr>
          <w:lang w:val="en-GB"/>
        </w:rPr>
        <w:t>[27]</w:t>
      </w:r>
      <w:r w:rsidRPr="0025641C">
        <w:rPr>
          <w:lang w:val="en-GB"/>
        </w:rPr>
        <w:tab/>
        <w:t xml:space="preserve">(20-06-2016). </w:t>
      </w:r>
      <w:r w:rsidRPr="0025641C">
        <w:rPr>
          <w:i/>
          <w:lang w:val="en-GB"/>
        </w:rPr>
        <w:t>Apache Lucene - Scoring</w:t>
      </w:r>
      <w:r w:rsidRPr="0025641C">
        <w:rPr>
          <w:lang w:val="en-GB"/>
        </w:rPr>
        <w:t xml:space="preserve">. Available: </w:t>
      </w:r>
      <w:hyperlink r:id="rId146" w:anchor="Score" w:history="1">
        <w:r w:rsidRPr="0025641C">
          <w:rPr>
            <w:rStyle w:val="Hiperligao"/>
            <w:lang w:val="en-GB"/>
          </w:rPr>
          <w:t>https://lucene.apache.org/core/2_9_4/scoring.html#Score</w:t>
        </w:r>
      </w:hyperlink>
    </w:p>
    <w:p w:rsidR="00F23B92" w:rsidRPr="00F23B92" w:rsidRDefault="00F23B92" w:rsidP="00F23B92">
      <w:pPr>
        <w:pStyle w:val="EndNoteBibliography"/>
        <w:ind w:left="720" w:hanging="720"/>
      </w:pPr>
      <w:r w:rsidRPr="0025641C">
        <w:rPr>
          <w:lang w:val="en-GB"/>
        </w:rPr>
        <w:t>[28]</w:t>
      </w:r>
      <w:r w:rsidRPr="0025641C">
        <w:rPr>
          <w:lang w:val="en-GB"/>
        </w:rPr>
        <w:tab/>
        <w:t xml:space="preserve">P. Pazos. (2016, 22/06/2016). </w:t>
      </w:r>
      <w:r w:rsidRPr="0025641C">
        <w:rPr>
          <w:i/>
          <w:lang w:val="en-GB"/>
        </w:rPr>
        <w:t>Time committing a lot of xml</w:t>
      </w:r>
      <w:r w:rsidRPr="0025641C">
        <w:rPr>
          <w:lang w:val="en-GB"/>
        </w:rPr>
        <w:t xml:space="preserve">. </w:t>
      </w:r>
      <w:r w:rsidRPr="00F23B92">
        <w:t xml:space="preserve">Available: </w:t>
      </w:r>
      <w:hyperlink r:id="rId147" w:anchor="issuecomment-227503058" w:history="1">
        <w:r w:rsidRPr="00F23B92">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1C2373" w:rsidRDefault="006B6EED" w:rsidP="006B6EED">
      <w:pPr>
        <w:pStyle w:val="Heading1Before"/>
        <w:tabs>
          <w:tab w:val="left" w:pos="4920"/>
        </w:tabs>
      </w:pPr>
      <w:r>
        <w:tab/>
      </w:r>
    </w:p>
    <w:p w:rsidR="001C2373" w:rsidRPr="001C2373" w:rsidRDefault="001C2373" w:rsidP="001C2373">
      <w:pPr>
        <w:tabs>
          <w:tab w:val="left" w:pos="1140"/>
        </w:tabs>
        <w:sectPr w:rsidR="001C2373" w:rsidRPr="001C2373" w:rsidSect="00733203">
          <w:type w:val="oddPage"/>
          <w:pgSz w:w="11905" w:h="16837"/>
          <w:pgMar w:top="1701" w:right="1701" w:bottom="1701" w:left="1701" w:header="79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165864" w:rsidP="00810219">
      <w:pPr>
        <w:pStyle w:val="Cabealho1"/>
      </w:pPr>
      <w:bookmarkStart w:id="115" w:name="_Toc455417506"/>
      <w:r>
        <w:rPr>
          <w:noProof/>
          <w:lang w:eastAsia="pt-PT"/>
        </w:rPr>
        <mc:AlternateContent>
          <mc:Choice Requires="wpg">
            <w:drawing>
              <wp:anchor distT="0" distB="0" distL="114300" distR="114300" simplePos="0" relativeHeight="251774976" behindDoc="0" locked="0" layoutInCell="1" allowOverlap="1" wp14:anchorId="25F5211A" wp14:editId="4803BB9C">
                <wp:simplePos x="0" y="0"/>
                <wp:positionH relativeFrom="column">
                  <wp:posOffset>462915</wp:posOffset>
                </wp:positionH>
                <wp:positionV relativeFrom="paragraph">
                  <wp:posOffset>486411</wp:posOffset>
                </wp:positionV>
                <wp:extent cx="4730115" cy="5998844"/>
                <wp:effectExtent l="0" t="0" r="0" b="2540"/>
                <wp:wrapTight wrapText="bothSides">
                  <wp:wrapPolygon edited="0">
                    <wp:start x="174" y="0"/>
                    <wp:lineTo x="0" y="20306"/>
                    <wp:lineTo x="0" y="21541"/>
                    <wp:lineTo x="21487" y="21541"/>
                    <wp:lineTo x="21487" y="0"/>
                    <wp:lineTo x="174" y="0"/>
                  </wp:wrapPolygon>
                </wp:wrapTight>
                <wp:docPr id="48" name="Grupo 48"/>
                <wp:cNvGraphicFramePr/>
                <a:graphic xmlns:a="http://schemas.openxmlformats.org/drawingml/2006/main">
                  <a:graphicData uri="http://schemas.microsoft.com/office/word/2010/wordprocessingGroup">
                    <wpg:wgp>
                      <wpg:cNvGrpSpPr/>
                      <wpg:grpSpPr>
                        <a:xfrm>
                          <a:off x="0" y="0"/>
                          <a:ext cx="4730115" cy="5998844"/>
                          <a:chOff x="0" y="-161924"/>
                          <a:chExt cx="4730115" cy="5998844"/>
                        </a:xfrm>
                      </wpg:grpSpPr>
                      <pic:pic xmlns:pic="http://schemas.openxmlformats.org/drawingml/2006/picture">
                        <pic:nvPicPr>
                          <pic:cNvPr id="20" name="Imagem 20" descr="C:\Users\joo_c\Desktop\Indexacao-de-Documentos-Clinicos\Indexacao-de-Documentos-Clinicos\Dissertacao\images\eer_model.png"/>
                          <pic:cNvPicPr>
                            <a:picLocks noChangeAspect="1"/>
                          </pic:cNvPicPr>
                        </pic:nvPicPr>
                        <pic:blipFill rotWithShape="1">
                          <a:blip r:embed="rId148" cstate="print">
                            <a:extLst>
                              <a:ext uri="{28A0092B-C50C-407E-A947-70E740481C1C}">
                                <a14:useLocalDpi xmlns:a14="http://schemas.microsoft.com/office/drawing/2010/main" val="0"/>
                              </a:ext>
                            </a:extLst>
                          </a:blip>
                          <a:srcRect l="5363" r="20773" b="49595"/>
                          <a:stretch/>
                        </pic:blipFill>
                        <pic:spPr bwMode="auto">
                          <a:xfrm rot="16200000">
                            <a:off x="-424011" y="339874"/>
                            <a:ext cx="5628640" cy="4625043"/>
                          </a:xfrm>
                          <a:prstGeom prst="rect">
                            <a:avLst/>
                          </a:prstGeom>
                          <a:noFill/>
                          <a:ln>
                            <a:noFill/>
                          </a:ln>
                          <a:extLst>
                            <a:ext uri="{53640926-AAD7-44D8-BBD7-CCE9431645EC}">
                              <a14:shadowObscured xmlns:a14="http://schemas.microsoft.com/office/drawing/2010/main"/>
                            </a:ext>
                          </a:extLst>
                        </pic:spPr>
                      </pic:pic>
                      <wps:wsp>
                        <wps:cNvPr id="47" name="Caixa de texto 47"/>
                        <wps:cNvSpPr txBox="1"/>
                        <wps:spPr>
                          <a:xfrm>
                            <a:off x="0" y="5468620"/>
                            <a:ext cx="4730115" cy="368300"/>
                          </a:xfrm>
                          <a:prstGeom prst="rect">
                            <a:avLst/>
                          </a:prstGeom>
                          <a:solidFill>
                            <a:prstClr val="white"/>
                          </a:solidFill>
                          <a:ln>
                            <a:noFill/>
                          </a:ln>
                        </wps:spPr>
                        <wps:txbx>
                          <w:txbxContent>
                            <w:p w:rsidR="0025641C" w:rsidRPr="001F754E" w:rsidRDefault="0025641C" w:rsidP="00165864">
                              <w:pPr>
                                <w:pStyle w:val="Legenda"/>
                                <w:jc w:val="center"/>
                                <w:rPr>
                                  <w:rFonts w:eastAsia="Times New Roman"/>
                                  <w:bCs/>
                                  <w:noProof/>
                                  <w:sz w:val="56"/>
                                  <w:szCs w:val="20"/>
                                </w:rPr>
                              </w:pPr>
                              <w:bookmarkStart w:id="116" w:name="_Toc455417554"/>
                              <w:r>
                                <w:t xml:space="preserve">Figura </w:t>
                              </w:r>
                              <w:fldSimple w:instr=" SEQ Figura \* ARABIC ">
                                <w:r w:rsidR="003B3C0D">
                                  <w:rPr>
                                    <w:noProof/>
                                  </w:rPr>
                                  <w:t>19</w:t>
                                </w:r>
                              </w:fldSimple>
                              <w:r>
                                <w:t xml:space="preserve"> - Modelo EER do EHR (parte 1)</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5F5211A" id="Grupo 48" o:spid="_x0000_s1101" style="position:absolute;left:0;text-align:left;margin-left:36.45pt;margin-top:38.3pt;width:372.45pt;height:472.35pt;z-index:251774976;mso-height-relative:margin" coordorigin=",-1619" coordsize="47301,59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">
                <v:shape id="Imagem 20" o:spid="_x0000_s1102" type="#_x0000_t75" style="position:absolute;left:-4240;top:3398;width:56286;height:4625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">
                  <v:imagedata r:id="rId149" o:title="eer_model" cropbottom="32503f" cropleft="3515f" cropright="13614f"/>
                  <v:path arrowok="t"/>
                </v:shape>
                <v:shape id="Caixa de texto 47" o:spid="_x0000_s1103" type="#_x0000_t202" style="position:absolute;top:54686;width:4730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25641C" w:rsidRPr="001F754E" w:rsidRDefault="0025641C" w:rsidP="00165864">
                        <w:pPr>
                          <w:pStyle w:val="Legenda"/>
                          <w:jc w:val="center"/>
                          <w:rPr>
                            <w:rFonts w:eastAsia="Times New Roman"/>
                            <w:bCs/>
                            <w:noProof/>
                            <w:sz w:val="56"/>
                            <w:szCs w:val="20"/>
                          </w:rPr>
                        </w:pPr>
                        <w:bookmarkStart w:id="117" w:name="_Toc455417554"/>
                        <w:r>
                          <w:t xml:space="preserve">Figura </w:t>
                        </w:r>
                        <w:fldSimple w:instr=" SEQ Figura \* ARABIC ">
                          <w:r w:rsidR="003B3C0D">
                            <w:rPr>
                              <w:noProof/>
                            </w:rPr>
                            <w:t>19</w:t>
                          </w:r>
                        </w:fldSimple>
                        <w:r>
                          <w:t xml:space="preserve"> - Modelo EER do EHR (parte 1)</w:t>
                        </w:r>
                        <w:bookmarkEnd w:id="117"/>
                      </w:p>
                    </w:txbxContent>
                  </v:textbox>
                </v:shape>
                <w10:wrap type="tight"/>
              </v:group>
            </w:pict>
          </mc:Fallback>
        </mc:AlternateContent>
      </w:r>
      <w:r w:rsidR="00810219">
        <w:t>Anexo A</w:t>
      </w:r>
      <w:bookmarkEnd w:id="115"/>
    </w:p>
    <w:p w:rsidR="00810219" w:rsidRPr="00810219" w:rsidRDefault="00810219" w:rsidP="00810219">
      <w:pPr>
        <w:pStyle w:val="Corpodetexto"/>
      </w:pPr>
    </w:p>
    <w:p w:rsidR="00705F35" w:rsidRDefault="00705F35" w:rsidP="00AF48C7">
      <w:pPr>
        <w:pStyle w:val="Corpodetexto"/>
      </w:pPr>
    </w:p>
    <w:p w:rsidR="00705F35" w:rsidRDefault="00165864">
      <w:pPr>
        <w:suppressAutoHyphens w:val="0"/>
        <w:spacing w:line="240" w:lineRule="auto"/>
        <w:ind w:firstLine="0"/>
        <w:jc w:val="left"/>
      </w:pPr>
      <w:r>
        <w:rPr>
          <w:noProof/>
          <w:lang w:eastAsia="pt-PT"/>
        </w:rPr>
        <w:lastRenderedPageBreak/>
        <mc:AlternateContent>
          <mc:Choice Requires="wpg">
            <w:drawing>
              <wp:anchor distT="0" distB="0" distL="114300" distR="114300" simplePos="0" relativeHeight="251778048" behindDoc="0" locked="0" layoutInCell="1" allowOverlap="1" wp14:anchorId="52412F5B" wp14:editId="29C28E2D">
                <wp:simplePos x="0" y="0"/>
                <wp:positionH relativeFrom="column">
                  <wp:posOffset>415290</wp:posOffset>
                </wp:positionH>
                <wp:positionV relativeFrom="paragraph">
                  <wp:posOffset>0</wp:posOffset>
                </wp:positionV>
                <wp:extent cx="5015230" cy="8509635"/>
                <wp:effectExtent l="0" t="0" r="0" b="5715"/>
                <wp:wrapTight wrapText="bothSides">
                  <wp:wrapPolygon edited="0">
                    <wp:start x="492" y="0"/>
                    <wp:lineTo x="492" y="20116"/>
                    <wp:lineTo x="0" y="20647"/>
                    <wp:lineTo x="0" y="21566"/>
                    <wp:lineTo x="21496" y="21566"/>
                    <wp:lineTo x="21496" y="0"/>
                    <wp:lineTo x="492" y="0"/>
                  </wp:wrapPolygon>
                </wp:wrapTight>
                <wp:docPr id="50" name="Grupo 50"/>
                <wp:cNvGraphicFramePr/>
                <a:graphic xmlns:a="http://schemas.openxmlformats.org/drawingml/2006/main">
                  <a:graphicData uri="http://schemas.microsoft.com/office/word/2010/wordprocessingGroup">
                    <wpg:wgp>
                      <wpg:cNvGrpSpPr/>
                      <wpg:grpSpPr>
                        <a:xfrm>
                          <a:off x="0" y="0"/>
                          <a:ext cx="5015230" cy="8509635"/>
                          <a:chOff x="0" y="0"/>
                          <a:chExt cx="5015230" cy="8509635"/>
                        </a:xfrm>
                      </wpg:grpSpPr>
                      <pic:pic xmlns:pic="http://schemas.openxmlformats.org/drawingml/2006/picture">
                        <pic:nvPicPr>
                          <pic:cNvPr id="22" name="Imagem 22" descr="C:\Users\joo_c\Desktop\Indexacao-de-Documentos-Clinicos\Indexacao-de-Documentos-Clinicos\Dissertacao\images\eer_model.png"/>
                          <pic:cNvPicPr>
                            <a:picLocks noChangeAspect="1"/>
                          </pic:cNvPicPr>
                        </pic:nvPicPr>
                        <pic:blipFill rotWithShape="1">
                          <a:blip r:embed="rId148">
                            <a:extLst>
                              <a:ext uri="{28A0092B-C50C-407E-A947-70E740481C1C}">
                                <a14:useLocalDpi xmlns:a14="http://schemas.microsoft.com/office/drawing/2010/main" val="0"/>
                              </a:ext>
                            </a:extLst>
                          </a:blip>
                          <a:srcRect t="50427" b="-478"/>
                          <a:stretch/>
                        </pic:blipFill>
                        <pic:spPr bwMode="auto">
                          <a:xfrm rot="16200000">
                            <a:off x="-1495425" y="1654810"/>
                            <a:ext cx="8162925" cy="4853305"/>
                          </a:xfrm>
                          <a:prstGeom prst="rect">
                            <a:avLst/>
                          </a:prstGeom>
                          <a:noFill/>
                          <a:ln>
                            <a:noFill/>
                          </a:ln>
                          <a:extLst>
                            <a:ext uri="{53640926-AAD7-44D8-BBD7-CCE9431645EC}">
                              <a14:shadowObscured xmlns:a14="http://schemas.microsoft.com/office/drawing/2010/main"/>
                            </a:ext>
                          </a:extLst>
                        </pic:spPr>
                      </pic:pic>
                      <wps:wsp>
                        <wps:cNvPr id="49" name="Caixa de texto 49"/>
                        <wps:cNvSpPr txBox="1"/>
                        <wps:spPr>
                          <a:xfrm>
                            <a:off x="0" y="8141335"/>
                            <a:ext cx="5015230" cy="368300"/>
                          </a:xfrm>
                          <a:prstGeom prst="rect">
                            <a:avLst/>
                          </a:prstGeom>
                          <a:solidFill>
                            <a:prstClr val="white"/>
                          </a:solidFill>
                          <a:ln>
                            <a:noFill/>
                          </a:ln>
                        </wps:spPr>
                        <wps:txbx>
                          <w:txbxContent>
                            <w:p w:rsidR="0025641C" w:rsidRPr="00102B85" w:rsidRDefault="0025641C" w:rsidP="00165864">
                              <w:pPr>
                                <w:pStyle w:val="Legenda"/>
                                <w:jc w:val="center"/>
                                <w:rPr>
                                  <w:noProof/>
                                </w:rPr>
                              </w:pPr>
                              <w:bookmarkStart w:id="118" w:name="_Toc455417555"/>
                              <w:r>
                                <w:t xml:space="preserve">Figura </w:t>
                              </w:r>
                              <w:fldSimple w:instr=" SEQ Figura \* ARABIC ">
                                <w:r w:rsidR="003B3C0D">
                                  <w:rPr>
                                    <w:noProof/>
                                  </w:rPr>
                                  <w:t>20</w:t>
                                </w:r>
                              </w:fldSimple>
                              <w:r>
                                <w:t xml:space="preserve"> - Modelo EER do EHR (parte 2</w:t>
                              </w:r>
                              <w:r w:rsidRPr="002D5537">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412F5B" id="Grupo 50" o:spid="_x0000_s1104" style="position:absolute;margin-left:32.7pt;margin-top:0;width:394.9pt;height:670.05pt;z-index:251778048" coordsize="50152,8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">
                <v:shape id="Imagem 22" o:spid="_x0000_s1105" type="#_x0000_t75" style="position:absolute;left:-14955;top:16548;width:81629;height:485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">
                  <v:imagedata r:id="rId149" o:title="eer_model" croptop="33048f" cropbottom="-313f"/>
                  <v:path arrowok="t"/>
                </v:shape>
                <v:shape id="Caixa de texto 49" o:spid="_x0000_s1106" type="#_x0000_t202" style="position:absolute;top:81413;width:5015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rsidR="0025641C" w:rsidRPr="00102B85" w:rsidRDefault="0025641C" w:rsidP="00165864">
                        <w:pPr>
                          <w:pStyle w:val="Legenda"/>
                          <w:jc w:val="center"/>
                          <w:rPr>
                            <w:noProof/>
                          </w:rPr>
                        </w:pPr>
                        <w:bookmarkStart w:id="119" w:name="_Toc455417555"/>
                        <w:r>
                          <w:t xml:space="preserve">Figura </w:t>
                        </w:r>
                        <w:fldSimple w:instr=" SEQ Figura \* ARABIC ">
                          <w:r w:rsidR="003B3C0D">
                            <w:rPr>
                              <w:noProof/>
                            </w:rPr>
                            <w:t>20</w:t>
                          </w:r>
                        </w:fldSimple>
                        <w:r>
                          <w:t xml:space="preserve"> - Modelo EER do EHR (parte 2</w:t>
                        </w:r>
                        <w:r w:rsidRPr="002D5537">
                          <w:t>)</w:t>
                        </w:r>
                        <w:bookmarkEnd w:id="119"/>
                      </w:p>
                    </w:txbxContent>
                  </v:textbox>
                </v:shape>
                <w10:wrap type="tight"/>
              </v:group>
            </w:pict>
          </mc:Fallback>
        </mc:AlternateContent>
      </w:r>
      <w:r w:rsidR="00705F35">
        <w:br w:type="page"/>
      </w:r>
    </w:p>
    <w:p w:rsidR="001F46C9" w:rsidRDefault="001F46C9" w:rsidP="00AF48C7">
      <w:pPr>
        <w:pStyle w:val="Corpodetexto"/>
      </w:pPr>
    </w:p>
    <w:p w:rsidR="001F46C9" w:rsidRPr="001F46C9" w:rsidRDefault="001F46C9" w:rsidP="001F46C9"/>
    <w:p w:rsidR="001F46C9" w:rsidRPr="001F46C9" w:rsidRDefault="001F46C9" w:rsidP="001F46C9"/>
    <w:p w:rsidR="001F46C9" w:rsidRPr="001F46C9" w:rsidRDefault="00165864" w:rsidP="001F46C9">
      <w:r>
        <w:rPr>
          <w:noProof/>
          <w:lang w:eastAsia="pt-PT"/>
        </w:rPr>
        <mc:AlternateContent>
          <mc:Choice Requires="wpg">
            <w:drawing>
              <wp:anchor distT="0" distB="0" distL="114300" distR="114300" simplePos="0" relativeHeight="251781120" behindDoc="0" locked="0" layoutInCell="1" allowOverlap="1" wp14:anchorId="27D51F34" wp14:editId="361AD2FA">
                <wp:simplePos x="0" y="0"/>
                <wp:positionH relativeFrom="column">
                  <wp:posOffset>1234440</wp:posOffset>
                </wp:positionH>
                <wp:positionV relativeFrom="paragraph">
                  <wp:posOffset>15240</wp:posOffset>
                </wp:positionV>
                <wp:extent cx="2933700" cy="6140450"/>
                <wp:effectExtent l="0" t="0" r="0" b="0"/>
                <wp:wrapTight wrapText="bothSides">
                  <wp:wrapPolygon edited="0">
                    <wp:start x="2945" y="0"/>
                    <wp:lineTo x="2945" y="19299"/>
                    <wp:lineTo x="0" y="20304"/>
                    <wp:lineTo x="0" y="21511"/>
                    <wp:lineTo x="21460" y="21511"/>
                    <wp:lineTo x="21460" y="20304"/>
                    <wp:lineTo x="18234" y="19299"/>
                    <wp:lineTo x="18234" y="0"/>
                    <wp:lineTo x="2945" y="0"/>
                  </wp:wrapPolygon>
                </wp:wrapTight>
                <wp:docPr id="57" name="Grupo 57"/>
                <wp:cNvGraphicFramePr/>
                <a:graphic xmlns:a="http://schemas.openxmlformats.org/drawingml/2006/main">
                  <a:graphicData uri="http://schemas.microsoft.com/office/word/2010/wordprocessingGroup">
                    <wpg:wgp>
                      <wpg:cNvGrpSpPr/>
                      <wpg:grpSpPr>
                        <a:xfrm>
                          <a:off x="0" y="0"/>
                          <a:ext cx="2933700" cy="6140450"/>
                          <a:chOff x="0" y="0"/>
                          <a:chExt cx="2933700" cy="6140450"/>
                        </a:xfrm>
                      </wpg:grpSpPr>
                      <pic:pic xmlns:pic="http://schemas.openxmlformats.org/drawingml/2006/picture">
                        <pic:nvPicPr>
                          <pic:cNvPr id="23" name="Imagem 23" descr="C:\Users\joo_c\Desktop\Indexacao-de-Documentos-Clinicos\Indexacao-de-Documentos-Clinicos\Dissertacao\images\eer_model.png"/>
                          <pic:cNvPicPr>
                            <a:picLocks noChangeAspect="1"/>
                          </pic:cNvPicPr>
                        </pic:nvPicPr>
                        <pic:blipFill rotWithShape="1">
                          <a:blip r:embed="rId148">
                            <a:extLst>
                              <a:ext uri="{28A0092B-C50C-407E-A947-70E740481C1C}">
                                <a14:useLocalDpi xmlns:a14="http://schemas.microsoft.com/office/drawing/2010/main" val="0"/>
                              </a:ext>
                            </a:extLst>
                          </a:blip>
                          <a:srcRect l="80704" t="4216" b="49769"/>
                          <a:stretch/>
                        </pic:blipFill>
                        <pic:spPr bwMode="auto">
                          <a:xfrm>
                            <a:off x="438150" y="0"/>
                            <a:ext cx="2015490" cy="5709920"/>
                          </a:xfrm>
                          <a:prstGeom prst="rect">
                            <a:avLst/>
                          </a:prstGeom>
                          <a:noFill/>
                          <a:ln>
                            <a:noFill/>
                          </a:ln>
                          <a:extLst>
                            <a:ext uri="{53640926-AAD7-44D8-BBD7-CCE9431645EC}">
                              <a14:shadowObscured xmlns:a14="http://schemas.microsoft.com/office/drawing/2010/main"/>
                            </a:ext>
                          </a:extLst>
                        </pic:spPr>
                      </pic:pic>
                      <wps:wsp>
                        <wps:cNvPr id="54" name="Caixa de texto 54"/>
                        <wps:cNvSpPr txBox="1"/>
                        <wps:spPr>
                          <a:xfrm>
                            <a:off x="0" y="5772150"/>
                            <a:ext cx="2933700" cy="368300"/>
                          </a:xfrm>
                          <a:prstGeom prst="rect">
                            <a:avLst/>
                          </a:prstGeom>
                          <a:solidFill>
                            <a:prstClr val="white"/>
                          </a:solidFill>
                          <a:ln>
                            <a:noFill/>
                          </a:ln>
                        </wps:spPr>
                        <wps:txbx>
                          <w:txbxContent>
                            <w:p w:rsidR="0025641C" w:rsidRPr="003623DF" w:rsidRDefault="0025641C" w:rsidP="00165864">
                              <w:pPr>
                                <w:pStyle w:val="Legenda"/>
                                <w:jc w:val="center"/>
                                <w:rPr>
                                  <w:noProof/>
                                </w:rPr>
                              </w:pPr>
                              <w:bookmarkStart w:id="120" w:name="_Toc455417556"/>
                              <w:r>
                                <w:t xml:space="preserve">Figura </w:t>
                              </w:r>
                              <w:fldSimple w:instr=" SEQ Figura \* ARABIC ">
                                <w:r w:rsidR="003B3C0D">
                                  <w:rPr>
                                    <w:noProof/>
                                  </w:rPr>
                                  <w:t>21</w:t>
                                </w:r>
                              </w:fldSimple>
                              <w:r>
                                <w:t xml:space="preserve"> - Modelo EER do EHR (parte 3</w:t>
                              </w:r>
                              <w:r w:rsidRPr="008B4D8D">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7D51F34" id="Grupo 57" o:spid="_x0000_s1107" style="position:absolute;left:0;text-align:left;margin-left:97.2pt;margin-top:1.2pt;width:231pt;height:483.5pt;z-index:251781120" coordsize="29337,6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">
                <v:shape id="Imagem 23" o:spid="_x0000_s1108" type="#_x0000_t75" style="position:absolute;left:4381;width:20155;height:57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">
                  <v:imagedata r:id="rId149" o:title="eer_model" croptop="2763f" cropbottom="32617f" cropleft="52890f"/>
                  <v:path arrowok="t"/>
                </v:shape>
                <v:shape id="Caixa de texto 54" o:spid="_x0000_s1109" type="#_x0000_t202" style="position:absolute;top:57721;width:2933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rsidR="0025641C" w:rsidRPr="003623DF" w:rsidRDefault="0025641C" w:rsidP="00165864">
                        <w:pPr>
                          <w:pStyle w:val="Legenda"/>
                          <w:jc w:val="center"/>
                          <w:rPr>
                            <w:noProof/>
                          </w:rPr>
                        </w:pPr>
                        <w:bookmarkStart w:id="121" w:name="_Toc455417556"/>
                        <w:r>
                          <w:t xml:space="preserve">Figura </w:t>
                        </w:r>
                        <w:fldSimple w:instr=" SEQ Figura \* ARABIC ">
                          <w:r w:rsidR="003B3C0D">
                            <w:rPr>
                              <w:noProof/>
                            </w:rPr>
                            <w:t>21</w:t>
                          </w:r>
                        </w:fldSimple>
                        <w:r>
                          <w:t xml:space="preserve"> - Modelo EER do EHR (parte 3</w:t>
                        </w:r>
                        <w:r w:rsidRPr="008B4D8D">
                          <w:t>)</w:t>
                        </w:r>
                        <w:bookmarkEnd w:id="121"/>
                      </w:p>
                    </w:txbxContent>
                  </v:textbox>
                </v:shape>
                <w10:wrap type="tight"/>
              </v:group>
            </w:pict>
          </mc:Fallback>
        </mc:AlternateContent>
      </w:r>
    </w:p>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C5967" w:rsidRDefault="001C5967" w:rsidP="001E3966">
      <w:pPr>
        <w:ind w:firstLine="0"/>
        <w:sectPr w:rsidR="001C5967" w:rsidSect="009965D1">
          <w:type w:val="oddPage"/>
          <w:pgSz w:w="11905" w:h="16837"/>
          <w:pgMar w:top="1701" w:right="1701" w:bottom="1701" w:left="1701" w:header="794" w:footer="1134" w:gutter="0"/>
          <w:cols w:space="720"/>
          <w:formProt w:val="0"/>
          <w:titlePg/>
          <w:docGrid w:linePitch="299"/>
        </w:sectPr>
      </w:pPr>
    </w:p>
    <w:p w:rsidR="001F46C9" w:rsidRDefault="001F46C9" w:rsidP="001F46C9">
      <w:pPr>
        <w:pStyle w:val="Cabealho1"/>
      </w:pPr>
      <w:bookmarkStart w:id="122" w:name="_Toc455417507"/>
      <w:r>
        <w:lastRenderedPageBreak/>
        <w:t>Anexo B</w:t>
      </w:r>
      <w:bookmarkEnd w:id="122"/>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TimeBetweenUpdat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0"</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ResultsPerPag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LimitOfPag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ChunkSiz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VersionsFolde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versions"</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SolrCor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983/</w:t>
      </w:r>
      <w:proofErr w:type="spellStart"/>
      <w:r w:rsidRPr="00BA78AC">
        <w:rPr>
          <w:rFonts w:ascii="Courier New" w:eastAsia="Times New Roman" w:hAnsi="Courier New" w:cs="Courier New"/>
          <w:b/>
          <w:bCs/>
          <w:color w:val="8000FF"/>
          <w:sz w:val="20"/>
          <w:szCs w:val="20"/>
          <w:u w:val="single"/>
          <w:lang w:val="en-GB" w:eastAsia="pt-PT"/>
        </w:rPr>
        <w:t>solr</w:t>
      </w:r>
      <w:proofErr w:type="spellEnd"/>
      <w:r w:rsidRPr="00BA78AC">
        <w:rPr>
          <w:rFonts w:ascii="Courier New" w:eastAsia="Times New Roman" w:hAnsi="Courier New" w:cs="Courier New"/>
          <w:b/>
          <w:bCs/>
          <w:color w:val="8000FF"/>
          <w:sz w:val="20"/>
          <w:szCs w:val="20"/>
          <w:u w:val="single"/>
          <w:lang w:val="en-GB" w:eastAsia="pt-PT"/>
        </w:rPr>
        <w:t>/</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rest</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090/</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u w:val="single"/>
          <w:lang w:val="en-GB" w:eastAsia="pt-PT"/>
        </w:rPr>
        <w:t>/res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results_v2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ata Source</w:t>
      </w:r>
      <w:proofErr w:type="gramStart"/>
      <w:r w:rsidRPr="00BA78AC">
        <w:rPr>
          <w:rFonts w:ascii="Courier New" w:eastAsia="Times New Roman" w:hAnsi="Courier New" w:cs="Courier New"/>
          <w:b/>
          <w:bCs/>
          <w:color w:val="8000FF"/>
          <w:sz w:val="20"/>
          <w:szCs w:val="20"/>
          <w:lang w:val="en-GB" w:eastAsia="pt-PT"/>
        </w:rPr>
        <w:t>=(</w:t>
      </w:r>
      <w:proofErr w:type="gramEnd"/>
      <w:r w:rsidRPr="00BA78AC">
        <w:rPr>
          <w:rFonts w:ascii="Courier New" w:eastAsia="Times New Roman" w:hAnsi="Courier New" w:cs="Courier New"/>
          <w:b/>
          <w:bCs/>
          <w:color w:val="8000FF"/>
          <w:sz w:val="20"/>
          <w:szCs w:val="20"/>
          <w:lang w:val="en-GB" w:eastAsia="pt-PT"/>
        </w:rPr>
        <w:t xml:space="preserve">DESCRIPTION = (ADDRESS = (PROTOCOL = TCP)(HOS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POR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CONNECT_DATA = (SERVICE_NAME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User 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db</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erver=</w:t>
      </w:r>
      <w:r>
        <w:rPr>
          <w:rFonts w:ascii="Courier New" w:eastAsia="Times New Roman" w:hAnsi="Courier New" w:cs="Courier New"/>
          <w:b/>
          <w:bCs/>
          <w:color w:val="8000FF"/>
          <w:sz w:val="20"/>
          <w:szCs w:val="20"/>
          <w:lang w:val="en-GB" w:eastAsia="pt-PT"/>
        </w:rPr>
        <w:t>***</w:t>
      </w:r>
      <w:proofErr w:type="gramStart"/>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ort</w:t>
      </w:r>
      <w:proofErr w:type="gramEnd"/>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atabase=ehrserver;user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FileView</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u w:val="single"/>
          <w:lang w:val="en-GB" w:eastAsia="pt-PT"/>
        </w:rPr>
        <w:t>http://localhost:8080...</w:t>
      </w:r>
      <w:r w:rsidRPr="00BA78AC">
        <w:rPr>
          <w:rFonts w:ascii="Courier New" w:eastAsia="Times New Roman" w:hAnsi="Courier New" w:cs="Courier New"/>
          <w:b/>
          <w:bCs/>
          <w:color w:val="8000FF"/>
          <w:sz w:val="20"/>
          <w:szCs w:val="20"/>
          <w:u w:val="single"/>
          <w:lang w:val="en-GB" w:eastAsia="pt-PT"/>
        </w:rPr>
        <w:t xml:space="preserve"> Viewer.aspx?</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Times New Roman" w:eastAsia="Times New Roman" w:hAnsi="Times New Roman"/>
          <w:sz w:val="24"/>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demographic_templat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emographic_patient.xml"</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1F46C9" w:rsidRPr="00BA78AC" w:rsidRDefault="001F46C9" w:rsidP="001F46C9">
      <w:pPr>
        <w:pStyle w:val="Corpodetexto"/>
        <w:rPr>
          <w:lang w:val="en-GB"/>
        </w:rPr>
      </w:pPr>
    </w:p>
    <w:p w:rsidR="001F46C9" w:rsidRDefault="00BA78AC" w:rsidP="001F46C9">
      <w:pPr>
        <w:ind w:firstLine="0"/>
      </w:pPr>
      <w:r w:rsidRPr="00BA78AC">
        <w:t>As linhas em cima são um exce</w:t>
      </w:r>
      <w:r>
        <w:t xml:space="preserve">rto do ficheiro </w:t>
      </w:r>
      <w:proofErr w:type="spellStart"/>
      <w:r w:rsidRPr="00BA78AC">
        <w:rPr>
          <w:b/>
        </w:rPr>
        <w:t>Web.config</w:t>
      </w:r>
      <w:proofErr w:type="spellEnd"/>
      <w:r>
        <w:t>, que é o ficheiro de configurações da aplicação. Os campos que se podem observar são os valores que têm interesse ser editados. A seguir apresenta-se uma breve explicação de cada um deles.</w:t>
      </w:r>
    </w:p>
    <w:p w:rsidR="000546CC" w:rsidRDefault="000546CC" w:rsidP="001F46C9">
      <w:pPr>
        <w:ind w:firstLine="0"/>
      </w:pPr>
    </w:p>
    <w:tbl>
      <w:tblPr>
        <w:tblStyle w:val="TabelaSimples1"/>
        <w:tblW w:w="8606" w:type="dxa"/>
        <w:tblLook w:val="04A0" w:firstRow="1" w:lastRow="0" w:firstColumn="1" w:lastColumn="0" w:noHBand="0" w:noVBand="1"/>
      </w:tblPr>
      <w:tblGrid>
        <w:gridCol w:w="2379"/>
        <w:gridCol w:w="6227"/>
      </w:tblGrid>
      <w:tr w:rsidR="00BA78AC" w:rsidTr="00F922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TimeBetweenUpdates</w:t>
            </w:r>
            <w:proofErr w:type="spellEnd"/>
          </w:p>
        </w:tc>
        <w:tc>
          <w:tcPr>
            <w:tcW w:w="6325" w:type="dxa"/>
          </w:tcPr>
          <w:p w:rsidR="00BA78AC" w:rsidRPr="00F92220" w:rsidRDefault="00BA78AC" w:rsidP="001F46C9">
            <w:pPr>
              <w:ind w:firstLine="0"/>
              <w:cnfStyle w:val="100000000000" w:firstRow="1" w:lastRow="0" w:firstColumn="0" w:lastColumn="0" w:oddVBand="0" w:evenVBand="0" w:oddHBand="0" w:evenHBand="0" w:firstRowFirstColumn="0" w:firstRowLastColumn="0" w:lastRowFirstColumn="0" w:lastRowLastColumn="0"/>
              <w:rPr>
                <w:b w:val="0"/>
              </w:rPr>
            </w:pPr>
            <w:r w:rsidRPr="00F92220">
              <w:rPr>
                <w:b w:val="0"/>
              </w:rPr>
              <w:t>Tempo entre atualizações de índices (em milissegundos)</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ResultsPerPag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Quantidade de resultados apresentados em cada página</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LimitOfPages</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Quantidade de botões da paginação que aparecerão na interface</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ChunkSiz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Tamanho das partições</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VersionsFolder</w:t>
            </w:r>
            <w:proofErr w:type="spellEnd"/>
          </w:p>
        </w:tc>
        <w:tc>
          <w:tcPr>
            <w:tcW w:w="6325" w:type="dxa"/>
          </w:tcPr>
          <w:p w:rsidR="00BA78AC" w:rsidRDefault="00F92220" w:rsidP="001F46C9">
            <w:pPr>
              <w:ind w:firstLine="0"/>
              <w:cnfStyle w:val="000000000000" w:firstRow="0" w:lastRow="0" w:firstColumn="0" w:lastColumn="0" w:oddVBand="0" w:evenVBand="0" w:oddHBand="0" w:evenHBand="0" w:firstRowFirstColumn="0" w:firstRowLastColumn="0" w:lastRowFirstColumn="0" w:lastRowLastColumn="0"/>
            </w:pPr>
            <w:r>
              <w:t>Diretório</w:t>
            </w:r>
            <w:r w:rsidR="00BA78AC">
              <w:t xml:space="preserve"> onde estão armazenadas todas as versões dos documentos submetidos no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SolrCor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 xml:space="preserve">URL onde está a correr o </w:t>
            </w:r>
            <w:proofErr w:type="spellStart"/>
            <w:r w:rsidRPr="00F92220">
              <w:rPr>
                <w:i/>
              </w:rPr>
              <w:t>Solr</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rest</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 xml:space="preserve">URL onde está a correr o </w:t>
            </w:r>
            <w:proofErr w:type="spellStart"/>
            <w:r w:rsidRPr="00F92220">
              <w:rPr>
                <w:i/>
              </w:rPr>
              <w:t>EHRServer</w:t>
            </w:r>
            <w:proofErr w:type="spellEnd"/>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results_v2_db</w:t>
            </w:r>
          </w:p>
        </w:tc>
        <w:tc>
          <w:tcPr>
            <w:tcW w:w="6325" w:type="dxa"/>
          </w:tcPr>
          <w:p w:rsidR="00BA78AC" w:rsidRDefault="000546CC" w:rsidP="000546CC">
            <w:pPr>
              <w:ind w:firstLine="0"/>
              <w:cnfStyle w:val="000000100000" w:firstRow="0" w:lastRow="0" w:firstColumn="0" w:lastColumn="0" w:oddVBand="0" w:evenVBand="0" w:oddHBand="1" w:evenHBand="0" w:firstRowFirstColumn="0" w:firstRowLastColumn="0" w:lastRowFirstColumn="0" w:lastRowLastColumn="0"/>
            </w:pPr>
            <w:r>
              <w:t>Dados para abrir uma conex</w:t>
            </w:r>
            <w:r w:rsidR="00BA78AC">
              <w:t xml:space="preserve">ão à </w:t>
            </w:r>
            <w:r>
              <w:t>BD</w:t>
            </w:r>
            <w:r w:rsidR="00BA78AC">
              <w:t xml:space="preserve"> de documentos da </w:t>
            </w:r>
            <w:proofErr w:type="spellStart"/>
            <w:r w:rsidR="00BA78AC">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db</w:t>
            </w:r>
            <w:proofErr w:type="spellEnd"/>
          </w:p>
        </w:tc>
        <w:tc>
          <w:tcPr>
            <w:tcW w:w="6325" w:type="dxa"/>
          </w:tcPr>
          <w:p w:rsidR="00BA78AC" w:rsidRDefault="000546CC" w:rsidP="001F46C9">
            <w:pPr>
              <w:ind w:firstLine="0"/>
              <w:cnfStyle w:val="000000000000" w:firstRow="0" w:lastRow="0" w:firstColumn="0" w:lastColumn="0" w:oddVBand="0" w:evenVBand="0" w:oddHBand="0" w:evenHBand="0" w:firstRowFirstColumn="0" w:firstRowLastColumn="0" w:lastRowFirstColumn="0" w:lastRowLastColumn="0"/>
            </w:pPr>
            <w:r>
              <w:t>Dados para abrir uma conexão à base de dados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0546CC" w:rsidP="001F46C9">
            <w:pPr>
              <w:ind w:firstLine="0"/>
            </w:pPr>
            <w:proofErr w:type="spellStart"/>
            <w:r>
              <w:t>FileView</w:t>
            </w:r>
            <w:proofErr w:type="spellEnd"/>
          </w:p>
        </w:tc>
        <w:tc>
          <w:tcPr>
            <w:tcW w:w="6325" w:type="dxa"/>
          </w:tcPr>
          <w:p w:rsidR="00BA78AC" w:rsidRDefault="00F92220" w:rsidP="001F46C9">
            <w:pPr>
              <w:ind w:firstLine="0"/>
              <w:cnfStyle w:val="000000100000" w:firstRow="0" w:lastRow="0" w:firstColumn="0" w:lastColumn="0" w:oddVBand="0" w:evenVBand="0" w:oddHBand="1" w:evenHBand="0" w:firstRowFirstColumn="0" w:firstRowLastColumn="0" w:lastRowFirstColumn="0" w:lastRowLastColumn="0"/>
            </w:pPr>
            <w:r>
              <w:t xml:space="preserve">URL responsável por abrir os documentos no serviço da </w:t>
            </w:r>
            <w:proofErr w:type="spellStart"/>
            <w:r>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F92220" w:rsidP="001F46C9">
            <w:pPr>
              <w:ind w:firstLine="0"/>
            </w:pPr>
            <w:proofErr w:type="spellStart"/>
            <w:r>
              <w:t>demographic_template</w:t>
            </w:r>
            <w:proofErr w:type="spellEnd"/>
          </w:p>
        </w:tc>
        <w:tc>
          <w:tcPr>
            <w:tcW w:w="6325" w:type="dxa"/>
          </w:tcPr>
          <w:p w:rsidR="00BA78AC" w:rsidRDefault="00F92220" w:rsidP="00A82A87">
            <w:pPr>
              <w:keepNext/>
              <w:ind w:firstLine="0"/>
              <w:cnfStyle w:val="000000000000" w:firstRow="0" w:lastRow="0" w:firstColumn="0" w:lastColumn="0" w:oddVBand="0" w:evenVBand="0" w:oddHBand="0" w:evenHBand="0" w:firstRowFirstColumn="0" w:firstRowLastColumn="0" w:lastRowFirstColumn="0" w:lastRowLastColumn="0"/>
            </w:pPr>
            <w:r>
              <w:t xml:space="preserve">Local onde se encontra o </w:t>
            </w:r>
            <w:proofErr w:type="spellStart"/>
            <w:r>
              <w:t>xml</w:t>
            </w:r>
            <w:proofErr w:type="spellEnd"/>
            <w:r>
              <w:t xml:space="preserve"> que segue o </w:t>
            </w:r>
            <w:proofErr w:type="spellStart"/>
            <w:r w:rsidRPr="00F92220">
              <w:rPr>
                <w:i/>
              </w:rPr>
              <w:t>template</w:t>
            </w:r>
            <w:proofErr w:type="spellEnd"/>
            <w:r>
              <w:t xml:space="preserve"> do EHR</w:t>
            </w:r>
          </w:p>
        </w:tc>
      </w:tr>
    </w:tbl>
    <w:p w:rsidR="00BA78AC" w:rsidRPr="00BA78AC" w:rsidRDefault="00A82A87" w:rsidP="00A82A87">
      <w:pPr>
        <w:pStyle w:val="Legenda"/>
        <w:jc w:val="center"/>
      </w:pPr>
      <w:bookmarkStart w:id="123" w:name="_Toc455417535"/>
      <w:r>
        <w:t xml:space="preserve">Tabela </w:t>
      </w:r>
      <w:fldSimple w:instr=" SEQ Tabela \* ARABIC ">
        <w:r w:rsidR="003B3C0D">
          <w:rPr>
            <w:noProof/>
          </w:rPr>
          <w:t>7</w:t>
        </w:r>
      </w:fldSimple>
      <w:r>
        <w:t xml:space="preserve"> - Parâmetros do </w:t>
      </w:r>
      <w:proofErr w:type="spellStart"/>
      <w:r>
        <w:t>Web.config</w:t>
      </w:r>
      <w:bookmarkEnd w:id="123"/>
      <w:proofErr w:type="spellEnd"/>
    </w:p>
    <w:sectPr w:rsidR="00BA78AC" w:rsidRPr="00BA78AC" w:rsidSect="00AE7C17">
      <w:type w:val="oddPage"/>
      <w:pgSz w:w="11905" w:h="16837"/>
      <w:pgMar w:top="1701" w:right="1701" w:bottom="1701" w:left="1701" w:header="1134" w:footer="1134"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459A" w:rsidRDefault="0005459A" w:rsidP="00321FA1">
      <w:r>
        <w:separator/>
      </w:r>
    </w:p>
  </w:endnote>
  <w:endnote w:type="continuationSeparator" w:id="0">
    <w:p w:rsidR="0005459A" w:rsidRDefault="0005459A"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626110"/>
      <w:docPartObj>
        <w:docPartGallery w:val="Page Numbers (Bottom of Page)"/>
        <w:docPartUnique/>
      </w:docPartObj>
    </w:sdtPr>
    <w:sdtContent>
      <w:p w:rsidR="0025641C" w:rsidRDefault="0025641C" w:rsidP="00942676">
        <w:pPr>
          <w:pStyle w:val="Rodap"/>
          <w:ind w:firstLine="0"/>
        </w:pPr>
        <w:r>
          <w:fldChar w:fldCharType="begin"/>
        </w:r>
        <w:r>
          <w:instrText>PAGE   \* MERGEFORMAT</w:instrText>
        </w:r>
        <w:r>
          <w:fldChar w:fldCharType="separate"/>
        </w:r>
        <w:r>
          <w:rPr>
            <w:noProof/>
          </w:rPr>
          <w:t>1</w:t>
        </w:r>
        <w:r>
          <w:fldChar w:fldCharType="end"/>
        </w:r>
      </w:p>
    </w:sdtContent>
  </w:sdt>
  <w:p w:rsidR="0025641C" w:rsidRDefault="0025641C">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sidR="003B3C0D">
      <w:rPr>
        <w:noProof/>
      </w:rPr>
      <w:t>3</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Rodap"/>
      <w:jc w:val="center"/>
    </w:pPr>
  </w:p>
  <w:p w:rsidR="0025641C" w:rsidRDefault="0025641C">
    <w:pPr>
      <w:pStyle w:val="Rodap"/>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362879"/>
      <w:docPartObj>
        <w:docPartGallery w:val="Page Numbers (Bottom of Page)"/>
        <w:docPartUnique/>
      </w:docPartObj>
    </w:sdtPr>
    <w:sdtContent>
      <w:p w:rsidR="0025641C" w:rsidRDefault="0025641C">
        <w:pPr>
          <w:pStyle w:val="Rodap"/>
          <w:jc w:val="center"/>
        </w:pPr>
        <w:r>
          <w:fldChar w:fldCharType="begin"/>
        </w:r>
        <w:r>
          <w:instrText>PAGE   \* MERGEFORMAT</w:instrText>
        </w:r>
        <w:r>
          <w:fldChar w:fldCharType="separate"/>
        </w:r>
        <w:r w:rsidR="003B3C0D">
          <w:rPr>
            <w:noProof/>
          </w:rPr>
          <w:t>5</w:t>
        </w:r>
        <w:r>
          <w:fldChar w:fldCharType="end"/>
        </w:r>
      </w:p>
    </w:sdtContent>
  </w:sdt>
  <w:p w:rsidR="0025641C" w:rsidRDefault="0025641C">
    <w:pPr>
      <w:pStyle w:val="Rodap"/>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sidR="003B3C0D">
      <w:rPr>
        <w:noProof/>
      </w:rPr>
      <w:t>9</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sidR="003B3C0D">
      <w:rPr>
        <w:noProof/>
      </w:rPr>
      <w:t>30</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sidR="003B3C0D">
      <w:rPr>
        <w:noProof/>
      </w:rPr>
      <w:t>49</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Rodap"/>
      <w:jc w:val="center"/>
    </w:pPr>
  </w:p>
  <w:p w:rsidR="0025641C" w:rsidRDefault="0025641C">
    <w:pPr>
      <w:pStyle w:val="Rodap"/>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sidR="003B3C0D">
      <w:rPr>
        <w:noProof/>
      </w:rPr>
      <w:t>53</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Pr>
        <w:noProof/>
      </w:rPr>
      <w:t>53</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sidR="003B3C0D">
      <w:rPr>
        <w:noProof/>
      </w:rPr>
      <w:t>6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Rodap"/>
      <w:jc w:val="center"/>
    </w:pPr>
  </w:p>
  <w:p w:rsidR="0025641C" w:rsidRDefault="0025641C">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005122"/>
      <w:docPartObj>
        <w:docPartGallery w:val="Page Numbers (Bottom of Page)"/>
        <w:docPartUnique/>
      </w:docPartObj>
    </w:sdtPr>
    <w:sdtContent>
      <w:p w:rsidR="0025641C" w:rsidRDefault="0025641C">
        <w:pPr>
          <w:pStyle w:val="Rodap"/>
          <w:jc w:val="center"/>
        </w:pPr>
        <w:r>
          <w:fldChar w:fldCharType="begin"/>
        </w:r>
        <w:r>
          <w:instrText>PAGE   \* MERGEFORMAT</w:instrText>
        </w:r>
        <w:r>
          <w:fldChar w:fldCharType="separate"/>
        </w:r>
        <w:r w:rsidR="003B3C0D">
          <w:rPr>
            <w:noProof/>
          </w:rPr>
          <w:t>x</w:t>
        </w:r>
        <w:r>
          <w:fldChar w:fldCharType="end"/>
        </w:r>
      </w:p>
    </w:sdtContent>
  </w:sdt>
  <w:p w:rsidR="0025641C" w:rsidRDefault="0025641C">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inicialdireito"/>
    </w:pPr>
    <w:r>
      <w:fldChar w:fldCharType="begin"/>
    </w:r>
    <w:r>
      <w:instrText xml:space="preserve"> PAGE </w:instrText>
    </w:r>
    <w:r>
      <w:fldChar w:fldCharType="separate"/>
    </w:r>
    <w:r w:rsidR="003B3C0D">
      <w:rPr>
        <w:noProof/>
      </w:rPr>
      <w:t>xii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inicialdireito"/>
    </w:pPr>
    <w:r>
      <w:fldChar w:fldCharType="begin"/>
    </w:r>
    <w:r>
      <w:instrText xml:space="preserve"> PAGE </w:instrText>
    </w:r>
    <w:r>
      <w:fldChar w:fldCharType="separate"/>
    </w:r>
    <w:r w:rsidR="003B3C0D">
      <w:rPr>
        <w:noProof/>
      </w:rPr>
      <w:t>x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459A" w:rsidRDefault="0005459A" w:rsidP="00321FA1">
      <w:r>
        <w:separator/>
      </w:r>
    </w:p>
  </w:footnote>
  <w:footnote w:type="continuationSeparator" w:id="0">
    <w:p w:rsidR="0005459A" w:rsidRDefault="0005459A"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2" o:spid="_x0000_s2050" type="#_x0000_t136" style="position:absolute;left:0;text-align:left;margin-left:0;margin-top:0;width:553.3pt;height:46.1pt;rotation:315;z-index:-2516551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1" o:spid="_x0000_s2059" type="#_x0000_t136" style="position:absolute;left:0;text-align:left;margin-left:0;margin-top:0;width:553.3pt;height:46.1pt;rotation:315;z-index:-2516367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Pr="00AB7096" w:rsidRDefault="0025641C" w:rsidP="00AB7096">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2" o:spid="_x0000_s2060" type="#_x0000_t136" style="position:absolute;left:0;text-align:left;margin-left:0;margin-top:0;width:553.3pt;height:46.1pt;rotation:315;z-index:-2516346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rsidRPr="00AB7096">
      <w:t>Conteúdo</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0" o:spid="_x0000_s2058" type="#_x0000_t136" style="position:absolute;left:0;text-align:left;margin-left:0;margin-top:0;width:553.3pt;height:46.1pt;rotation:315;z-index:-2516387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4" o:spid="_x0000_s2062" type="#_x0000_t136" style="position:absolute;left:0;text-align:left;margin-left:0;margin-top:0;width:553.3pt;height:46.1pt;rotation:315;z-index:-2516305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5" o:spid="_x0000_s2063" type="#_x0000_t136" style="position:absolute;left:0;text-align:left;margin-left:0;margin-top:0;width:553.3pt;height:46.1pt;rotation:315;z-index:-2516285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3" o:spid="_x0000_s2061" type="#_x0000_t136" style="position:absolute;left:0;text-align:left;margin-left:0;margin-top:0;width:553.3pt;height:46.1pt;rotation:315;z-index:-2516326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7" o:spid="_x0000_s2065" type="#_x0000_t136" style="position:absolute;left:0;text-align:left;margin-left:0;margin-top:0;width:553.3pt;height:46.1pt;rotation:315;z-index:-25162444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8" o:spid="_x0000_s2066" type="#_x0000_t136" style="position:absolute;left:0;text-align:left;margin-left:0;margin-top:0;width:553.3pt;height:46.1pt;rotation:315;z-index:-2516224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6" o:spid="_x0000_s2064" type="#_x0000_t136" style="position:absolute;left:0;text-align:left;margin-left:0;margin-top:0;width:553.3pt;height:46.1pt;rotation:315;z-index:-2516264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0" o:spid="_x0000_s2068" type="#_x0000_t136" style="position:absolute;left:0;text-align:left;margin-left:0;margin-top:0;width:553.3pt;height:46.1pt;rotation:315;z-index:-2516183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3" o:spid="_x0000_s2051" type="#_x0000_t136" style="position:absolute;left:0;text-align:left;margin-left:0;margin-top:0;width:553.3pt;height:46.1pt;rotation:315;z-index:-2516531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A37B14">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1" o:spid="_x0000_s2069" type="#_x0000_t136" style="position:absolute;left:0;text-align:left;margin-left:0;margin-top:0;width:553.3pt;height:46.1pt;rotation:315;z-index:-25161625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B3C0D">
        <w:rPr>
          <w:noProof/>
        </w:rPr>
        <w:t>Introdução</w:t>
      </w:r>
    </w:fldSimple>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9" o:spid="_x0000_s2067" type="#_x0000_t136" style="position:absolute;left:0;text-align:left;margin-left:0;margin-top:0;width:553.3pt;height:46.1pt;rotation:315;z-index:-2516203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3" o:spid="_x0000_s2071" type="#_x0000_t136" style="position:absolute;left:0;text-align:left;margin-left:0;margin-top:0;width:553.3pt;height:46.1pt;rotation:315;z-index:-25161216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2" o:spid="_x0000_s2070" type="#_x0000_t136" style="position:absolute;left:0;text-align:left;margin-left:0;margin-top:0;width:553.3pt;height:46.1pt;rotation:315;z-index:-25161420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6" o:spid="_x0000_s2074" type="#_x0000_t136" style="position:absolute;left:0;text-align:left;margin-left:0;margin-top:0;width:553.3pt;height:46.1pt;rotation:315;z-index:-2516060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6B6EED">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7" o:spid="_x0000_s2075" type="#_x0000_t136" style="position:absolute;left:0;text-align:left;margin-left:0;margin-top:0;width:553.3pt;height:46.1pt;rotation:315;z-index:-2516039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B3C0D">
        <w:rPr>
          <w:noProof/>
        </w:rPr>
        <w:t>Revisão Bibliográfica</w:t>
      </w:r>
    </w:fldSimple>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5" o:spid="_x0000_s2073" type="#_x0000_t136" style="position:absolute;left:0;text-align:left;margin-left:0;margin-top:0;width:553.3pt;height:46.1pt;rotation:315;z-index:-25160806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9" o:spid="_x0000_s2077" type="#_x0000_t136" style="position:absolute;left:0;text-align:left;margin-left:0;margin-top:0;width:553.3pt;height:46.1pt;rotation:315;z-index:-2515998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0" o:spid="_x0000_s2078" type="#_x0000_t136" style="position:absolute;left:0;text-align:left;margin-left:0;margin-top:0;width:553.3pt;height:46.1pt;rotation:315;z-index:-2515978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B3C0D">
        <w:rPr>
          <w:noProof/>
        </w:rPr>
        <w:t>Solução</w:t>
      </w:r>
    </w:fldSimple>
  </w:p>
  <w:p w:rsidR="0025641C" w:rsidRDefault="0025641C" w:rsidP="00321FA1">
    <w:pPr>
      <w:pStyle w:val="Cabealh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8" o:spid="_x0000_s2076" type="#_x0000_t136" style="position:absolute;left:0;text-align:left;margin-left:0;margin-top:0;width:553.3pt;height:46.1pt;rotation:315;z-index:-2516019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1" o:spid="_x0000_s2049" type="#_x0000_t136" style="position:absolute;left:0;text-align:left;margin-left:0;margin-top:0;width:553.3pt;height:46.1pt;rotation:315;z-index:-2516572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p w:rsidR="0025641C" w:rsidRDefault="0025641C">
    <w:pPr>
      <w:pStyle w:val="Cabealh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2" o:spid="_x0000_s2080" type="#_x0000_t136" style="position:absolute;left:0;text-align:left;margin-left:0;margin-top:0;width:553.3pt;height:46.1pt;rotation:315;z-index:-2515937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3" o:spid="_x0000_s2081" type="#_x0000_t136" style="position:absolute;left:0;text-align:left;margin-left:0;margin-top:0;width:553.3pt;height:46.1pt;rotation:315;z-index:-2515916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B3C0D">
        <w:rPr>
          <w:noProof/>
        </w:rPr>
        <w:t>Implementação</w:t>
      </w:r>
    </w:fldSimple>
  </w:p>
  <w:p w:rsidR="0025641C" w:rsidRDefault="0025641C" w:rsidP="00321FA1">
    <w:pPr>
      <w:pStyle w:val="Cabealho"/>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1" o:spid="_x0000_s2079" type="#_x0000_t136" style="position:absolute;left:0;text-align:left;margin-left:0;margin-top:0;width:553.3pt;height:46.1pt;rotation:315;z-index:-2515957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5" o:spid="_x0000_s2083" type="#_x0000_t136" style="position:absolute;left:0;text-align:left;margin-left:0;margin-top:0;width:553.3pt;height:46.1pt;rotation:315;z-index:-2515875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6" o:spid="_x0000_s2084" type="#_x0000_t136" style="position:absolute;left:0;text-align:left;margin-left:0;margin-top:0;width:553.3pt;height:46.1pt;rotation:315;z-index:-2515855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B3C0D">
        <w:rPr>
          <w:noProof/>
        </w:rPr>
        <w:t>Simulação e Resultados</w:t>
      </w:r>
    </w:fldSimple>
  </w:p>
  <w:p w:rsidR="0025641C" w:rsidRDefault="0025641C" w:rsidP="00321FA1">
    <w:pPr>
      <w:pStyle w:val="Cabealho"/>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4" o:spid="_x0000_s2082" type="#_x0000_t136" style="position:absolute;left:0;text-align:left;margin-left:0;margin-top:0;width:553.3pt;height:46.1pt;rotation:315;z-index:-2515896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8" o:spid="_x0000_s2086" type="#_x0000_t136" style="position:absolute;left:0;text-align:left;margin-left:0;margin-top:0;width:553.3pt;height:46.1pt;rotation:315;z-index:-2515814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9" o:spid="_x0000_s2087" type="#_x0000_t136" style="position:absolute;left:0;text-align:left;margin-left:0;margin-top:0;width:553.3pt;height:46.1pt;rotation:315;z-index:-2515793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B3C0D">
        <w:rPr>
          <w:noProof/>
        </w:rPr>
        <w:t>Conclusões e Trabalho Futuro</w:t>
      </w:r>
    </w:fldSimple>
  </w:p>
  <w:p w:rsidR="0025641C" w:rsidRDefault="0025641C" w:rsidP="00321FA1">
    <w:pPr>
      <w:pStyle w:val="Cabealho"/>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7" o:spid="_x0000_s2085" type="#_x0000_t136" style="position:absolute;left:0;text-align:left;margin-left:0;margin-top:0;width:553.3pt;height:46.1pt;rotation:315;z-index:-2515834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1" o:spid="_x0000_s2089" type="#_x0000_t136" style="position:absolute;left:0;text-align:left;margin-left:0;margin-top:0;width:553.3pt;height:46.1pt;rotation:315;z-index:-2515752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5" o:spid="_x0000_s2053" type="#_x0000_t136" style="position:absolute;left:0;text-align:left;margin-left:0;margin-top:0;width:553.3pt;height:46.1pt;rotation:315;z-index:-2516490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0" o:spid="_x0000_s2088" type="#_x0000_t136" style="position:absolute;left:0;text-align:left;margin-left:0;margin-top:0;width:553.3pt;height:46.1pt;rotation:315;z-index:-2515773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4" o:spid="_x0000_s2092" type="#_x0000_t136" style="position:absolute;left:0;text-align:left;margin-left:0;margin-top:0;width:553.3pt;height:46.1pt;rotation:315;z-index:-2515691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4" type="#_x0000_t136" style="position:absolute;left:0;text-align:left;margin-left:0;margin-top:0;width:553.3pt;height:46.1pt;rotation:315;z-index:-2515671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B3C0D">
        <w:rPr>
          <w:noProof/>
        </w:rPr>
        <w:t>Anexo A</w:t>
      </w:r>
    </w:fldSimple>
  </w:p>
  <w:p w:rsidR="0025641C" w:rsidRDefault="0025641C" w:rsidP="00321FA1">
    <w:pPr>
      <w:pStyle w:val="Cabealho"/>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3" o:spid="_x0000_s2091" type="#_x0000_t136" style="position:absolute;left:0;text-align:left;margin-left:0;margin-top:0;width:553.3pt;height:46.1pt;rotation:315;z-index:-2515712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6" o:spid="_x0000_s2054" type="#_x0000_t136" style="position:absolute;left:0;text-align:left;margin-left:0;margin-top:0;width:553.3pt;height:46.1pt;rotation:315;z-index:-2516469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4" o:spid="_x0000_s2052" type="#_x0000_t136" style="position:absolute;left:0;text-align:left;margin-left:0;margin-top:0;width:553.3pt;height:46.1pt;rotation:315;z-index:-2516510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8" o:spid="_x0000_s2056" type="#_x0000_t136" style="position:absolute;left:0;text-align:left;margin-left:0;margin-top:0;width:553.3pt;height:46.1pt;rotation:315;z-index:-2516428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9" o:spid="_x0000_s2057" type="#_x0000_t136" style="position:absolute;left:0;text-align:left;margin-left:0;margin-top:0;width:553.3pt;height:46.1pt;rotation:315;z-index:-2516408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641C" w:rsidRDefault="0025641C">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7" o:spid="_x0000_s2055" type="#_x0000_t136" style="position:absolute;left:0;text-align:left;margin-left:0;margin-top:0;width:553.3pt;height:46.1pt;rotation:315;z-index:-2516449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DA005B"/>
    <w:multiLevelType w:val="hybridMultilevel"/>
    <w:tmpl w:val="ACD27176"/>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8C84522"/>
    <w:multiLevelType w:val="hybridMultilevel"/>
    <w:tmpl w:val="F2EC0790"/>
    <w:lvl w:ilvl="0" w:tplc="0816000F">
      <w:start w:val="1"/>
      <w:numFmt w:val="decimal"/>
      <w:lvlText w:val="%1."/>
      <w:lvlJc w:val="left"/>
      <w:pPr>
        <w:ind w:left="1174" w:hanging="360"/>
      </w:pPr>
    </w:lvl>
    <w:lvl w:ilvl="1" w:tplc="08160019" w:tentative="1">
      <w:start w:val="1"/>
      <w:numFmt w:val="lowerLetter"/>
      <w:lvlText w:val="%2."/>
      <w:lvlJc w:val="left"/>
      <w:pPr>
        <w:ind w:left="1894" w:hanging="360"/>
      </w:pPr>
    </w:lvl>
    <w:lvl w:ilvl="2" w:tplc="0816001B" w:tentative="1">
      <w:start w:val="1"/>
      <w:numFmt w:val="lowerRoman"/>
      <w:lvlText w:val="%3."/>
      <w:lvlJc w:val="right"/>
      <w:pPr>
        <w:ind w:left="2614" w:hanging="180"/>
      </w:pPr>
    </w:lvl>
    <w:lvl w:ilvl="3" w:tplc="0816000F" w:tentative="1">
      <w:start w:val="1"/>
      <w:numFmt w:val="decimal"/>
      <w:lvlText w:val="%4."/>
      <w:lvlJc w:val="left"/>
      <w:pPr>
        <w:ind w:left="3334" w:hanging="360"/>
      </w:pPr>
    </w:lvl>
    <w:lvl w:ilvl="4" w:tplc="08160019" w:tentative="1">
      <w:start w:val="1"/>
      <w:numFmt w:val="lowerLetter"/>
      <w:lvlText w:val="%5."/>
      <w:lvlJc w:val="left"/>
      <w:pPr>
        <w:ind w:left="4054" w:hanging="360"/>
      </w:pPr>
    </w:lvl>
    <w:lvl w:ilvl="5" w:tplc="0816001B" w:tentative="1">
      <w:start w:val="1"/>
      <w:numFmt w:val="lowerRoman"/>
      <w:lvlText w:val="%6."/>
      <w:lvlJc w:val="right"/>
      <w:pPr>
        <w:ind w:left="4774" w:hanging="180"/>
      </w:pPr>
    </w:lvl>
    <w:lvl w:ilvl="6" w:tplc="0816000F" w:tentative="1">
      <w:start w:val="1"/>
      <w:numFmt w:val="decimal"/>
      <w:lvlText w:val="%7."/>
      <w:lvlJc w:val="left"/>
      <w:pPr>
        <w:ind w:left="5494" w:hanging="360"/>
      </w:pPr>
    </w:lvl>
    <w:lvl w:ilvl="7" w:tplc="08160019" w:tentative="1">
      <w:start w:val="1"/>
      <w:numFmt w:val="lowerLetter"/>
      <w:lvlText w:val="%8."/>
      <w:lvlJc w:val="left"/>
      <w:pPr>
        <w:ind w:left="6214" w:hanging="360"/>
      </w:pPr>
    </w:lvl>
    <w:lvl w:ilvl="8" w:tplc="0816001B" w:tentative="1">
      <w:start w:val="1"/>
      <w:numFmt w:val="lowerRoman"/>
      <w:lvlText w:val="%9."/>
      <w:lvlJc w:val="right"/>
      <w:pPr>
        <w:ind w:left="6934" w:hanging="180"/>
      </w:pPr>
    </w:lvl>
  </w:abstractNum>
  <w:abstractNum w:abstractNumId="12"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4" w15:restartNumberingAfterBreak="0">
    <w:nsid w:val="35F3709E"/>
    <w:multiLevelType w:val="hybridMultilevel"/>
    <w:tmpl w:val="6F3E0EB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7"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9"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4"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0"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31"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2"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30"/>
  </w:num>
  <w:num w:numId="2">
    <w:abstractNumId w:val="30"/>
  </w:num>
  <w:num w:numId="3">
    <w:abstractNumId w:val="30"/>
  </w:num>
  <w:num w:numId="4">
    <w:abstractNumId w:val="30"/>
  </w:num>
  <w:num w:numId="5">
    <w:abstractNumId w:val="30"/>
  </w:num>
  <w:num w:numId="6">
    <w:abstractNumId w:val="30"/>
  </w:num>
  <w:num w:numId="7">
    <w:abstractNumId w:val="30"/>
  </w:num>
  <w:num w:numId="8">
    <w:abstractNumId w:val="30"/>
  </w:num>
  <w:num w:numId="9">
    <w:abstractNumId w:val="30"/>
  </w:num>
  <w:num w:numId="10">
    <w:abstractNumId w:val="0"/>
  </w:num>
  <w:num w:numId="11">
    <w:abstractNumId w:val="1"/>
  </w:num>
  <w:num w:numId="12">
    <w:abstractNumId w:val="25"/>
  </w:num>
  <w:num w:numId="13">
    <w:abstractNumId w:val="27"/>
  </w:num>
  <w:num w:numId="14">
    <w:abstractNumId w:val="21"/>
  </w:num>
  <w:num w:numId="15">
    <w:abstractNumId w:val="18"/>
  </w:num>
  <w:num w:numId="16">
    <w:abstractNumId w:val="18"/>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8"/>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8"/>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8"/>
  </w:num>
  <w:num w:numId="20">
    <w:abstractNumId w:val="18"/>
  </w:num>
  <w:num w:numId="21">
    <w:abstractNumId w:val="18"/>
  </w:num>
  <w:num w:numId="22">
    <w:abstractNumId w:val="18"/>
  </w:num>
  <w:num w:numId="23">
    <w:abstractNumId w:val="13"/>
  </w:num>
  <w:num w:numId="24">
    <w:abstractNumId w:val="8"/>
  </w:num>
  <w:num w:numId="25">
    <w:abstractNumId w:val="8"/>
  </w:num>
  <w:num w:numId="26">
    <w:abstractNumId w:val="15"/>
  </w:num>
  <w:num w:numId="27">
    <w:abstractNumId w:val="24"/>
  </w:num>
  <w:num w:numId="28">
    <w:abstractNumId w:val="16"/>
  </w:num>
  <w:num w:numId="29">
    <w:abstractNumId w:val="26"/>
  </w:num>
  <w:num w:numId="30">
    <w:abstractNumId w:val="32"/>
  </w:num>
  <w:num w:numId="31">
    <w:abstractNumId w:val="3"/>
  </w:num>
  <w:num w:numId="32">
    <w:abstractNumId w:val="19"/>
  </w:num>
  <w:num w:numId="33">
    <w:abstractNumId w:val="2"/>
  </w:num>
  <w:num w:numId="34">
    <w:abstractNumId w:val="22"/>
  </w:num>
  <w:num w:numId="35">
    <w:abstractNumId w:val="9"/>
  </w:num>
  <w:num w:numId="36">
    <w:abstractNumId w:val="6"/>
  </w:num>
  <w:num w:numId="37">
    <w:abstractNumId w:val="7"/>
  </w:num>
  <w:num w:numId="38">
    <w:abstractNumId w:val="31"/>
  </w:num>
  <w:num w:numId="39">
    <w:abstractNumId w:val="20"/>
  </w:num>
  <w:num w:numId="40">
    <w:abstractNumId w:val="29"/>
  </w:num>
  <w:num w:numId="41">
    <w:abstractNumId w:val="4"/>
  </w:num>
  <w:num w:numId="42">
    <w:abstractNumId w:val="28"/>
  </w:num>
  <w:num w:numId="43">
    <w:abstractNumId w:val="17"/>
  </w:num>
  <w:num w:numId="44">
    <w:abstractNumId w:val="12"/>
  </w:num>
  <w:num w:numId="45">
    <w:abstractNumId w:val="5"/>
  </w:num>
  <w:num w:numId="46">
    <w:abstractNumId w:val="23"/>
  </w:num>
  <w:num w:numId="47">
    <w:abstractNumId w:val="10"/>
  </w:num>
  <w:num w:numId="48">
    <w:abstractNumId w:val="14"/>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475D"/>
    <w:rsid w:val="000059CD"/>
    <w:rsid w:val="00005E89"/>
    <w:rsid w:val="0000660B"/>
    <w:rsid w:val="00006EF2"/>
    <w:rsid w:val="000072D0"/>
    <w:rsid w:val="00011F00"/>
    <w:rsid w:val="00012FAC"/>
    <w:rsid w:val="0001490D"/>
    <w:rsid w:val="00015CF8"/>
    <w:rsid w:val="00015D8D"/>
    <w:rsid w:val="00016593"/>
    <w:rsid w:val="00016F16"/>
    <w:rsid w:val="00017B13"/>
    <w:rsid w:val="00020006"/>
    <w:rsid w:val="00020814"/>
    <w:rsid w:val="000225CA"/>
    <w:rsid w:val="00023708"/>
    <w:rsid w:val="00024582"/>
    <w:rsid w:val="0002589B"/>
    <w:rsid w:val="000261AB"/>
    <w:rsid w:val="0003097F"/>
    <w:rsid w:val="00031986"/>
    <w:rsid w:val="00031CEB"/>
    <w:rsid w:val="00031E93"/>
    <w:rsid w:val="00033D35"/>
    <w:rsid w:val="00033D9B"/>
    <w:rsid w:val="000347D8"/>
    <w:rsid w:val="00035193"/>
    <w:rsid w:val="0003549B"/>
    <w:rsid w:val="00035887"/>
    <w:rsid w:val="00035A54"/>
    <w:rsid w:val="000377A7"/>
    <w:rsid w:val="00040E1D"/>
    <w:rsid w:val="0004159B"/>
    <w:rsid w:val="0004178E"/>
    <w:rsid w:val="000418A9"/>
    <w:rsid w:val="000418FE"/>
    <w:rsid w:val="00041D78"/>
    <w:rsid w:val="00042B8E"/>
    <w:rsid w:val="0004347A"/>
    <w:rsid w:val="000438EC"/>
    <w:rsid w:val="00043BC5"/>
    <w:rsid w:val="00043CE2"/>
    <w:rsid w:val="0004492B"/>
    <w:rsid w:val="00045188"/>
    <w:rsid w:val="0004594D"/>
    <w:rsid w:val="00045962"/>
    <w:rsid w:val="000467A8"/>
    <w:rsid w:val="00046DEF"/>
    <w:rsid w:val="00046DF8"/>
    <w:rsid w:val="00047015"/>
    <w:rsid w:val="000470BA"/>
    <w:rsid w:val="00051D19"/>
    <w:rsid w:val="00053080"/>
    <w:rsid w:val="000532F7"/>
    <w:rsid w:val="00053C30"/>
    <w:rsid w:val="00054544"/>
    <w:rsid w:val="0005459A"/>
    <w:rsid w:val="000546CC"/>
    <w:rsid w:val="000553E0"/>
    <w:rsid w:val="00055E36"/>
    <w:rsid w:val="0005647E"/>
    <w:rsid w:val="0005733F"/>
    <w:rsid w:val="0006000F"/>
    <w:rsid w:val="000603EC"/>
    <w:rsid w:val="00063D19"/>
    <w:rsid w:val="00064373"/>
    <w:rsid w:val="00064954"/>
    <w:rsid w:val="000655A3"/>
    <w:rsid w:val="00065B2F"/>
    <w:rsid w:val="00065DEF"/>
    <w:rsid w:val="0006619C"/>
    <w:rsid w:val="00066871"/>
    <w:rsid w:val="0006756A"/>
    <w:rsid w:val="00067693"/>
    <w:rsid w:val="0007180E"/>
    <w:rsid w:val="00072897"/>
    <w:rsid w:val="000747E3"/>
    <w:rsid w:val="000767F2"/>
    <w:rsid w:val="000773F2"/>
    <w:rsid w:val="00077540"/>
    <w:rsid w:val="00080849"/>
    <w:rsid w:val="00081C7E"/>
    <w:rsid w:val="00082791"/>
    <w:rsid w:val="000838E0"/>
    <w:rsid w:val="00083C5B"/>
    <w:rsid w:val="000857F2"/>
    <w:rsid w:val="00085B3C"/>
    <w:rsid w:val="00085E5F"/>
    <w:rsid w:val="00086027"/>
    <w:rsid w:val="00086343"/>
    <w:rsid w:val="00086478"/>
    <w:rsid w:val="000868F0"/>
    <w:rsid w:val="00090475"/>
    <w:rsid w:val="0009053B"/>
    <w:rsid w:val="00095C7F"/>
    <w:rsid w:val="00095C88"/>
    <w:rsid w:val="00097018"/>
    <w:rsid w:val="00097182"/>
    <w:rsid w:val="000A0DD2"/>
    <w:rsid w:val="000A139A"/>
    <w:rsid w:val="000A139B"/>
    <w:rsid w:val="000A3165"/>
    <w:rsid w:val="000A5010"/>
    <w:rsid w:val="000A5885"/>
    <w:rsid w:val="000A5E89"/>
    <w:rsid w:val="000B165F"/>
    <w:rsid w:val="000B4117"/>
    <w:rsid w:val="000B41A7"/>
    <w:rsid w:val="000B5241"/>
    <w:rsid w:val="000B528C"/>
    <w:rsid w:val="000B67BE"/>
    <w:rsid w:val="000B6C87"/>
    <w:rsid w:val="000B6CE9"/>
    <w:rsid w:val="000B6DF1"/>
    <w:rsid w:val="000C2795"/>
    <w:rsid w:val="000C2F30"/>
    <w:rsid w:val="000C4FC0"/>
    <w:rsid w:val="000C67ED"/>
    <w:rsid w:val="000C6DAD"/>
    <w:rsid w:val="000D0F6F"/>
    <w:rsid w:val="000D2661"/>
    <w:rsid w:val="000D3536"/>
    <w:rsid w:val="000D46E1"/>
    <w:rsid w:val="000D493E"/>
    <w:rsid w:val="000D4B96"/>
    <w:rsid w:val="000D4BB5"/>
    <w:rsid w:val="000D4D08"/>
    <w:rsid w:val="000D5194"/>
    <w:rsid w:val="000D5A71"/>
    <w:rsid w:val="000D60CF"/>
    <w:rsid w:val="000E09FE"/>
    <w:rsid w:val="000E11E8"/>
    <w:rsid w:val="000E16A4"/>
    <w:rsid w:val="000E2538"/>
    <w:rsid w:val="000E2E42"/>
    <w:rsid w:val="000E402B"/>
    <w:rsid w:val="000E5024"/>
    <w:rsid w:val="000E5283"/>
    <w:rsid w:val="000E5C2C"/>
    <w:rsid w:val="000F0B86"/>
    <w:rsid w:val="000F0EC2"/>
    <w:rsid w:val="000F4CA0"/>
    <w:rsid w:val="000F5731"/>
    <w:rsid w:val="000F62D1"/>
    <w:rsid w:val="000F6D09"/>
    <w:rsid w:val="000F7497"/>
    <w:rsid w:val="0010033D"/>
    <w:rsid w:val="0010080E"/>
    <w:rsid w:val="00101F57"/>
    <w:rsid w:val="00102795"/>
    <w:rsid w:val="001029E8"/>
    <w:rsid w:val="00103401"/>
    <w:rsid w:val="00103CA6"/>
    <w:rsid w:val="00106479"/>
    <w:rsid w:val="00107720"/>
    <w:rsid w:val="00107A20"/>
    <w:rsid w:val="0011187D"/>
    <w:rsid w:val="0011189A"/>
    <w:rsid w:val="001127FB"/>
    <w:rsid w:val="00112C6F"/>
    <w:rsid w:val="001165EF"/>
    <w:rsid w:val="0011729E"/>
    <w:rsid w:val="00117C75"/>
    <w:rsid w:val="00120207"/>
    <w:rsid w:val="00120411"/>
    <w:rsid w:val="0012060D"/>
    <w:rsid w:val="0012322A"/>
    <w:rsid w:val="001250B9"/>
    <w:rsid w:val="001255A1"/>
    <w:rsid w:val="001256F6"/>
    <w:rsid w:val="001264E3"/>
    <w:rsid w:val="00130E2B"/>
    <w:rsid w:val="001335F0"/>
    <w:rsid w:val="0013397E"/>
    <w:rsid w:val="00134AB5"/>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5864"/>
    <w:rsid w:val="0016631D"/>
    <w:rsid w:val="0016699D"/>
    <w:rsid w:val="00170250"/>
    <w:rsid w:val="00171049"/>
    <w:rsid w:val="00171C10"/>
    <w:rsid w:val="00173993"/>
    <w:rsid w:val="00173B1C"/>
    <w:rsid w:val="00173F88"/>
    <w:rsid w:val="001742DE"/>
    <w:rsid w:val="001754FC"/>
    <w:rsid w:val="00177931"/>
    <w:rsid w:val="001808A1"/>
    <w:rsid w:val="001813DA"/>
    <w:rsid w:val="0018194D"/>
    <w:rsid w:val="00183961"/>
    <w:rsid w:val="00184AB7"/>
    <w:rsid w:val="00185ABA"/>
    <w:rsid w:val="00185B23"/>
    <w:rsid w:val="001866F2"/>
    <w:rsid w:val="00191AD9"/>
    <w:rsid w:val="00191D1A"/>
    <w:rsid w:val="001A0332"/>
    <w:rsid w:val="001A2887"/>
    <w:rsid w:val="001A2975"/>
    <w:rsid w:val="001A3E61"/>
    <w:rsid w:val="001A4436"/>
    <w:rsid w:val="001A6F06"/>
    <w:rsid w:val="001A7C38"/>
    <w:rsid w:val="001B0E66"/>
    <w:rsid w:val="001B13DC"/>
    <w:rsid w:val="001B177B"/>
    <w:rsid w:val="001B21F8"/>
    <w:rsid w:val="001B2430"/>
    <w:rsid w:val="001B27D6"/>
    <w:rsid w:val="001B2C2B"/>
    <w:rsid w:val="001B2E80"/>
    <w:rsid w:val="001B375B"/>
    <w:rsid w:val="001B6AE3"/>
    <w:rsid w:val="001B7F3A"/>
    <w:rsid w:val="001C01E4"/>
    <w:rsid w:val="001C0B3E"/>
    <w:rsid w:val="001C1A46"/>
    <w:rsid w:val="001C2373"/>
    <w:rsid w:val="001C3937"/>
    <w:rsid w:val="001C5339"/>
    <w:rsid w:val="001C5361"/>
    <w:rsid w:val="001C5967"/>
    <w:rsid w:val="001C6F69"/>
    <w:rsid w:val="001C70CC"/>
    <w:rsid w:val="001C7D42"/>
    <w:rsid w:val="001D11B7"/>
    <w:rsid w:val="001D1893"/>
    <w:rsid w:val="001D1E80"/>
    <w:rsid w:val="001D3EC0"/>
    <w:rsid w:val="001D3EF0"/>
    <w:rsid w:val="001D546C"/>
    <w:rsid w:val="001D60D0"/>
    <w:rsid w:val="001D7B30"/>
    <w:rsid w:val="001D7CC5"/>
    <w:rsid w:val="001E08EB"/>
    <w:rsid w:val="001E18B7"/>
    <w:rsid w:val="001E2382"/>
    <w:rsid w:val="001E2A1C"/>
    <w:rsid w:val="001E3966"/>
    <w:rsid w:val="001E48E0"/>
    <w:rsid w:val="001E4F43"/>
    <w:rsid w:val="001E55D3"/>
    <w:rsid w:val="001E78C2"/>
    <w:rsid w:val="001F00E6"/>
    <w:rsid w:val="001F0567"/>
    <w:rsid w:val="001F0E07"/>
    <w:rsid w:val="001F0E54"/>
    <w:rsid w:val="001F1564"/>
    <w:rsid w:val="001F1902"/>
    <w:rsid w:val="001F1B1F"/>
    <w:rsid w:val="001F1C15"/>
    <w:rsid w:val="001F46C9"/>
    <w:rsid w:val="001F6F26"/>
    <w:rsid w:val="00200539"/>
    <w:rsid w:val="00200ECA"/>
    <w:rsid w:val="0020115F"/>
    <w:rsid w:val="002019BE"/>
    <w:rsid w:val="002023EF"/>
    <w:rsid w:val="0020255F"/>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5BF6"/>
    <w:rsid w:val="00216B16"/>
    <w:rsid w:val="00216C6D"/>
    <w:rsid w:val="002200B4"/>
    <w:rsid w:val="002202AD"/>
    <w:rsid w:val="00221CDA"/>
    <w:rsid w:val="002233FB"/>
    <w:rsid w:val="0022372F"/>
    <w:rsid w:val="0022432A"/>
    <w:rsid w:val="002249C7"/>
    <w:rsid w:val="002252FB"/>
    <w:rsid w:val="002265A2"/>
    <w:rsid w:val="00230EE8"/>
    <w:rsid w:val="00231C1F"/>
    <w:rsid w:val="00233A1D"/>
    <w:rsid w:val="002358F1"/>
    <w:rsid w:val="00243077"/>
    <w:rsid w:val="00243CFF"/>
    <w:rsid w:val="00243F56"/>
    <w:rsid w:val="0024465E"/>
    <w:rsid w:val="00244D5A"/>
    <w:rsid w:val="0024508E"/>
    <w:rsid w:val="00246AD8"/>
    <w:rsid w:val="00247007"/>
    <w:rsid w:val="0025272E"/>
    <w:rsid w:val="00252807"/>
    <w:rsid w:val="00253B6C"/>
    <w:rsid w:val="00254151"/>
    <w:rsid w:val="0025539B"/>
    <w:rsid w:val="00256391"/>
    <w:rsid w:val="0025641C"/>
    <w:rsid w:val="002565EB"/>
    <w:rsid w:val="00256E10"/>
    <w:rsid w:val="0025745F"/>
    <w:rsid w:val="00260B24"/>
    <w:rsid w:val="00260D33"/>
    <w:rsid w:val="002621FC"/>
    <w:rsid w:val="002632C4"/>
    <w:rsid w:val="00264ABD"/>
    <w:rsid w:val="00265750"/>
    <w:rsid w:val="0026599B"/>
    <w:rsid w:val="0026601E"/>
    <w:rsid w:val="00266269"/>
    <w:rsid w:val="00266750"/>
    <w:rsid w:val="002679C9"/>
    <w:rsid w:val="00267C56"/>
    <w:rsid w:val="002700D8"/>
    <w:rsid w:val="002709CA"/>
    <w:rsid w:val="002713F1"/>
    <w:rsid w:val="002719ED"/>
    <w:rsid w:val="00273B2B"/>
    <w:rsid w:val="00274728"/>
    <w:rsid w:val="002759F2"/>
    <w:rsid w:val="002760BF"/>
    <w:rsid w:val="00276207"/>
    <w:rsid w:val="002767E7"/>
    <w:rsid w:val="002769E1"/>
    <w:rsid w:val="00277DC5"/>
    <w:rsid w:val="0028059E"/>
    <w:rsid w:val="002831B2"/>
    <w:rsid w:val="002845C7"/>
    <w:rsid w:val="0028479D"/>
    <w:rsid w:val="0028603A"/>
    <w:rsid w:val="00286D31"/>
    <w:rsid w:val="0029077A"/>
    <w:rsid w:val="00290D6C"/>
    <w:rsid w:val="00291DC8"/>
    <w:rsid w:val="00293564"/>
    <w:rsid w:val="002943AC"/>
    <w:rsid w:val="00297556"/>
    <w:rsid w:val="002A038F"/>
    <w:rsid w:val="002A0D78"/>
    <w:rsid w:val="002A181D"/>
    <w:rsid w:val="002A2102"/>
    <w:rsid w:val="002A232A"/>
    <w:rsid w:val="002A32C4"/>
    <w:rsid w:val="002A5940"/>
    <w:rsid w:val="002A5C08"/>
    <w:rsid w:val="002A7A5D"/>
    <w:rsid w:val="002B10F3"/>
    <w:rsid w:val="002B11AC"/>
    <w:rsid w:val="002B1311"/>
    <w:rsid w:val="002B1B7F"/>
    <w:rsid w:val="002B39FA"/>
    <w:rsid w:val="002B48B9"/>
    <w:rsid w:val="002B632A"/>
    <w:rsid w:val="002B63A1"/>
    <w:rsid w:val="002B7A0C"/>
    <w:rsid w:val="002B7B2B"/>
    <w:rsid w:val="002C15A6"/>
    <w:rsid w:val="002C53FF"/>
    <w:rsid w:val="002C6959"/>
    <w:rsid w:val="002C7021"/>
    <w:rsid w:val="002D0C1E"/>
    <w:rsid w:val="002D0FEA"/>
    <w:rsid w:val="002D11F5"/>
    <w:rsid w:val="002D3464"/>
    <w:rsid w:val="002D4C14"/>
    <w:rsid w:val="002D63FA"/>
    <w:rsid w:val="002E06A0"/>
    <w:rsid w:val="002E17FE"/>
    <w:rsid w:val="002E225F"/>
    <w:rsid w:val="002E3C2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289F"/>
    <w:rsid w:val="00313976"/>
    <w:rsid w:val="00314E43"/>
    <w:rsid w:val="00315FD2"/>
    <w:rsid w:val="003163CA"/>
    <w:rsid w:val="003166A5"/>
    <w:rsid w:val="00317718"/>
    <w:rsid w:val="00321226"/>
    <w:rsid w:val="0032122B"/>
    <w:rsid w:val="00321936"/>
    <w:rsid w:val="00321FA1"/>
    <w:rsid w:val="003224A0"/>
    <w:rsid w:val="00323472"/>
    <w:rsid w:val="003237CD"/>
    <w:rsid w:val="00323D27"/>
    <w:rsid w:val="00323FBE"/>
    <w:rsid w:val="00324D08"/>
    <w:rsid w:val="0032515F"/>
    <w:rsid w:val="0032577B"/>
    <w:rsid w:val="00327C46"/>
    <w:rsid w:val="00330CF9"/>
    <w:rsid w:val="00331515"/>
    <w:rsid w:val="00331552"/>
    <w:rsid w:val="00331649"/>
    <w:rsid w:val="003317B7"/>
    <w:rsid w:val="00331B7F"/>
    <w:rsid w:val="00331EF8"/>
    <w:rsid w:val="00331F2E"/>
    <w:rsid w:val="00332F70"/>
    <w:rsid w:val="00333DE6"/>
    <w:rsid w:val="00335B39"/>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56132"/>
    <w:rsid w:val="00361324"/>
    <w:rsid w:val="003615B7"/>
    <w:rsid w:val="003617E1"/>
    <w:rsid w:val="0036195D"/>
    <w:rsid w:val="003623C0"/>
    <w:rsid w:val="00363969"/>
    <w:rsid w:val="00363A90"/>
    <w:rsid w:val="003644B7"/>
    <w:rsid w:val="00366C06"/>
    <w:rsid w:val="003714E4"/>
    <w:rsid w:val="003773C1"/>
    <w:rsid w:val="00377D9C"/>
    <w:rsid w:val="00377EFC"/>
    <w:rsid w:val="00382E3B"/>
    <w:rsid w:val="00384274"/>
    <w:rsid w:val="00385E01"/>
    <w:rsid w:val="0038603A"/>
    <w:rsid w:val="00390248"/>
    <w:rsid w:val="00392151"/>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1CC"/>
    <w:rsid w:val="003A76D8"/>
    <w:rsid w:val="003B0E98"/>
    <w:rsid w:val="003B3C0D"/>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D7F50"/>
    <w:rsid w:val="003E2FD9"/>
    <w:rsid w:val="003E339D"/>
    <w:rsid w:val="003E3EE4"/>
    <w:rsid w:val="003E40EE"/>
    <w:rsid w:val="003E48FE"/>
    <w:rsid w:val="003E593E"/>
    <w:rsid w:val="003E5B41"/>
    <w:rsid w:val="003E6469"/>
    <w:rsid w:val="003E6E4F"/>
    <w:rsid w:val="003E73AD"/>
    <w:rsid w:val="003F2479"/>
    <w:rsid w:val="003F2807"/>
    <w:rsid w:val="003F37A8"/>
    <w:rsid w:val="003F4BE9"/>
    <w:rsid w:val="003F4C43"/>
    <w:rsid w:val="003F569B"/>
    <w:rsid w:val="003F5B38"/>
    <w:rsid w:val="003F617E"/>
    <w:rsid w:val="003F6225"/>
    <w:rsid w:val="00400628"/>
    <w:rsid w:val="00401CF3"/>
    <w:rsid w:val="00402B69"/>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08D"/>
    <w:rsid w:val="00431C99"/>
    <w:rsid w:val="0043214C"/>
    <w:rsid w:val="004336C3"/>
    <w:rsid w:val="0043403C"/>
    <w:rsid w:val="00434462"/>
    <w:rsid w:val="00434D3F"/>
    <w:rsid w:val="00435FAA"/>
    <w:rsid w:val="00436DB6"/>
    <w:rsid w:val="00437420"/>
    <w:rsid w:val="0044116A"/>
    <w:rsid w:val="00442DE1"/>
    <w:rsid w:val="004437EE"/>
    <w:rsid w:val="00443AE3"/>
    <w:rsid w:val="004454E1"/>
    <w:rsid w:val="0044594E"/>
    <w:rsid w:val="004461A2"/>
    <w:rsid w:val="00451125"/>
    <w:rsid w:val="00452331"/>
    <w:rsid w:val="0045384C"/>
    <w:rsid w:val="004546D1"/>
    <w:rsid w:val="0045549B"/>
    <w:rsid w:val="00455823"/>
    <w:rsid w:val="00456142"/>
    <w:rsid w:val="00461A46"/>
    <w:rsid w:val="004628E1"/>
    <w:rsid w:val="00462A30"/>
    <w:rsid w:val="00462F2B"/>
    <w:rsid w:val="004643EB"/>
    <w:rsid w:val="0046454F"/>
    <w:rsid w:val="004675E9"/>
    <w:rsid w:val="00467840"/>
    <w:rsid w:val="0047351F"/>
    <w:rsid w:val="00476BFF"/>
    <w:rsid w:val="00476E5B"/>
    <w:rsid w:val="00477945"/>
    <w:rsid w:val="00480414"/>
    <w:rsid w:val="004807D0"/>
    <w:rsid w:val="004845A4"/>
    <w:rsid w:val="004873EF"/>
    <w:rsid w:val="004901C2"/>
    <w:rsid w:val="00490341"/>
    <w:rsid w:val="0049048C"/>
    <w:rsid w:val="00490C34"/>
    <w:rsid w:val="00491BB0"/>
    <w:rsid w:val="00493455"/>
    <w:rsid w:val="00493593"/>
    <w:rsid w:val="00494DA5"/>
    <w:rsid w:val="0049782B"/>
    <w:rsid w:val="004A011C"/>
    <w:rsid w:val="004A0DE8"/>
    <w:rsid w:val="004A2E39"/>
    <w:rsid w:val="004A349E"/>
    <w:rsid w:val="004A5005"/>
    <w:rsid w:val="004A787D"/>
    <w:rsid w:val="004B2193"/>
    <w:rsid w:val="004B5876"/>
    <w:rsid w:val="004B5DF4"/>
    <w:rsid w:val="004B7513"/>
    <w:rsid w:val="004B7590"/>
    <w:rsid w:val="004B7ACB"/>
    <w:rsid w:val="004B7D38"/>
    <w:rsid w:val="004C0822"/>
    <w:rsid w:val="004C146F"/>
    <w:rsid w:val="004C257E"/>
    <w:rsid w:val="004C2C04"/>
    <w:rsid w:val="004C4619"/>
    <w:rsid w:val="004C508A"/>
    <w:rsid w:val="004C5099"/>
    <w:rsid w:val="004C59E9"/>
    <w:rsid w:val="004C605D"/>
    <w:rsid w:val="004C6327"/>
    <w:rsid w:val="004C75CC"/>
    <w:rsid w:val="004C79A3"/>
    <w:rsid w:val="004C7A03"/>
    <w:rsid w:val="004C7DA7"/>
    <w:rsid w:val="004D062E"/>
    <w:rsid w:val="004D0FDA"/>
    <w:rsid w:val="004D11B6"/>
    <w:rsid w:val="004D3129"/>
    <w:rsid w:val="004D4331"/>
    <w:rsid w:val="004E0480"/>
    <w:rsid w:val="004E18F3"/>
    <w:rsid w:val="004E2A7D"/>
    <w:rsid w:val="004E42A2"/>
    <w:rsid w:val="004E46D9"/>
    <w:rsid w:val="004E4E66"/>
    <w:rsid w:val="004E642D"/>
    <w:rsid w:val="004E6610"/>
    <w:rsid w:val="004E6777"/>
    <w:rsid w:val="004E6ACE"/>
    <w:rsid w:val="004F0C2B"/>
    <w:rsid w:val="004F122F"/>
    <w:rsid w:val="004F12D9"/>
    <w:rsid w:val="004F1C17"/>
    <w:rsid w:val="004F2C86"/>
    <w:rsid w:val="004F31CD"/>
    <w:rsid w:val="004F35A5"/>
    <w:rsid w:val="004F40E9"/>
    <w:rsid w:val="004F58D4"/>
    <w:rsid w:val="004F5B29"/>
    <w:rsid w:val="004F5C74"/>
    <w:rsid w:val="004F6CFD"/>
    <w:rsid w:val="0050390F"/>
    <w:rsid w:val="005039F8"/>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26EA"/>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3A27"/>
    <w:rsid w:val="00546040"/>
    <w:rsid w:val="005467AC"/>
    <w:rsid w:val="00546959"/>
    <w:rsid w:val="00547102"/>
    <w:rsid w:val="00551C2A"/>
    <w:rsid w:val="00551D4D"/>
    <w:rsid w:val="005521BB"/>
    <w:rsid w:val="005539CD"/>
    <w:rsid w:val="00553EE3"/>
    <w:rsid w:val="00557114"/>
    <w:rsid w:val="005605E9"/>
    <w:rsid w:val="0056311D"/>
    <w:rsid w:val="00563C72"/>
    <w:rsid w:val="005651CA"/>
    <w:rsid w:val="00567067"/>
    <w:rsid w:val="005679B0"/>
    <w:rsid w:val="00572607"/>
    <w:rsid w:val="005728ED"/>
    <w:rsid w:val="005735AB"/>
    <w:rsid w:val="0057441E"/>
    <w:rsid w:val="00575319"/>
    <w:rsid w:val="0057723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36E1"/>
    <w:rsid w:val="0059453A"/>
    <w:rsid w:val="005963EE"/>
    <w:rsid w:val="005A16A6"/>
    <w:rsid w:val="005A22D4"/>
    <w:rsid w:val="005A436D"/>
    <w:rsid w:val="005A4690"/>
    <w:rsid w:val="005A6185"/>
    <w:rsid w:val="005A6D48"/>
    <w:rsid w:val="005A7055"/>
    <w:rsid w:val="005A725C"/>
    <w:rsid w:val="005B0CCA"/>
    <w:rsid w:val="005B2202"/>
    <w:rsid w:val="005B354D"/>
    <w:rsid w:val="005B3FC3"/>
    <w:rsid w:val="005B583C"/>
    <w:rsid w:val="005B72BB"/>
    <w:rsid w:val="005B7C27"/>
    <w:rsid w:val="005B7CC4"/>
    <w:rsid w:val="005C0426"/>
    <w:rsid w:val="005C1A47"/>
    <w:rsid w:val="005C4637"/>
    <w:rsid w:val="005C57A3"/>
    <w:rsid w:val="005C7D7F"/>
    <w:rsid w:val="005D083B"/>
    <w:rsid w:val="005D0B2A"/>
    <w:rsid w:val="005D2AF4"/>
    <w:rsid w:val="005D3C9A"/>
    <w:rsid w:val="005D5BFD"/>
    <w:rsid w:val="005D7059"/>
    <w:rsid w:val="005D7235"/>
    <w:rsid w:val="005E0525"/>
    <w:rsid w:val="005E0F0C"/>
    <w:rsid w:val="005E16C7"/>
    <w:rsid w:val="005E1DDC"/>
    <w:rsid w:val="005E26C3"/>
    <w:rsid w:val="005E2988"/>
    <w:rsid w:val="005E4211"/>
    <w:rsid w:val="005E4250"/>
    <w:rsid w:val="005E44EB"/>
    <w:rsid w:val="005E5FBA"/>
    <w:rsid w:val="005E7009"/>
    <w:rsid w:val="005E7AFA"/>
    <w:rsid w:val="005F0C4E"/>
    <w:rsid w:val="005F1062"/>
    <w:rsid w:val="005F125B"/>
    <w:rsid w:val="005F2793"/>
    <w:rsid w:val="005F504D"/>
    <w:rsid w:val="005F62DA"/>
    <w:rsid w:val="005F73A4"/>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506E"/>
    <w:rsid w:val="00617077"/>
    <w:rsid w:val="00617879"/>
    <w:rsid w:val="00620443"/>
    <w:rsid w:val="006233CD"/>
    <w:rsid w:val="006235D0"/>
    <w:rsid w:val="0062528F"/>
    <w:rsid w:val="006267B4"/>
    <w:rsid w:val="00626854"/>
    <w:rsid w:val="00627702"/>
    <w:rsid w:val="006328E9"/>
    <w:rsid w:val="00632912"/>
    <w:rsid w:val="0063469B"/>
    <w:rsid w:val="00635244"/>
    <w:rsid w:val="00635615"/>
    <w:rsid w:val="00636159"/>
    <w:rsid w:val="006365F6"/>
    <w:rsid w:val="0063791B"/>
    <w:rsid w:val="006411FD"/>
    <w:rsid w:val="0064168D"/>
    <w:rsid w:val="006420AC"/>
    <w:rsid w:val="00642F60"/>
    <w:rsid w:val="00644CCF"/>
    <w:rsid w:val="00645D53"/>
    <w:rsid w:val="006466A1"/>
    <w:rsid w:val="00646F71"/>
    <w:rsid w:val="00646FE4"/>
    <w:rsid w:val="006512DE"/>
    <w:rsid w:val="00651C5C"/>
    <w:rsid w:val="0065255A"/>
    <w:rsid w:val="00653C81"/>
    <w:rsid w:val="0065776C"/>
    <w:rsid w:val="006578B9"/>
    <w:rsid w:val="0066031E"/>
    <w:rsid w:val="00663965"/>
    <w:rsid w:val="006645D2"/>
    <w:rsid w:val="0066480F"/>
    <w:rsid w:val="00664898"/>
    <w:rsid w:val="00665D2F"/>
    <w:rsid w:val="00674CE8"/>
    <w:rsid w:val="00677DC9"/>
    <w:rsid w:val="006812FE"/>
    <w:rsid w:val="0068558A"/>
    <w:rsid w:val="0068783E"/>
    <w:rsid w:val="0069197E"/>
    <w:rsid w:val="00691C9C"/>
    <w:rsid w:val="00691DF3"/>
    <w:rsid w:val="00693194"/>
    <w:rsid w:val="00694806"/>
    <w:rsid w:val="00695ABB"/>
    <w:rsid w:val="00696575"/>
    <w:rsid w:val="00696AA3"/>
    <w:rsid w:val="00696F8D"/>
    <w:rsid w:val="00697969"/>
    <w:rsid w:val="00697C87"/>
    <w:rsid w:val="006A0C45"/>
    <w:rsid w:val="006A2031"/>
    <w:rsid w:val="006A590D"/>
    <w:rsid w:val="006A60ED"/>
    <w:rsid w:val="006B0080"/>
    <w:rsid w:val="006B16B7"/>
    <w:rsid w:val="006B2544"/>
    <w:rsid w:val="006B5CAF"/>
    <w:rsid w:val="006B6EED"/>
    <w:rsid w:val="006B71B5"/>
    <w:rsid w:val="006C0475"/>
    <w:rsid w:val="006C124F"/>
    <w:rsid w:val="006C12E2"/>
    <w:rsid w:val="006C3815"/>
    <w:rsid w:val="006C479B"/>
    <w:rsid w:val="006C4E91"/>
    <w:rsid w:val="006C6FD5"/>
    <w:rsid w:val="006C72EE"/>
    <w:rsid w:val="006C7B9C"/>
    <w:rsid w:val="006D0F05"/>
    <w:rsid w:val="006D1239"/>
    <w:rsid w:val="006D25D9"/>
    <w:rsid w:val="006D25F9"/>
    <w:rsid w:val="006D27BD"/>
    <w:rsid w:val="006D2B15"/>
    <w:rsid w:val="006D37E1"/>
    <w:rsid w:val="006D3C74"/>
    <w:rsid w:val="006D48C2"/>
    <w:rsid w:val="006D4EB6"/>
    <w:rsid w:val="006D52B2"/>
    <w:rsid w:val="006D578C"/>
    <w:rsid w:val="006D6338"/>
    <w:rsid w:val="006D67B2"/>
    <w:rsid w:val="006D70CA"/>
    <w:rsid w:val="006D7DB0"/>
    <w:rsid w:val="006D7E14"/>
    <w:rsid w:val="006E039A"/>
    <w:rsid w:val="006E0B55"/>
    <w:rsid w:val="006E2174"/>
    <w:rsid w:val="006E260D"/>
    <w:rsid w:val="006E4434"/>
    <w:rsid w:val="006E490D"/>
    <w:rsid w:val="006E51E4"/>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5F35"/>
    <w:rsid w:val="007074DF"/>
    <w:rsid w:val="00711A87"/>
    <w:rsid w:val="00711D74"/>
    <w:rsid w:val="007122C1"/>
    <w:rsid w:val="007130D2"/>
    <w:rsid w:val="0071491A"/>
    <w:rsid w:val="00714E35"/>
    <w:rsid w:val="00715146"/>
    <w:rsid w:val="0071523F"/>
    <w:rsid w:val="007153E3"/>
    <w:rsid w:val="007160C2"/>
    <w:rsid w:val="00720E17"/>
    <w:rsid w:val="007213E1"/>
    <w:rsid w:val="007225E3"/>
    <w:rsid w:val="00723A74"/>
    <w:rsid w:val="0072405D"/>
    <w:rsid w:val="007255E5"/>
    <w:rsid w:val="007262B8"/>
    <w:rsid w:val="00727A6B"/>
    <w:rsid w:val="00730D8A"/>
    <w:rsid w:val="00730EAE"/>
    <w:rsid w:val="00733203"/>
    <w:rsid w:val="00733F8D"/>
    <w:rsid w:val="007369BD"/>
    <w:rsid w:val="0073739E"/>
    <w:rsid w:val="00737AF5"/>
    <w:rsid w:val="00737FF8"/>
    <w:rsid w:val="00740E39"/>
    <w:rsid w:val="007411BD"/>
    <w:rsid w:val="00741843"/>
    <w:rsid w:val="007422E7"/>
    <w:rsid w:val="00742A34"/>
    <w:rsid w:val="007443F3"/>
    <w:rsid w:val="007466E3"/>
    <w:rsid w:val="007468D5"/>
    <w:rsid w:val="007510CC"/>
    <w:rsid w:val="0075127A"/>
    <w:rsid w:val="00751B8B"/>
    <w:rsid w:val="007548B5"/>
    <w:rsid w:val="00754B56"/>
    <w:rsid w:val="007552A5"/>
    <w:rsid w:val="007555EE"/>
    <w:rsid w:val="00755B39"/>
    <w:rsid w:val="00756191"/>
    <w:rsid w:val="007566BD"/>
    <w:rsid w:val="00756AD1"/>
    <w:rsid w:val="0076159C"/>
    <w:rsid w:val="00761A2C"/>
    <w:rsid w:val="00761FEF"/>
    <w:rsid w:val="0076205F"/>
    <w:rsid w:val="007626CD"/>
    <w:rsid w:val="00763FA9"/>
    <w:rsid w:val="00766514"/>
    <w:rsid w:val="0077129F"/>
    <w:rsid w:val="007736AE"/>
    <w:rsid w:val="007750BC"/>
    <w:rsid w:val="00775CE4"/>
    <w:rsid w:val="007770DD"/>
    <w:rsid w:val="007800AB"/>
    <w:rsid w:val="00780BB6"/>
    <w:rsid w:val="00781006"/>
    <w:rsid w:val="00781195"/>
    <w:rsid w:val="0078202C"/>
    <w:rsid w:val="00782F40"/>
    <w:rsid w:val="00783607"/>
    <w:rsid w:val="0078373C"/>
    <w:rsid w:val="00784332"/>
    <w:rsid w:val="00784E0D"/>
    <w:rsid w:val="00785353"/>
    <w:rsid w:val="00785354"/>
    <w:rsid w:val="007866E4"/>
    <w:rsid w:val="007868B3"/>
    <w:rsid w:val="00786CF9"/>
    <w:rsid w:val="007871B7"/>
    <w:rsid w:val="00787409"/>
    <w:rsid w:val="007905B7"/>
    <w:rsid w:val="0079422F"/>
    <w:rsid w:val="0079445D"/>
    <w:rsid w:val="00795602"/>
    <w:rsid w:val="00796363"/>
    <w:rsid w:val="00797608"/>
    <w:rsid w:val="007A0049"/>
    <w:rsid w:val="007A0492"/>
    <w:rsid w:val="007A20FB"/>
    <w:rsid w:val="007A2155"/>
    <w:rsid w:val="007A3262"/>
    <w:rsid w:val="007A37A0"/>
    <w:rsid w:val="007A5B3B"/>
    <w:rsid w:val="007A5B73"/>
    <w:rsid w:val="007A5BC6"/>
    <w:rsid w:val="007A7115"/>
    <w:rsid w:val="007A755C"/>
    <w:rsid w:val="007B0896"/>
    <w:rsid w:val="007B1AC6"/>
    <w:rsid w:val="007B1C8E"/>
    <w:rsid w:val="007B3048"/>
    <w:rsid w:val="007B340F"/>
    <w:rsid w:val="007B39A0"/>
    <w:rsid w:val="007B53B3"/>
    <w:rsid w:val="007B688C"/>
    <w:rsid w:val="007B69EC"/>
    <w:rsid w:val="007B7804"/>
    <w:rsid w:val="007B7B27"/>
    <w:rsid w:val="007C033F"/>
    <w:rsid w:val="007C0A3B"/>
    <w:rsid w:val="007C0A3D"/>
    <w:rsid w:val="007C0D8E"/>
    <w:rsid w:val="007C0FC5"/>
    <w:rsid w:val="007C5F7C"/>
    <w:rsid w:val="007C79DE"/>
    <w:rsid w:val="007C7B49"/>
    <w:rsid w:val="007C7F10"/>
    <w:rsid w:val="007D0190"/>
    <w:rsid w:val="007D16FF"/>
    <w:rsid w:val="007D1D4B"/>
    <w:rsid w:val="007D39C4"/>
    <w:rsid w:val="007D4607"/>
    <w:rsid w:val="007D4C9B"/>
    <w:rsid w:val="007D6AAE"/>
    <w:rsid w:val="007D739F"/>
    <w:rsid w:val="007E257F"/>
    <w:rsid w:val="007E37E0"/>
    <w:rsid w:val="007E49BD"/>
    <w:rsid w:val="007E4DC5"/>
    <w:rsid w:val="007F2B38"/>
    <w:rsid w:val="007F2D01"/>
    <w:rsid w:val="007F3E0C"/>
    <w:rsid w:val="007F3EE6"/>
    <w:rsid w:val="007F3F8F"/>
    <w:rsid w:val="007F43E9"/>
    <w:rsid w:val="007F4B35"/>
    <w:rsid w:val="007F5A2F"/>
    <w:rsid w:val="007F5E3C"/>
    <w:rsid w:val="007F5F2B"/>
    <w:rsid w:val="007F6AE1"/>
    <w:rsid w:val="007F7708"/>
    <w:rsid w:val="00800072"/>
    <w:rsid w:val="00800086"/>
    <w:rsid w:val="008005E7"/>
    <w:rsid w:val="008014DF"/>
    <w:rsid w:val="008018A1"/>
    <w:rsid w:val="00805B09"/>
    <w:rsid w:val="00806419"/>
    <w:rsid w:val="00806C3B"/>
    <w:rsid w:val="00806D80"/>
    <w:rsid w:val="00806FD4"/>
    <w:rsid w:val="00807635"/>
    <w:rsid w:val="00810219"/>
    <w:rsid w:val="00810423"/>
    <w:rsid w:val="008106FB"/>
    <w:rsid w:val="00813DCE"/>
    <w:rsid w:val="008144B0"/>
    <w:rsid w:val="00820247"/>
    <w:rsid w:val="008208D5"/>
    <w:rsid w:val="008209DB"/>
    <w:rsid w:val="00820E30"/>
    <w:rsid w:val="0082201C"/>
    <w:rsid w:val="008226BA"/>
    <w:rsid w:val="0082279C"/>
    <w:rsid w:val="00823525"/>
    <w:rsid w:val="00823644"/>
    <w:rsid w:val="00823703"/>
    <w:rsid w:val="00823781"/>
    <w:rsid w:val="0082490E"/>
    <w:rsid w:val="008269FD"/>
    <w:rsid w:val="00827FE8"/>
    <w:rsid w:val="0083015E"/>
    <w:rsid w:val="008304E2"/>
    <w:rsid w:val="008306C5"/>
    <w:rsid w:val="0083089A"/>
    <w:rsid w:val="00830C2B"/>
    <w:rsid w:val="00831275"/>
    <w:rsid w:val="008316BE"/>
    <w:rsid w:val="00831D1B"/>
    <w:rsid w:val="00831F79"/>
    <w:rsid w:val="00832951"/>
    <w:rsid w:val="008346D8"/>
    <w:rsid w:val="008358E9"/>
    <w:rsid w:val="00835FE9"/>
    <w:rsid w:val="00836376"/>
    <w:rsid w:val="00836B6D"/>
    <w:rsid w:val="00836B90"/>
    <w:rsid w:val="00836EFC"/>
    <w:rsid w:val="00837971"/>
    <w:rsid w:val="00837F1E"/>
    <w:rsid w:val="00843A00"/>
    <w:rsid w:val="008447E5"/>
    <w:rsid w:val="00845A92"/>
    <w:rsid w:val="00846347"/>
    <w:rsid w:val="00846457"/>
    <w:rsid w:val="0085126B"/>
    <w:rsid w:val="0085552F"/>
    <w:rsid w:val="00856557"/>
    <w:rsid w:val="0085787F"/>
    <w:rsid w:val="00861E2D"/>
    <w:rsid w:val="00862A5C"/>
    <w:rsid w:val="008638B6"/>
    <w:rsid w:val="00864590"/>
    <w:rsid w:val="00866D28"/>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07"/>
    <w:rsid w:val="008915D0"/>
    <w:rsid w:val="00891FF7"/>
    <w:rsid w:val="00892042"/>
    <w:rsid w:val="00893684"/>
    <w:rsid w:val="00894EE0"/>
    <w:rsid w:val="00895710"/>
    <w:rsid w:val="00895AE6"/>
    <w:rsid w:val="00895CC9"/>
    <w:rsid w:val="008A08B9"/>
    <w:rsid w:val="008A0F3B"/>
    <w:rsid w:val="008A13FC"/>
    <w:rsid w:val="008A27A9"/>
    <w:rsid w:val="008A4B4C"/>
    <w:rsid w:val="008A6BD6"/>
    <w:rsid w:val="008A7651"/>
    <w:rsid w:val="008A77E1"/>
    <w:rsid w:val="008A7A58"/>
    <w:rsid w:val="008B1B82"/>
    <w:rsid w:val="008B3043"/>
    <w:rsid w:val="008B5609"/>
    <w:rsid w:val="008B5D79"/>
    <w:rsid w:val="008B6231"/>
    <w:rsid w:val="008B7DDA"/>
    <w:rsid w:val="008B7DF8"/>
    <w:rsid w:val="008B7E82"/>
    <w:rsid w:val="008C01FA"/>
    <w:rsid w:val="008C0C1E"/>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5BD6"/>
    <w:rsid w:val="008E6408"/>
    <w:rsid w:val="008E705E"/>
    <w:rsid w:val="008E769F"/>
    <w:rsid w:val="008F07E5"/>
    <w:rsid w:val="008F1219"/>
    <w:rsid w:val="008F1E96"/>
    <w:rsid w:val="008F31B9"/>
    <w:rsid w:val="008F32A4"/>
    <w:rsid w:val="008F3BB5"/>
    <w:rsid w:val="008F3BFA"/>
    <w:rsid w:val="008F416F"/>
    <w:rsid w:val="008F49FD"/>
    <w:rsid w:val="008F644F"/>
    <w:rsid w:val="008F6686"/>
    <w:rsid w:val="0090035B"/>
    <w:rsid w:val="009005E6"/>
    <w:rsid w:val="00900869"/>
    <w:rsid w:val="00901488"/>
    <w:rsid w:val="00902657"/>
    <w:rsid w:val="00903C87"/>
    <w:rsid w:val="00903F46"/>
    <w:rsid w:val="00904DFB"/>
    <w:rsid w:val="00904EB4"/>
    <w:rsid w:val="00905E73"/>
    <w:rsid w:val="009112D7"/>
    <w:rsid w:val="00912353"/>
    <w:rsid w:val="00914282"/>
    <w:rsid w:val="00914490"/>
    <w:rsid w:val="0091579F"/>
    <w:rsid w:val="009173F2"/>
    <w:rsid w:val="00917C09"/>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2676"/>
    <w:rsid w:val="009437FA"/>
    <w:rsid w:val="00943B59"/>
    <w:rsid w:val="009445BB"/>
    <w:rsid w:val="009450AE"/>
    <w:rsid w:val="009450C1"/>
    <w:rsid w:val="00946643"/>
    <w:rsid w:val="00946C29"/>
    <w:rsid w:val="009501C0"/>
    <w:rsid w:val="00951609"/>
    <w:rsid w:val="009560C4"/>
    <w:rsid w:val="00957E9E"/>
    <w:rsid w:val="00960432"/>
    <w:rsid w:val="0096404B"/>
    <w:rsid w:val="00964269"/>
    <w:rsid w:val="00965580"/>
    <w:rsid w:val="00965F8D"/>
    <w:rsid w:val="00966EEC"/>
    <w:rsid w:val="00967011"/>
    <w:rsid w:val="00967521"/>
    <w:rsid w:val="00970BFA"/>
    <w:rsid w:val="009712BF"/>
    <w:rsid w:val="00973771"/>
    <w:rsid w:val="00977437"/>
    <w:rsid w:val="00981B93"/>
    <w:rsid w:val="00982E16"/>
    <w:rsid w:val="00983B9C"/>
    <w:rsid w:val="00985C3F"/>
    <w:rsid w:val="00986CC7"/>
    <w:rsid w:val="00986D5A"/>
    <w:rsid w:val="0098704A"/>
    <w:rsid w:val="009874C4"/>
    <w:rsid w:val="00987CD5"/>
    <w:rsid w:val="00990841"/>
    <w:rsid w:val="00991E75"/>
    <w:rsid w:val="00993428"/>
    <w:rsid w:val="00993B9B"/>
    <w:rsid w:val="00994BD3"/>
    <w:rsid w:val="00995E44"/>
    <w:rsid w:val="00996417"/>
    <w:rsid w:val="009965D1"/>
    <w:rsid w:val="00997BAD"/>
    <w:rsid w:val="00997C7D"/>
    <w:rsid w:val="009A078E"/>
    <w:rsid w:val="009A1692"/>
    <w:rsid w:val="009A192A"/>
    <w:rsid w:val="009A24DD"/>
    <w:rsid w:val="009A527A"/>
    <w:rsid w:val="009A689D"/>
    <w:rsid w:val="009A7559"/>
    <w:rsid w:val="009B0CBC"/>
    <w:rsid w:val="009B0EDD"/>
    <w:rsid w:val="009B116C"/>
    <w:rsid w:val="009B1416"/>
    <w:rsid w:val="009B2BCD"/>
    <w:rsid w:val="009B4548"/>
    <w:rsid w:val="009B5034"/>
    <w:rsid w:val="009B505C"/>
    <w:rsid w:val="009B508C"/>
    <w:rsid w:val="009B656A"/>
    <w:rsid w:val="009B66EE"/>
    <w:rsid w:val="009B6D14"/>
    <w:rsid w:val="009B6D1E"/>
    <w:rsid w:val="009B716E"/>
    <w:rsid w:val="009B78D9"/>
    <w:rsid w:val="009C1A2A"/>
    <w:rsid w:val="009C2229"/>
    <w:rsid w:val="009C73A7"/>
    <w:rsid w:val="009D2D14"/>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2A27"/>
    <w:rsid w:val="009F3339"/>
    <w:rsid w:val="009F372F"/>
    <w:rsid w:val="009F495A"/>
    <w:rsid w:val="009F5AF7"/>
    <w:rsid w:val="009F5B09"/>
    <w:rsid w:val="009F62EB"/>
    <w:rsid w:val="009F64C1"/>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4E7"/>
    <w:rsid w:val="00A166AA"/>
    <w:rsid w:val="00A1728C"/>
    <w:rsid w:val="00A20C27"/>
    <w:rsid w:val="00A2371B"/>
    <w:rsid w:val="00A23C03"/>
    <w:rsid w:val="00A23FFF"/>
    <w:rsid w:val="00A25B05"/>
    <w:rsid w:val="00A262F1"/>
    <w:rsid w:val="00A264AA"/>
    <w:rsid w:val="00A2668F"/>
    <w:rsid w:val="00A26A03"/>
    <w:rsid w:val="00A303DB"/>
    <w:rsid w:val="00A3071E"/>
    <w:rsid w:val="00A30AF7"/>
    <w:rsid w:val="00A315B9"/>
    <w:rsid w:val="00A32741"/>
    <w:rsid w:val="00A335A2"/>
    <w:rsid w:val="00A36888"/>
    <w:rsid w:val="00A36D34"/>
    <w:rsid w:val="00A37771"/>
    <w:rsid w:val="00A377B8"/>
    <w:rsid w:val="00A379E6"/>
    <w:rsid w:val="00A37B14"/>
    <w:rsid w:val="00A37B65"/>
    <w:rsid w:val="00A40E25"/>
    <w:rsid w:val="00A413AD"/>
    <w:rsid w:val="00A4185D"/>
    <w:rsid w:val="00A42233"/>
    <w:rsid w:val="00A42238"/>
    <w:rsid w:val="00A42B6D"/>
    <w:rsid w:val="00A4318A"/>
    <w:rsid w:val="00A433F7"/>
    <w:rsid w:val="00A436D3"/>
    <w:rsid w:val="00A457CB"/>
    <w:rsid w:val="00A46906"/>
    <w:rsid w:val="00A47739"/>
    <w:rsid w:val="00A51107"/>
    <w:rsid w:val="00A5234C"/>
    <w:rsid w:val="00A5757B"/>
    <w:rsid w:val="00A6076E"/>
    <w:rsid w:val="00A62B13"/>
    <w:rsid w:val="00A62DA8"/>
    <w:rsid w:val="00A62F60"/>
    <w:rsid w:val="00A66376"/>
    <w:rsid w:val="00A721CA"/>
    <w:rsid w:val="00A72D90"/>
    <w:rsid w:val="00A73589"/>
    <w:rsid w:val="00A764A6"/>
    <w:rsid w:val="00A76F12"/>
    <w:rsid w:val="00A80B6B"/>
    <w:rsid w:val="00A8137C"/>
    <w:rsid w:val="00A815E1"/>
    <w:rsid w:val="00A816F7"/>
    <w:rsid w:val="00A82A87"/>
    <w:rsid w:val="00A84888"/>
    <w:rsid w:val="00A8528F"/>
    <w:rsid w:val="00A85A2F"/>
    <w:rsid w:val="00A86CCF"/>
    <w:rsid w:val="00A873E4"/>
    <w:rsid w:val="00A87D08"/>
    <w:rsid w:val="00A9016E"/>
    <w:rsid w:val="00A9065E"/>
    <w:rsid w:val="00A9079C"/>
    <w:rsid w:val="00A91684"/>
    <w:rsid w:val="00A9176D"/>
    <w:rsid w:val="00A92631"/>
    <w:rsid w:val="00A931DF"/>
    <w:rsid w:val="00A933D1"/>
    <w:rsid w:val="00A94BE4"/>
    <w:rsid w:val="00A9547B"/>
    <w:rsid w:val="00A95C7F"/>
    <w:rsid w:val="00A95E55"/>
    <w:rsid w:val="00A96430"/>
    <w:rsid w:val="00A97187"/>
    <w:rsid w:val="00A9727B"/>
    <w:rsid w:val="00A979B6"/>
    <w:rsid w:val="00A97BF6"/>
    <w:rsid w:val="00A97F48"/>
    <w:rsid w:val="00AA053B"/>
    <w:rsid w:val="00AA1452"/>
    <w:rsid w:val="00AA1AA5"/>
    <w:rsid w:val="00AA2257"/>
    <w:rsid w:val="00AA5295"/>
    <w:rsid w:val="00AA548C"/>
    <w:rsid w:val="00AA575D"/>
    <w:rsid w:val="00AA5B77"/>
    <w:rsid w:val="00AA729C"/>
    <w:rsid w:val="00AB2245"/>
    <w:rsid w:val="00AB26FC"/>
    <w:rsid w:val="00AB2B07"/>
    <w:rsid w:val="00AB2C1E"/>
    <w:rsid w:val="00AB55D7"/>
    <w:rsid w:val="00AB7096"/>
    <w:rsid w:val="00AB7B9D"/>
    <w:rsid w:val="00AC11AA"/>
    <w:rsid w:val="00AC156B"/>
    <w:rsid w:val="00AC1DC0"/>
    <w:rsid w:val="00AC1E4B"/>
    <w:rsid w:val="00AC3522"/>
    <w:rsid w:val="00AC6217"/>
    <w:rsid w:val="00AD1509"/>
    <w:rsid w:val="00AD30C3"/>
    <w:rsid w:val="00AD52B3"/>
    <w:rsid w:val="00AD56C0"/>
    <w:rsid w:val="00AD5E92"/>
    <w:rsid w:val="00AD602A"/>
    <w:rsid w:val="00AD6ED8"/>
    <w:rsid w:val="00AD7256"/>
    <w:rsid w:val="00AD7295"/>
    <w:rsid w:val="00AE166A"/>
    <w:rsid w:val="00AE170F"/>
    <w:rsid w:val="00AE201C"/>
    <w:rsid w:val="00AE239C"/>
    <w:rsid w:val="00AE2932"/>
    <w:rsid w:val="00AE326B"/>
    <w:rsid w:val="00AE594E"/>
    <w:rsid w:val="00AE603F"/>
    <w:rsid w:val="00AE7C17"/>
    <w:rsid w:val="00AE7E12"/>
    <w:rsid w:val="00AF01A3"/>
    <w:rsid w:val="00AF0779"/>
    <w:rsid w:val="00AF13F2"/>
    <w:rsid w:val="00AF1C44"/>
    <w:rsid w:val="00AF48C7"/>
    <w:rsid w:val="00AF4A90"/>
    <w:rsid w:val="00AF50C7"/>
    <w:rsid w:val="00AF578B"/>
    <w:rsid w:val="00AF59C5"/>
    <w:rsid w:val="00AF7B91"/>
    <w:rsid w:val="00AF7E28"/>
    <w:rsid w:val="00B0147A"/>
    <w:rsid w:val="00B01E52"/>
    <w:rsid w:val="00B01F05"/>
    <w:rsid w:val="00B02F65"/>
    <w:rsid w:val="00B04D56"/>
    <w:rsid w:val="00B1031D"/>
    <w:rsid w:val="00B11D90"/>
    <w:rsid w:val="00B12C36"/>
    <w:rsid w:val="00B12C8D"/>
    <w:rsid w:val="00B14AA6"/>
    <w:rsid w:val="00B15AA9"/>
    <w:rsid w:val="00B16691"/>
    <w:rsid w:val="00B16B84"/>
    <w:rsid w:val="00B16BDB"/>
    <w:rsid w:val="00B1746B"/>
    <w:rsid w:val="00B17653"/>
    <w:rsid w:val="00B176DE"/>
    <w:rsid w:val="00B1791C"/>
    <w:rsid w:val="00B21ADD"/>
    <w:rsid w:val="00B22CC3"/>
    <w:rsid w:val="00B22CF9"/>
    <w:rsid w:val="00B23002"/>
    <w:rsid w:val="00B237AD"/>
    <w:rsid w:val="00B24BF0"/>
    <w:rsid w:val="00B260CD"/>
    <w:rsid w:val="00B26291"/>
    <w:rsid w:val="00B2646F"/>
    <w:rsid w:val="00B2743E"/>
    <w:rsid w:val="00B27594"/>
    <w:rsid w:val="00B302BC"/>
    <w:rsid w:val="00B33873"/>
    <w:rsid w:val="00B360DD"/>
    <w:rsid w:val="00B373BA"/>
    <w:rsid w:val="00B37718"/>
    <w:rsid w:val="00B37821"/>
    <w:rsid w:val="00B3784D"/>
    <w:rsid w:val="00B404AA"/>
    <w:rsid w:val="00B40CBA"/>
    <w:rsid w:val="00B42084"/>
    <w:rsid w:val="00B421AA"/>
    <w:rsid w:val="00B42905"/>
    <w:rsid w:val="00B4348C"/>
    <w:rsid w:val="00B4383A"/>
    <w:rsid w:val="00B4451B"/>
    <w:rsid w:val="00B4474E"/>
    <w:rsid w:val="00B44A7A"/>
    <w:rsid w:val="00B45527"/>
    <w:rsid w:val="00B456CF"/>
    <w:rsid w:val="00B458F5"/>
    <w:rsid w:val="00B45D30"/>
    <w:rsid w:val="00B46506"/>
    <w:rsid w:val="00B505AA"/>
    <w:rsid w:val="00B50C2B"/>
    <w:rsid w:val="00B50F6A"/>
    <w:rsid w:val="00B546B9"/>
    <w:rsid w:val="00B5474E"/>
    <w:rsid w:val="00B57274"/>
    <w:rsid w:val="00B61668"/>
    <w:rsid w:val="00B617AB"/>
    <w:rsid w:val="00B617FB"/>
    <w:rsid w:val="00B61D1E"/>
    <w:rsid w:val="00B621BD"/>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053"/>
    <w:rsid w:val="00B91151"/>
    <w:rsid w:val="00B91707"/>
    <w:rsid w:val="00B91CED"/>
    <w:rsid w:val="00B92398"/>
    <w:rsid w:val="00B92597"/>
    <w:rsid w:val="00B92637"/>
    <w:rsid w:val="00B926F4"/>
    <w:rsid w:val="00B92AF5"/>
    <w:rsid w:val="00B93CE9"/>
    <w:rsid w:val="00B93F54"/>
    <w:rsid w:val="00B96575"/>
    <w:rsid w:val="00B968B4"/>
    <w:rsid w:val="00B97052"/>
    <w:rsid w:val="00BA03FA"/>
    <w:rsid w:val="00BA03FB"/>
    <w:rsid w:val="00BA05E9"/>
    <w:rsid w:val="00BA14CB"/>
    <w:rsid w:val="00BA4603"/>
    <w:rsid w:val="00BA53F5"/>
    <w:rsid w:val="00BA5766"/>
    <w:rsid w:val="00BA598B"/>
    <w:rsid w:val="00BA6603"/>
    <w:rsid w:val="00BA678A"/>
    <w:rsid w:val="00BA78AC"/>
    <w:rsid w:val="00BB09B0"/>
    <w:rsid w:val="00BB1D8F"/>
    <w:rsid w:val="00BB42B3"/>
    <w:rsid w:val="00BB47FC"/>
    <w:rsid w:val="00BB5415"/>
    <w:rsid w:val="00BB66DC"/>
    <w:rsid w:val="00BB73A1"/>
    <w:rsid w:val="00BB7A58"/>
    <w:rsid w:val="00BC1E14"/>
    <w:rsid w:val="00BC2F13"/>
    <w:rsid w:val="00BC41B8"/>
    <w:rsid w:val="00BC4747"/>
    <w:rsid w:val="00BC47F4"/>
    <w:rsid w:val="00BC4AB3"/>
    <w:rsid w:val="00BC7463"/>
    <w:rsid w:val="00BC7B80"/>
    <w:rsid w:val="00BD0AC7"/>
    <w:rsid w:val="00BD4C9B"/>
    <w:rsid w:val="00BD4DDC"/>
    <w:rsid w:val="00BD4E41"/>
    <w:rsid w:val="00BD679D"/>
    <w:rsid w:val="00BD7B96"/>
    <w:rsid w:val="00BD7FF1"/>
    <w:rsid w:val="00BE0A65"/>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6F5F"/>
    <w:rsid w:val="00BF7AF4"/>
    <w:rsid w:val="00BF7CEA"/>
    <w:rsid w:val="00C00FEB"/>
    <w:rsid w:val="00C02717"/>
    <w:rsid w:val="00C0280A"/>
    <w:rsid w:val="00C048B6"/>
    <w:rsid w:val="00C06BB7"/>
    <w:rsid w:val="00C06BEE"/>
    <w:rsid w:val="00C06CB6"/>
    <w:rsid w:val="00C06CEC"/>
    <w:rsid w:val="00C07C0A"/>
    <w:rsid w:val="00C1036D"/>
    <w:rsid w:val="00C1055A"/>
    <w:rsid w:val="00C1338E"/>
    <w:rsid w:val="00C134D9"/>
    <w:rsid w:val="00C1364F"/>
    <w:rsid w:val="00C13B83"/>
    <w:rsid w:val="00C151BB"/>
    <w:rsid w:val="00C15798"/>
    <w:rsid w:val="00C1596F"/>
    <w:rsid w:val="00C16A07"/>
    <w:rsid w:val="00C174F7"/>
    <w:rsid w:val="00C1753A"/>
    <w:rsid w:val="00C202BF"/>
    <w:rsid w:val="00C23E2E"/>
    <w:rsid w:val="00C24C5E"/>
    <w:rsid w:val="00C26265"/>
    <w:rsid w:val="00C2725E"/>
    <w:rsid w:val="00C27536"/>
    <w:rsid w:val="00C3100C"/>
    <w:rsid w:val="00C315D0"/>
    <w:rsid w:val="00C317FA"/>
    <w:rsid w:val="00C32977"/>
    <w:rsid w:val="00C338DA"/>
    <w:rsid w:val="00C33F4A"/>
    <w:rsid w:val="00C3427B"/>
    <w:rsid w:val="00C343A1"/>
    <w:rsid w:val="00C34568"/>
    <w:rsid w:val="00C345C3"/>
    <w:rsid w:val="00C37D9E"/>
    <w:rsid w:val="00C40051"/>
    <w:rsid w:val="00C42236"/>
    <w:rsid w:val="00C42B4A"/>
    <w:rsid w:val="00C42BB4"/>
    <w:rsid w:val="00C435D2"/>
    <w:rsid w:val="00C43A41"/>
    <w:rsid w:val="00C4450E"/>
    <w:rsid w:val="00C4474D"/>
    <w:rsid w:val="00C44E16"/>
    <w:rsid w:val="00C451F0"/>
    <w:rsid w:val="00C45747"/>
    <w:rsid w:val="00C458F3"/>
    <w:rsid w:val="00C45A32"/>
    <w:rsid w:val="00C45F71"/>
    <w:rsid w:val="00C46E3A"/>
    <w:rsid w:val="00C47895"/>
    <w:rsid w:val="00C502B2"/>
    <w:rsid w:val="00C51E0F"/>
    <w:rsid w:val="00C52364"/>
    <w:rsid w:val="00C547A6"/>
    <w:rsid w:val="00C54C7E"/>
    <w:rsid w:val="00C55220"/>
    <w:rsid w:val="00C55AED"/>
    <w:rsid w:val="00C5610A"/>
    <w:rsid w:val="00C5687C"/>
    <w:rsid w:val="00C57048"/>
    <w:rsid w:val="00C6045A"/>
    <w:rsid w:val="00C60D11"/>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2EDA"/>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378C"/>
    <w:rsid w:val="00CE39DE"/>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3B4"/>
    <w:rsid w:val="00D33413"/>
    <w:rsid w:val="00D3393C"/>
    <w:rsid w:val="00D34166"/>
    <w:rsid w:val="00D34E15"/>
    <w:rsid w:val="00D3598C"/>
    <w:rsid w:val="00D36621"/>
    <w:rsid w:val="00D3712E"/>
    <w:rsid w:val="00D37DFE"/>
    <w:rsid w:val="00D40329"/>
    <w:rsid w:val="00D40B90"/>
    <w:rsid w:val="00D41119"/>
    <w:rsid w:val="00D417C8"/>
    <w:rsid w:val="00D41CF1"/>
    <w:rsid w:val="00D4236C"/>
    <w:rsid w:val="00D42D85"/>
    <w:rsid w:val="00D43117"/>
    <w:rsid w:val="00D43646"/>
    <w:rsid w:val="00D44FA4"/>
    <w:rsid w:val="00D460B6"/>
    <w:rsid w:val="00D46477"/>
    <w:rsid w:val="00D4657C"/>
    <w:rsid w:val="00D46A8F"/>
    <w:rsid w:val="00D46B8A"/>
    <w:rsid w:val="00D46D8E"/>
    <w:rsid w:val="00D46EFC"/>
    <w:rsid w:val="00D47A52"/>
    <w:rsid w:val="00D5038C"/>
    <w:rsid w:val="00D504D6"/>
    <w:rsid w:val="00D506FF"/>
    <w:rsid w:val="00D513FF"/>
    <w:rsid w:val="00D52F7B"/>
    <w:rsid w:val="00D535A8"/>
    <w:rsid w:val="00D53ED1"/>
    <w:rsid w:val="00D543A1"/>
    <w:rsid w:val="00D55A2A"/>
    <w:rsid w:val="00D56980"/>
    <w:rsid w:val="00D56C17"/>
    <w:rsid w:val="00D61461"/>
    <w:rsid w:val="00D6146B"/>
    <w:rsid w:val="00D61E2A"/>
    <w:rsid w:val="00D61E83"/>
    <w:rsid w:val="00D62276"/>
    <w:rsid w:val="00D62AB1"/>
    <w:rsid w:val="00D63CC9"/>
    <w:rsid w:val="00D649BC"/>
    <w:rsid w:val="00D65D4E"/>
    <w:rsid w:val="00D667AC"/>
    <w:rsid w:val="00D67658"/>
    <w:rsid w:val="00D67A47"/>
    <w:rsid w:val="00D7065D"/>
    <w:rsid w:val="00D73CDA"/>
    <w:rsid w:val="00D7562D"/>
    <w:rsid w:val="00D759A8"/>
    <w:rsid w:val="00D76B66"/>
    <w:rsid w:val="00D76C3C"/>
    <w:rsid w:val="00D7779F"/>
    <w:rsid w:val="00D80B8C"/>
    <w:rsid w:val="00D825BC"/>
    <w:rsid w:val="00D85065"/>
    <w:rsid w:val="00D86908"/>
    <w:rsid w:val="00D91A4F"/>
    <w:rsid w:val="00D91A81"/>
    <w:rsid w:val="00D923AA"/>
    <w:rsid w:val="00D926BE"/>
    <w:rsid w:val="00D92A13"/>
    <w:rsid w:val="00D94C05"/>
    <w:rsid w:val="00D95DE5"/>
    <w:rsid w:val="00D967F4"/>
    <w:rsid w:val="00D96ACA"/>
    <w:rsid w:val="00D97431"/>
    <w:rsid w:val="00D97B6C"/>
    <w:rsid w:val="00D97D2E"/>
    <w:rsid w:val="00DA000D"/>
    <w:rsid w:val="00DA06E2"/>
    <w:rsid w:val="00DA0908"/>
    <w:rsid w:val="00DA0CAF"/>
    <w:rsid w:val="00DA1BF1"/>
    <w:rsid w:val="00DA34DD"/>
    <w:rsid w:val="00DA458A"/>
    <w:rsid w:val="00DA5C00"/>
    <w:rsid w:val="00DA5F8E"/>
    <w:rsid w:val="00DB00D5"/>
    <w:rsid w:val="00DB07C9"/>
    <w:rsid w:val="00DB11D3"/>
    <w:rsid w:val="00DB196B"/>
    <w:rsid w:val="00DB1976"/>
    <w:rsid w:val="00DB2CE5"/>
    <w:rsid w:val="00DB341F"/>
    <w:rsid w:val="00DB3939"/>
    <w:rsid w:val="00DB4506"/>
    <w:rsid w:val="00DB503A"/>
    <w:rsid w:val="00DB6A00"/>
    <w:rsid w:val="00DB70AC"/>
    <w:rsid w:val="00DB7ABF"/>
    <w:rsid w:val="00DC2C12"/>
    <w:rsid w:val="00DC3630"/>
    <w:rsid w:val="00DC5CE8"/>
    <w:rsid w:val="00DC6B96"/>
    <w:rsid w:val="00DC7B77"/>
    <w:rsid w:val="00DD2126"/>
    <w:rsid w:val="00DD49C4"/>
    <w:rsid w:val="00DD531D"/>
    <w:rsid w:val="00DD5E9D"/>
    <w:rsid w:val="00DD6125"/>
    <w:rsid w:val="00DD7201"/>
    <w:rsid w:val="00DE0D18"/>
    <w:rsid w:val="00DE127A"/>
    <w:rsid w:val="00DE142D"/>
    <w:rsid w:val="00DE314B"/>
    <w:rsid w:val="00DE55CF"/>
    <w:rsid w:val="00DE68C2"/>
    <w:rsid w:val="00DE7887"/>
    <w:rsid w:val="00DE7EAC"/>
    <w:rsid w:val="00DF192C"/>
    <w:rsid w:val="00DF228A"/>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3EA3"/>
    <w:rsid w:val="00E14E78"/>
    <w:rsid w:val="00E17738"/>
    <w:rsid w:val="00E178C3"/>
    <w:rsid w:val="00E2003A"/>
    <w:rsid w:val="00E20395"/>
    <w:rsid w:val="00E20BA0"/>
    <w:rsid w:val="00E22A55"/>
    <w:rsid w:val="00E23AB6"/>
    <w:rsid w:val="00E23CEB"/>
    <w:rsid w:val="00E254C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47F"/>
    <w:rsid w:val="00E5396E"/>
    <w:rsid w:val="00E55218"/>
    <w:rsid w:val="00E55E8B"/>
    <w:rsid w:val="00E56D64"/>
    <w:rsid w:val="00E56FB7"/>
    <w:rsid w:val="00E600ED"/>
    <w:rsid w:val="00E65E08"/>
    <w:rsid w:val="00E65E0A"/>
    <w:rsid w:val="00E65FEE"/>
    <w:rsid w:val="00E70515"/>
    <w:rsid w:val="00E70563"/>
    <w:rsid w:val="00E70EB0"/>
    <w:rsid w:val="00E70FD7"/>
    <w:rsid w:val="00E71DDB"/>
    <w:rsid w:val="00E71FFA"/>
    <w:rsid w:val="00E72064"/>
    <w:rsid w:val="00E72580"/>
    <w:rsid w:val="00E74B78"/>
    <w:rsid w:val="00E74DF7"/>
    <w:rsid w:val="00E75585"/>
    <w:rsid w:val="00E769D7"/>
    <w:rsid w:val="00E772FD"/>
    <w:rsid w:val="00E778D1"/>
    <w:rsid w:val="00E779A9"/>
    <w:rsid w:val="00E80F50"/>
    <w:rsid w:val="00E815A7"/>
    <w:rsid w:val="00E82A96"/>
    <w:rsid w:val="00E83140"/>
    <w:rsid w:val="00E83341"/>
    <w:rsid w:val="00E83C7C"/>
    <w:rsid w:val="00E83E3B"/>
    <w:rsid w:val="00E87792"/>
    <w:rsid w:val="00E879E8"/>
    <w:rsid w:val="00E91BAB"/>
    <w:rsid w:val="00E91D00"/>
    <w:rsid w:val="00E91E94"/>
    <w:rsid w:val="00E925D7"/>
    <w:rsid w:val="00E9421B"/>
    <w:rsid w:val="00E959F4"/>
    <w:rsid w:val="00E95BFC"/>
    <w:rsid w:val="00E97BB7"/>
    <w:rsid w:val="00EA117B"/>
    <w:rsid w:val="00EA1AEA"/>
    <w:rsid w:val="00EA3AB6"/>
    <w:rsid w:val="00EA3F7A"/>
    <w:rsid w:val="00EA402B"/>
    <w:rsid w:val="00EA4428"/>
    <w:rsid w:val="00EA461B"/>
    <w:rsid w:val="00EA5CAD"/>
    <w:rsid w:val="00EA6495"/>
    <w:rsid w:val="00EA685B"/>
    <w:rsid w:val="00EA6B91"/>
    <w:rsid w:val="00EA77BD"/>
    <w:rsid w:val="00EB0516"/>
    <w:rsid w:val="00EB2343"/>
    <w:rsid w:val="00EB2B60"/>
    <w:rsid w:val="00EB45C5"/>
    <w:rsid w:val="00EB53ED"/>
    <w:rsid w:val="00EB60FF"/>
    <w:rsid w:val="00EB6568"/>
    <w:rsid w:val="00EB6666"/>
    <w:rsid w:val="00EB783D"/>
    <w:rsid w:val="00EC4224"/>
    <w:rsid w:val="00EC45A0"/>
    <w:rsid w:val="00EC48C3"/>
    <w:rsid w:val="00EC49B5"/>
    <w:rsid w:val="00EC557C"/>
    <w:rsid w:val="00EC5923"/>
    <w:rsid w:val="00EC5B78"/>
    <w:rsid w:val="00EC6866"/>
    <w:rsid w:val="00EC7BD8"/>
    <w:rsid w:val="00EC7CFC"/>
    <w:rsid w:val="00ED120D"/>
    <w:rsid w:val="00ED1406"/>
    <w:rsid w:val="00ED1A2C"/>
    <w:rsid w:val="00ED2090"/>
    <w:rsid w:val="00ED3A5F"/>
    <w:rsid w:val="00ED3E65"/>
    <w:rsid w:val="00ED45A7"/>
    <w:rsid w:val="00ED523D"/>
    <w:rsid w:val="00ED611A"/>
    <w:rsid w:val="00ED789B"/>
    <w:rsid w:val="00EE140C"/>
    <w:rsid w:val="00EE2660"/>
    <w:rsid w:val="00EE3EF8"/>
    <w:rsid w:val="00EE493E"/>
    <w:rsid w:val="00EE4B10"/>
    <w:rsid w:val="00EE562A"/>
    <w:rsid w:val="00EE6576"/>
    <w:rsid w:val="00EF015D"/>
    <w:rsid w:val="00EF12FA"/>
    <w:rsid w:val="00EF1AA7"/>
    <w:rsid w:val="00EF29B2"/>
    <w:rsid w:val="00EF2C19"/>
    <w:rsid w:val="00EF31DB"/>
    <w:rsid w:val="00EF3806"/>
    <w:rsid w:val="00EF42A2"/>
    <w:rsid w:val="00EF4BEC"/>
    <w:rsid w:val="00EF54CD"/>
    <w:rsid w:val="00EF57E8"/>
    <w:rsid w:val="00EF5924"/>
    <w:rsid w:val="00EF69D4"/>
    <w:rsid w:val="00EF7FD2"/>
    <w:rsid w:val="00F0111B"/>
    <w:rsid w:val="00F01AF7"/>
    <w:rsid w:val="00F01CC4"/>
    <w:rsid w:val="00F01E58"/>
    <w:rsid w:val="00F01F8E"/>
    <w:rsid w:val="00F02022"/>
    <w:rsid w:val="00F02CDB"/>
    <w:rsid w:val="00F02D57"/>
    <w:rsid w:val="00F048AA"/>
    <w:rsid w:val="00F05562"/>
    <w:rsid w:val="00F05BBD"/>
    <w:rsid w:val="00F061EA"/>
    <w:rsid w:val="00F062C1"/>
    <w:rsid w:val="00F0733F"/>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B92"/>
    <w:rsid w:val="00F23C7F"/>
    <w:rsid w:val="00F24B06"/>
    <w:rsid w:val="00F2500F"/>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293C"/>
    <w:rsid w:val="00F44E63"/>
    <w:rsid w:val="00F45FB1"/>
    <w:rsid w:val="00F47409"/>
    <w:rsid w:val="00F513D5"/>
    <w:rsid w:val="00F52D2A"/>
    <w:rsid w:val="00F534CC"/>
    <w:rsid w:val="00F615DF"/>
    <w:rsid w:val="00F621B5"/>
    <w:rsid w:val="00F6237C"/>
    <w:rsid w:val="00F62F35"/>
    <w:rsid w:val="00F63FEB"/>
    <w:rsid w:val="00F644ED"/>
    <w:rsid w:val="00F6502B"/>
    <w:rsid w:val="00F65196"/>
    <w:rsid w:val="00F652D6"/>
    <w:rsid w:val="00F662D2"/>
    <w:rsid w:val="00F71FDB"/>
    <w:rsid w:val="00F72B35"/>
    <w:rsid w:val="00F767E8"/>
    <w:rsid w:val="00F77871"/>
    <w:rsid w:val="00F81825"/>
    <w:rsid w:val="00F83218"/>
    <w:rsid w:val="00F84724"/>
    <w:rsid w:val="00F84C25"/>
    <w:rsid w:val="00F84DFA"/>
    <w:rsid w:val="00F86426"/>
    <w:rsid w:val="00F8716C"/>
    <w:rsid w:val="00F87A88"/>
    <w:rsid w:val="00F919BF"/>
    <w:rsid w:val="00F92220"/>
    <w:rsid w:val="00F92701"/>
    <w:rsid w:val="00F92A21"/>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051E"/>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2EE3"/>
    <w:rsid w:val="00FE530B"/>
    <w:rsid w:val="00FE73F7"/>
    <w:rsid w:val="00FF1674"/>
    <w:rsid w:val="00FF1C7A"/>
    <w:rsid w:val="00FF1EB1"/>
    <w:rsid w:val="00FF2339"/>
    <w:rsid w:val="00FF281D"/>
    <w:rsid w:val="00FF3CAE"/>
    <w:rsid w:val="00FF3DD8"/>
    <w:rsid w:val="00FF3FCE"/>
    <w:rsid w:val="00FF673B"/>
    <w:rsid w:val="00FF6DA2"/>
    <w:rsid w:val="00FF7EB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5"/>
    <o:shapelayout v:ext="edit">
      <o:idmap v:ext="edit" data="1"/>
    </o:shapelayout>
  </w:shapeDefaults>
  <w:decimalSymbol w:val="."/>
  <w:listSeparator w:val=","/>
  <w14:docId w14:val="7CF08A8B"/>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uiPriority w:val="99"/>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uiPriority w:val="99"/>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3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qFormat/>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c701">
    <w:name w:val="sc701"/>
    <w:basedOn w:val="Tipodeletrapredefinidodopargrafo"/>
    <w:rsid w:val="00BA78AC"/>
    <w:rPr>
      <w:rFonts w:ascii="Courier New" w:hAnsi="Courier New" w:cs="Courier New" w:hint="default"/>
      <w:b/>
      <w:bCs/>
      <w:color w:val="8000FF"/>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164979801">
      <w:bodyDiv w:val="1"/>
      <w:marLeft w:val="0"/>
      <w:marRight w:val="0"/>
      <w:marTop w:val="0"/>
      <w:marBottom w:val="0"/>
      <w:divBdr>
        <w:top w:val="none" w:sz="0" w:space="0" w:color="auto"/>
        <w:left w:val="none" w:sz="0" w:space="0" w:color="auto"/>
        <w:bottom w:val="none" w:sz="0" w:space="0" w:color="auto"/>
        <w:right w:val="none" w:sz="0" w:space="0" w:color="auto"/>
      </w:divBdr>
      <w:divsChild>
        <w:div w:id="287123232">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01410134">
      <w:bodyDiv w:val="1"/>
      <w:marLeft w:val="0"/>
      <w:marRight w:val="0"/>
      <w:marTop w:val="0"/>
      <w:marBottom w:val="0"/>
      <w:divBdr>
        <w:top w:val="none" w:sz="0" w:space="0" w:color="auto"/>
        <w:left w:val="none" w:sz="0" w:space="0" w:color="auto"/>
        <w:bottom w:val="none" w:sz="0" w:space="0" w:color="auto"/>
        <w:right w:val="none" w:sz="0" w:space="0" w:color="auto"/>
      </w:divBdr>
      <w:divsChild>
        <w:div w:id="1939369389">
          <w:marLeft w:val="0"/>
          <w:marRight w:val="0"/>
          <w:marTop w:val="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joo_c\Desktop\Indexacao-de-Documentos-Clinicos\Indexacao-de-Documentos-Clinicos\Dissertacao\Disserta&#231;&#227;o_final.docx" TargetMode="External"/><Relationship Id="rId117" Type="http://schemas.openxmlformats.org/officeDocument/2006/relationships/header" Target="header31.xml"/><Relationship Id="rId21" Type="http://schemas.openxmlformats.org/officeDocument/2006/relationships/header" Target="header9.xml"/><Relationship Id="rId42" Type="http://schemas.openxmlformats.org/officeDocument/2006/relationships/hyperlink" Target="file:///C:\Users\joo_c\Desktop\Indexacao-de-Documentos-Clinicos\Indexacao-de-Documentos-Clinicos\Dissertacao\Disserta&#231;&#227;o_final.docx" TargetMode="External"/><Relationship Id="rId47" Type="http://schemas.openxmlformats.org/officeDocument/2006/relationships/header" Target="header14.xml"/><Relationship Id="rId63" Type="http://schemas.openxmlformats.org/officeDocument/2006/relationships/header" Target="header23.xml"/><Relationship Id="rId68" Type="http://schemas.openxmlformats.org/officeDocument/2006/relationships/image" Target="media/image5.png"/><Relationship Id="rId84" Type="http://schemas.openxmlformats.org/officeDocument/2006/relationships/header" Target="header26.xml"/><Relationship Id="rId89" Type="http://schemas.openxmlformats.org/officeDocument/2006/relationships/image" Target="media/image21.jpeg"/><Relationship Id="rId112" Type="http://schemas.openxmlformats.org/officeDocument/2006/relationships/image" Target="media/image39.png"/><Relationship Id="rId133" Type="http://schemas.openxmlformats.org/officeDocument/2006/relationships/footer" Target="footer24.xml"/><Relationship Id="rId138" Type="http://schemas.openxmlformats.org/officeDocument/2006/relationships/hyperlink" Target="http://www.ncbi.nlm.nih.gov/pubmed/" TargetMode="External"/><Relationship Id="rId16" Type="http://schemas.openxmlformats.org/officeDocument/2006/relationships/footer" Target="footer3.xml"/><Relationship Id="rId107" Type="http://schemas.openxmlformats.org/officeDocument/2006/relationships/image" Target="media/image34.png"/><Relationship Id="rId11" Type="http://schemas.openxmlformats.org/officeDocument/2006/relationships/footer" Target="footer1.xml"/><Relationship Id="rId32" Type="http://schemas.openxmlformats.org/officeDocument/2006/relationships/hyperlink" Target="file:///C:\Users\joo_c\Desktop\Indexacao-de-Documentos-Clinicos\Indexacao-de-Documentos-Clinicos\Dissertacao\Disserta&#231;&#227;o_final.docx" TargetMode="External"/><Relationship Id="rId37" Type="http://schemas.openxmlformats.org/officeDocument/2006/relationships/hyperlink" Target="file:///C:\Users\joo_c\Desktop\Indexacao-de-Documentos-Clinicos\Indexacao-de-Documentos-Clinicos\Dissertacao\Disserta&#231;&#227;o_final.docx" TargetMode="External"/><Relationship Id="rId53" Type="http://schemas.openxmlformats.org/officeDocument/2006/relationships/footer" Target="footer7.xml"/><Relationship Id="rId58" Type="http://schemas.openxmlformats.org/officeDocument/2006/relationships/footer" Target="footer9.xm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29.png"/><Relationship Id="rId123" Type="http://schemas.openxmlformats.org/officeDocument/2006/relationships/footer" Target="footer19.xml"/><Relationship Id="rId128" Type="http://schemas.openxmlformats.org/officeDocument/2006/relationships/footer" Target="footer21.xml"/><Relationship Id="rId144" Type="http://schemas.openxmlformats.org/officeDocument/2006/relationships/hyperlink" Target="http://portalcodgdh.min-saude.pt/index.php/Classifica%C3%A7%C3%A3o_Internacional_de_Doen%C3%A7as_(CID" TargetMode="External"/><Relationship Id="rId149" Type="http://schemas.openxmlformats.org/officeDocument/2006/relationships/image" Target="media/image44.png"/><Relationship Id="rId5" Type="http://schemas.openxmlformats.org/officeDocument/2006/relationships/webSettings" Target="webSettings.xml"/><Relationship Id="rId90" Type="http://schemas.openxmlformats.org/officeDocument/2006/relationships/image" Target="media/image22.jpeg"/><Relationship Id="rId95" Type="http://schemas.openxmlformats.org/officeDocument/2006/relationships/header" Target="header29.xml"/><Relationship Id="rId22" Type="http://schemas.openxmlformats.org/officeDocument/2006/relationships/header" Target="header10.xml"/><Relationship Id="rId27" Type="http://schemas.openxmlformats.org/officeDocument/2006/relationships/hyperlink" Target="file:///C:\Users\joo_c\Desktop\Indexacao-de-Documentos-Clinicos\Indexacao-de-Documentos-Clinicos\Dissertacao\Disserta&#231;&#227;o_final.docx" TargetMode="External"/><Relationship Id="rId43" Type="http://schemas.openxmlformats.org/officeDocument/2006/relationships/hyperlink" Target="file:///C:\Users\joo_c\Desktop\Indexacao-de-Documentos-Clinicos\Indexacao-de-Documentos-Clinicos\Dissertacao\Disserta&#231;&#227;o_final.docx" TargetMode="External"/><Relationship Id="rId48" Type="http://schemas.openxmlformats.org/officeDocument/2006/relationships/footer" Target="footer5.xml"/><Relationship Id="rId64" Type="http://schemas.openxmlformats.org/officeDocument/2006/relationships/footer" Target="footer12.xml"/><Relationship Id="rId69" Type="http://schemas.openxmlformats.org/officeDocument/2006/relationships/image" Target="media/image6.png"/><Relationship Id="rId113" Type="http://schemas.openxmlformats.org/officeDocument/2006/relationships/image" Target="media/image40.png"/><Relationship Id="rId118" Type="http://schemas.openxmlformats.org/officeDocument/2006/relationships/footer" Target="footer17.xml"/><Relationship Id="rId134" Type="http://schemas.openxmlformats.org/officeDocument/2006/relationships/header" Target="header40.xml"/><Relationship Id="rId139" Type="http://schemas.openxmlformats.org/officeDocument/2006/relationships/hyperlink" Target="http://sphinxsearch.com/" TargetMode="External"/><Relationship Id="rId80" Type="http://schemas.openxmlformats.org/officeDocument/2006/relationships/header" Target="header24.xml"/><Relationship Id="rId85" Type="http://schemas.openxmlformats.org/officeDocument/2006/relationships/image" Target="media/image17.jpeg"/><Relationship Id="rId150"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file:///C:\Users\joo_c\Desktop\Indexacao-de-Documentos-Clinicos\Indexacao-de-Documentos-Clinicos\Dissertacao\Disserta&#231;&#227;o_final.docx" TargetMode="External"/><Relationship Id="rId33" Type="http://schemas.openxmlformats.org/officeDocument/2006/relationships/hyperlink" Target="file:///C:\Users\joo_c\Desktop\Indexacao-de-Documentos-Clinicos\Indexacao-de-Documentos-Clinicos\Dissertacao\Disserta&#231;&#227;o_final.docx" TargetMode="External"/><Relationship Id="rId38" Type="http://schemas.openxmlformats.org/officeDocument/2006/relationships/hyperlink" Target="file:///C:\Users\joo_c\Desktop\Indexacao-de-Documentos-Clinicos\Indexacao-de-Documentos-Clinicos\Dissertacao\Disserta&#231;&#227;o_final.docx" TargetMode="External"/><Relationship Id="rId46" Type="http://schemas.openxmlformats.org/officeDocument/2006/relationships/header" Target="header13.xml"/><Relationship Id="rId59" Type="http://schemas.openxmlformats.org/officeDocument/2006/relationships/footer" Target="footer10.xml"/><Relationship Id="rId67" Type="http://schemas.openxmlformats.org/officeDocument/2006/relationships/image" Target="media/image4.png"/><Relationship Id="rId103" Type="http://schemas.openxmlformats.org/officeDocument/2006/relationships/image" Target="media/image30.png"/><Relationship Id="rId108" Type="http://schemas.openxmlformats.org/officeDocument/2006/relationships/image" Target="media/image35.png"/><Relationship Id="rId116" Type="http://schemas.openxmlformats.org/officeDocument/2006/relationships/header" Target="header30.xml"/><Relationship Id="rId124" Type="http://schemas.openxmlformats.org/officeDocument/2006/relationships/footer" Target="footer20.xml"/><Relationship Id="rId129" Type="http://schemas.openxmlformats.org/officeDocument/2006/relationships/footer" Target="footer22.xml"/><Relationship Id="rId137" Type="http://schemas.openxmlformats.org/officeDocument/2006/relationships/header" Target="header43.xml"/><Relationship Id="rId20" Type="http://schemas.openxmlformats.org/officeDocument/2006/relationships/footer" Target="footer4.xml"/><Relationship Id="rId41" Type="http://schemas.openxmlformats.org/officeDocument/2006/relationships/hyperlink" Target="file:///C:\Users\joo_c\Desktop\Indexacao-de-Documentos-Clinicos\Indexacao-de-Documentos-Clinicos\Dissertacao\Disserta&#231;&#227;o_final.docx" TargetMode="External"/><Relationship Id="rId54" Type="http://schemas.openxmlformats.org/officeDocument/2006/relationships/footer" Target="footer8.xml"/><Relationship Id="rId62" Type="http://schemas.openxmlformats.org/officeDocument/2006/relationships/header" Target="header22.xml"/><Relationship Id="rId70" Type="http://schemas.openxmlformats.org/officeDocument/2006/relationships/image" Target="media/image7.png"/><Relationship Id="rId75" Type="http://schemas.openxmlformats.org/officeDocument/2006/relationships/image" Target="media/image12.png"/><Relationship Id="rId83" Type="http://schemas.openxmlformats.org/officeDocument/2006/relationships/footer" Target="footer14.xml"/><Relationship Id="rId88" Type="http://schemas.openxmlformats.org/officeDocument/2006/relationships/image" Target="media/image20.jpeg"/><Relationship Id="rId91" Type="http://schemas.openxmlformats.org/officeDocument/2006/relationships/header" Target="header27.xml"/><Relationship Id="rId96" Type="http://schemas.openxmlformats.org/officeDocument/2006/relationships/image" Target="media/image23.png"/><Relationship Id="rId111" Type="http://schemas.openxmlformats.org/officeDocument/2006/relationships/image" Target="media/image38.png"/><Relationship Id="rId132" Type="http://schemas.openxmlformats.org/officeDocument/2006/relationships/footer" Target="footer23.xml"/><Relationship Id="rId140" Type="http://schemas.openxmlformats.org/officeDocument/2006/relationships/hyperlink" Target="http://db-engines.com/en/ranking/search+engine" TargetMode="External"/><Relationship Id="rId145" Type="http://schemas.openxmlformats.org/officeDocument/2006/relationships/hyperlink" Target="https://cwiki.apache.org/confluence/display/solr/Tokenizer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hyperlink" Target="file:///C:\Users\joo_c\Desktop\Indexacao-de-Documentos-Clinicos\Indexacao-de-Documentos-Clinicos\Dissertacao\Disserta&#231;&#227;o_final.docx" TargetMode="External"/><Relationship Id="rId36" Type="http://schemas.openxmlformats.org/officeDocument/2006/relationships/hyperlink" Target="file:///C:\Users\joo_c\Desktop\Indexacao-de-Documentos-Clinicos\Indexacao-de-Documentos-Clinicos\Dissertacao\Disserta&#231;&#227;o_final.docx" TargetMode="External"/><Relationship Id="rId49" Type="http://schemas.openxmlformats.org/officeDocument/2006/relationships/footer" Target="footer6.xml"/><Relationship Id="rId57" Type="http://schemas.openxmlformats.org/officeDocument/2006/relationships/header" Target="header20.xml"/><Relationship Id="rId106" Type="http://schemas.openxmlformats.org/officeDocument/2006/relationships/image" Target="media/image33.png"/><Relationship Id="rId114" Type="http://schemas.openxmlformats.org/officeDocument/2006/relationships/image" Target="media/image41.png"/><Relationship Id="rId119" Type="http://schemas.openxmlformats.org/officeDocument/2006/relationships/footer" Target="footer18.xml"/><Relationship Id="rId127" Type="http://schemas.openxmlformats.org/officeDocument/2006/relationships/header" Target="header37.xml"/><Relationship Id="rId10" Type="http://schemas.openxmlformats.org/officeDocument/2006/relationships/header" Target="header2.xml"/><Relationship Id="rId31" Type="http://schemas.openxmlformats.org/officeDocument/2006/relationships/hyperlink" Target="file:///C:\Users\joo_c\Desktop\Indexacao-de-Documentos-Clinicos\Indexacao-de-Documentos-Clinicos\Dissertacao\Disserta&#231;&#227;o_final.docx" TargetMode="External"/><Relationship Id="rId44" Type="http://schemas.openxmlformats.org/officeDocument/2006/relationships/hyperlink" Target="file:///C:\Users\joo_c\Desktop\Indexacao-de-Documentos-Clinicos\Indexacao-de-Documentos-Clinicos\Dissertacao\Disserta&#231;&#227;o_final.docx" TargetMode="External"/><Relationship Id="rId52" Type="http://schemas.openxmlformats.org/officeDocument/2006/relationships/header" Target="header17.xml"/><Relationship Id="rId60" Type="http://schemas.openxmlformats.org/officeDocument/2006/relationships/header" Target="header21.xml"/><Relationship Id="rId65" Type="http://schemas.openxmlformats.org/officeDocument/2006/relationships/image" Target="media/image2.png"/><Relationship Id="rId73" Type="http://schemas.openxmlformats.org/officeDocument/2006/relationships/image" Target="media/image10.png"/><Relationship Id="rId78" Type="http://schemas.openxmlformats.org/officeDocument/2006/relationships/image" Target="media/image15.png"/><Relationship Id="rId81" Type="http://schemas.openxmlformats.org/officeDocument/2006/relationships/header" Target="header25.xml"/><Relationship Id="rId86" Type="http://schemas.openxmlformats.org/officeDocument/2006/relationships/image" Target="media/image18.jpeg"/><Relationship Id="rId94" Type="http://schemas.openxmlformats.org/officeDocument/2006/relationships/footer" Target="footer16.xm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header" Target="header34.xml"/><Relationship Id="rId130" Type="http://schemas.openxmlformats.org/officeDocument/2006/relationships/header" Target="header38.xml"/><Relationship Id="rId135" Type="http://schemas.openxmlformats.org/officeDocument/2006/relationships/header" Target="header41.xml"/><Relationship Id="rId143" Type="http://schemas.openxmlformats.org/officeDocument/2006/relationships/hyperlink" Target="http://www.cdc.gov/nchs/icd/icd9cm.htm" TargetMode="External"/><Relationship Id="rId148" Type="http://schemas.openxmlformats.org/officeDocument/2006/relationships/image" Target="media/image43.png"/><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file:///C:\Users\joo_c\Desktop\Indexacao-de-Documentos-Clinicos\Indexacao-de-Documentos-Clinicos\Dissertacao\Disserta&#231;&#227;o_final.docx" TargetMode="External"/><Relationship Id="rId109" Type="http://schemas.openxmlformats.org/officeDocument/2006/relationships/image" Target="media/image36.png"/><Relationship Id="rId34" Type="http://schemas.openxmlformats.org/officeDocument/2006/relationships/hyperlink" Target="file:///C:\Users\joo_c\Desktop\Indexacao-de-Documentos-Clinicos\Indexacao-de-Documentos-Clinicos\Dissertacao\Disserta&#231;&#227;o_final.docx" TargetMode="External"/><Relationship Id="rId50" Type="http://schemas.openxmlformats.org/officeDocument/2006/relationships/header" Target="header15.xml"/><Relationship Id="rId55" Type="http://schemas.openxmlformats.org/officeDocument/2006/relationships/header" Target="header18.xml"/><Relationship Id="rId76" Type="http://schemas.openxmlformats.org/officeDocument/2006/relationships/image" Target="media/image13.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header" Target="header32.xml"/><Relationship Id="rId125" Type="http://schemas.openxmlformats.org/officeDocument/2006/relationships/header" Target="header35.xml"/><Relationship Id="rId141" Type="http://schemas.openxmlformats.org/officeDocument/2006/relationships/hyperlink" Target="http://ihtsdo.org/fileadmin/user_upload/doc/" TargetMode="External"/><Relationship Id="rId146" Type="http://schemas.openxmlformats.org/officeDocument/2006/relationships/hyperlink" Target="https://lucene.apache.org/core/2_9_4/scoring.html" TargetMode="Externa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header" Target="header28.xml"/><Relationship Id="rId2" Type="http://schemas.openxmlformats.org/officeDocument/2006/relationships/numbering" Target="numbering.xml"/><Relationship Id="rId29"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12.xml"/><Relationship Id="rId40" Type="http://schemas.openxmlformats.org/officeDocument/2006/relationships/hyperlink" Target="file:///C:\Users\joo_c\Desktop\Indexacao-de-Documentos-Clinicos\Indexacao-de-Documentos-Clinicos\Dissertacao\Disserta&#231;&#227;o_final.docx" TargetMode="External"/><Relationship Id="rId45" Type="http://schemas.openxmlformats.org/officeDocument/2006/relationships/hyperlink" Target="file:///C:\Users\joo_c\Desktop\Indexacao-de-Documentos-Clinicos\Indexacao-de-Documentos-Clinicos\Dissertacao\Disserta&#231;&#227;o_final.docx" TargetMode="External"/><Relationship Id="rId66" Type="http://schemas.openxmlformats.org/officeDocument/2006/relationships/image" Target="media/image3.png"/><Relationship Id="rId87" Type="http://schemas.openxmlformats.org/officeDocument/2006/relationships/image" Target="media/image19.jpe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header" Target="header39.xml"/><Relationship Id="rId136" Type="http://schemas.openxmlformats.org/officeDocument/2006/relationships/header" Target="header42.xml"/><Relationship Id="rId61" Type="http://schemas.openxmlformats.org/officeDocument/2006/relationships/footer" Target="footer11.xml"/><Relationship Id="rId82" Type="http://schemas.openxmlformats.org/officeDocument/2006/relationships/footer" Target="footer13.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file:///C:\Users\joo_c\Desktop\Indexacao-de-Documentos-Clinicos\Indexacao-de-Documentos-Clinicos\Dissertacao\Disserta&#231;&#227;o_final.docx" TargetMode="External"/><Relationship Id="rId35" Type="http://schemas.openxmlformats.org/officeDocument/2006/relationships/hyperlink" Target="file:///C:\Users\joo_c\Desktop\Indexacao-de-Documentos-Clinicos\Indexacao-de-Documentos-Clinicos\Dissertacao\Disserta&#231;&#227;o_final.docx" TargetMode="External"/><Relationship Id="rId56" Type="http://schemas.openxmlformats.org/officeDocument/2006/relationships/header" Target="header19.xml"/><Relationship Id="rId77" Type="http://schemas.openxmlformats.org/officeDocument/2006/relationships/image" Target="media/image14.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header" Target="header36.xml"/><Relationship Id="rId147" Type="http://schemas.openxmlformats.org/officeDocument/2006/relationships/hyperlink" Target="https://github.com/ppazos/cabolabs-ehrserver/issues/360" TargetMode="External"/><Relationship Id="rId8" Type="http://schemas.openxmlformats.org/officeDocument/2006/relationships/image" Target="media/image1.png"/><Relationship Id="rId51" Type="http://schemas.openxmlformats.org/officeDocument/2006/relationships/header" Target="header16.xml"/><Relationship Id="rId72" Type="http://schemas.openxmlformats.org/officeDocument/2006/relationships/image" Target="media/image9.png"/><Relationship Id="rId93" Type="http://schemas.openxmlformats.org/officeDocument/2006/relationships/footer" Target="footer15.xml"/><Relationship Id="rId98" Type="http://schemas.openxmlformats.org/officeDocument/2006/relationships/image" Target="media/image25.png"/><Relationship Id="rId121" Type="http://schemas.openxmlformats.org/officeDocument/2006/relationships/header" Target="header33.xml"/><Relationship Id="rId142" Type="http://schemas.openxmlformats.org/officeDocument/2006/relationships/hyperlink" Target="http://lucene.apache.org/solr/"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C01D0F-2C58-4F01-B4B9-0C1536723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1</Pages>
  <Words>21342</Words>
  <Characters>115247</Characters>
  <Application>Microsoft Office Word</Application>
  <DocSecurity>0</DocSecurity>
  <Lines>960</Lines>
  <Paragraphs>2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36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96</cp:revision>
  <cp:lastPrinted>2016-07-04T16:48:00Z</cp:lastPrinted>
  <dcterms:created xsi:type="dcterms:W3CDTF">2016-06-27T16:10:00Z</dcterms:created>
  <dcterms:modified xsi:type="dcterms:W3CDTF">2016-07-04T16:50:00Z</dcterms:modified>
</cp:coreProperties>
</file>